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000000E" w14:textId="3C81E913" w:rsidR="009956E8" w:rsidRPr="00D87563" w:rsidRDefault="00097E8E" w:rsidP="006B0CD5">
      <w:pPr>
        <w:jc w:val="center"/>
      </w:pPr>
      <w:r w:rsidRPr="00D87563">
        <w:t>The Sewage-Indicator-Baikal-Ecological-Response (</w:t>
      </w:r>
      <w:commentRangeStart w:id="0"/>
      <w:r w:rsidRPr="00D87563">
        <w:t>SIBER</w:t>
      </w:r>
      <w:commentRangeEnd w:id="0"/>
      <w:r w:rsidR="00247471">
        <w:rPr>
          <w:rStyle w:val="CommentReference"/>
          <w:rFonts w:ascii="Arial" w:eastAsia="Arial" w:hAnsi="Arial" w:cs="Arial"/>
          <w:lang w:val="en"/>
        </w:rPr>
        <w:commentReference w:id="0"/>
      </w:r>
      <w:r w:rsidRPr="00D87563">
        <w:t xml:space="preserve">) dataset: </w:t>
      </w:r>
      <w:r w:rsidR="00641893" w:rsidRPr="00D87563">
        <w:t xml:space="preserve">Co-located sewage pollution, periphyton, and benthic macroinvertebrate community and </w:t>
      </w:r>
      <w:proofErr w:type="spellStart"/>
      <w:r w:rsidR="00641893" w:rsidRPr="00D87563">
        <w:t>foodweb</w:t>
      </w:r>
      <w:proofErr w:type="spellEnd"/>
      <w:r w:rsidR="00641893" w:rsidRPr="00D87563">
        <w:t xml:space="preserve"> dataset from Lake Baikal (Siberia)</w:t>
      </w:r>
    </w:p>
    <w:p w14:paraId="2C3F1904" w14:textId="77777777" w:rsidR="00641893" w:rsidRPr="00D87563" w:rsidRDefault="00641893" w:rsidP="00641893">
      <w:r w:rsidRPr="00D87563">
        <w:t xml:space="preserve">Michael F. </w:t>
      </w:r>
      <w:commentRangeStart w:id="1"/>
      <w:r w:rsidRPr="00D87563">
        <w:t>Meyer</w:t>
      </w:r>
      <w:r w:rsidRPr="00D87563">
        <w:rPr>
          <w:vertAlign w:val="superscript"/>
        </w:rPr>
        <w:t>1</w:t>
      </w:r>
      <w:commentRangeEnd w:id="1"/>
      <w:r w:rsidR="00247471">
        <w:rPr>
          <w:rStyle w:val="CommentReference"/>
          <w:rFonts w:ascii="Arial" w:eastAsia="Arial" w:hAnsi="Arial" w:cs="Arial"/>
          <w:lang w:val="en"/>
        </w:rPr>
        <w:commentReference w:id="1"/>
      </w:r>
      <w:r w:rsidRPr="00D87563">
        <w:t>*</w:t>
      </w:r>
    </w:p>
    <w:p w14:paraId="0BAF6CDF" w14:textId="77777777" w:rsidR="00641893" w:rsidRPr="00D87563" w:rsidRDefault="00641893" w:rsidP="00641893">
      <w:r w:rsidRPr="00D87563">
        <w:t>Stephanie E. Hampton</w:t>
      </w:r>
      <w:r w:rsidRPr="00D87563">
        <w:rPr>
          <w:vertAlign w:val="superscript"/>
        </w:rPr>
        <w:t>2</w:t>
      </w:r>
    </w:p>
    <w:p w14:paraId="63F06640" w14:textId="77777777" w:rsidR="00641893" w:rsidRPr="00D87563" w:rsidRDefault="00641893" w:rsidP="00641893">
      <w:pPr>
        <w:rPr>
          <w:vertAlign w:val="superscript"/>
        </w:rPr>
      </w:pPr>
      <w:r w:rsidRPr="00D87563">
        <w:t>Ted Ozersky</w:t>
      </w:r>
      <w:r w:rsidRPr="00D87563">
        <w:rPr>
          <w:vertAlign w:val="superscript"/>
        </w:rPr>
        <w:t>3</w:t>
      </w:r>
    </w:p>
    <w:p w14:paraId="188F8AC8" w14:textId="77777777" w:rsidR="00641893" w:rsidRPr="00D87563" w:rsidRDefault="00641893" w:rsidP="00641893">
      <w:pPr>
        <w:rPr>
          <w:vertAlign w:val="superscript"/>
        </w:rPr>
      </w:pPr>
      <w:r w:rsidRPr="00D87563">
        <w:t>Kara H. Woo</w:t>
      </w:r>
      <w:r w:rsidRPr="00D87563">
        <w:rPr>
          <w:vertAlign w:val="superscript"/>
        </w:rPr>
        <w:t>2</w:t>
      </w:r>
    </w:p>
    <w:p w14:paraId="55CBD2DA" w14:textId="77777777" w:rsidR="00641893" w:rsidRPr="00D87563" w:rsidRDefault="00641893" w:rsidP="00641893">
      <w:pPr>
        <w:rPr>
          <w:vertAlign w:val="superscript"/>
        </w:rPr>
      </w:pPr>
      <w:r w:rsidRPr="00D87563">
        <w:t>Kirill Shchapov</w:t>
      </w:r>
      <w:r w:rsidRPr="00D87563">
        <w:rPr>
          <w:vertAlign w:val="superscript"/>
        </w:rPr>
        <w:t>3</w:t>
      </w:r>
    </w:p>
    <w:p w14:paraId="0764D7E1" w14:textId="77777777" w:rsidR="00641893" w:rsidRPr="00D87563" w:rsidRDefault="00641893" w:rsidP="00641893">
      <w:pPr>
        <w:rPr>
          <w:vertAlign w:val="superscript"/>
        </w:rPr>
      </w:pPr>
      <w:r w:rsidRPr="00D87563">
        <w:t>Daniel D. Snow</w:t>
      </w:r>
      <w:r w:rsidRPr="00D87563">
        <w:rPr>
          <w:vertAlign w:val="superscript"/>
        </w:rPr>
        <w:t>4</w:t>
      </w:r>
    </w:p>
    <w:p w14:paraId="42BA8EAE" w14:textId="77777777" w:rsidR="00641893" w:rsidRPr="00D87563" w:rsidRDefault="00641893" w:rsidP="00641893">
      <w:pPr>
        <w:rPr>
          <w:vertAlign w:val="superscript"/>
        </w:rPr>
      </w:pPr>
      <w:r w:rsidRPr="00D87563">
        <w:t>Emma J. Rosi</w:t>
      </w:r>
      <w:r w:rsidRPr="00D87563">
        <w:rPr>
          <w:vertAlign w:val="superscript"/>
        </w:rPr>
        <w:t>5</w:t>
      </w:r>
    </w:p>
    <w:p w14:paraId="0A008F0B" w14:textId="77777777" w:rsidR="00641893" w:rsidRPr="00D87563" w:rsidRDefault="00641893" w:rsidP="00641893">
      <w:pPr>
        <w:rPr>
          <w:vertAlign w:val="superscript"/>
        </w:rPr>
      </w:pPr>
      <w:r w:rsidRPr="00D87563">
        <w:t>Maxim A. Timofeyev</w:t>
      </w:r>
      <w:r w:rsidRPr="00D87563">
        <w:rPr>
          <w:vertAlign w:val="superscript"/>
        </w:rPr>
        <w:t>6</w:t>
      </w:r>
    </w:p>
    <w:p w14:paraId="527C46B4" w14:textId="77777777" w:rsidR="00641893" w:rsidRPr="00D87563" w:rsidRDefault="00641893" w:rsidP="00641893">
      <w:pPr>
        <w:rPr>
          <w:vertAlign w:val="superscript"/>
        </w:rPr>
      </w:pPr>
      <w:proofErr w:type="spellStart"/>
      <w:r w:rsidRPr="00D87563">
        <w:t>Yulia</w:t>
      </w:r>
      <w:proofErr w:type="spellEnd"/>
      <w:r w:rsidRPr="00D87563">
        <w:t xml:space="preserve"> M. Zaitseva</w:t>
      </w:r>
      <w:r w:rsidRPr="00D87563">
        <w:rPr>
          <w:vertAlign w:val="superscript"/>
        </w:rPr>
        <w:t>7</w:t>
      </w:r>
    </w:p>
    <w:p w14:paraId="04B13997" w14:textId="77777777" w:rsidR="00641893" w:rsidRPr="00D87563" w:rsidRDefault="00641893" w:rsidP="00641893">
      <w:pPr>
        <w:rPr>
          <w:vertAlign w:val="superscript"/>
        </w:rPr>
      </w:pPr>
      <w:r w:rsidRPr="00D87563">
        <w:t>Dmitry Yu. Karnaukhov</w:t>
      </w:r>
      <w:r w:rsidRPr="00D87563">
        <w:rPr>
          <w:vertAlign w:val="superscript"/>
        </w:rPr>
        <w:t>6</w:t>
      </w:r>
    </w:p>
    <w:p w14:paraId="1DFB134D" w14:textId="77777777" w:rsidR="00641893" w:rsidRPr="00D87563" w:rsidRDefault="00641893" w:rsidP="00641893">
      <w:pPr>
        <w:rPr>
          <w:vertAlign w:val="superscript"/>
        </w:rPr>
      </w:pPr>
      <w:r w:rsidRPr="00D87563">
        <w:t>Nina A. Bondarenko</w:t>
      </w:r>
      <w:r w:rsidRPr="00D87563">
        <w:rPr>
          <w:vertAlign w:val="superscript"/>
        </w:rPr>
        <w:t>7</w:t>
      </w:r>
    </w:p>
    <w:p w14:paraId="4420225A" w14:textId="77777777" w:rsidR="00641893" w:rsidRPr="00D87563" w:rsidRDefault="00641893" w:rsidP="00641893">
      <w:pPr>
        <w:rPr>
          <w:vertAlign w:val="superscript"/>
        </w:rPr>
      </w:pPr>
      <w:r w:rsidRPr="00D87563">
        <w:t>Aaron Galloway</w:t>
      </w:r>
      <w:r w:rsidRPr="00D87563">
        <w:rPr>
          <w:vertAlign w:val="superscript"/>
        </w:rPr>
        <w:t>8</w:t>
      </w:r>
    </w:p>
    <w:p w14:paraId="1FD2A513" w14:textId="77777777" w:rsidR="00641893" w:rsidRPr="00D87563" w:rsidRDefault="00641893" w:rsidP="00641893">
      <w:r w:rsidRPr="00D87563">
        <w:t>Julie Schram</w:t>
      </w:r>
      <w:r w:rsidRPr="00D87563">
        <w:rPr>
          <w:vertAlign w:val="superscript"/>
        </w:rPr>
        <w:t>8</w:t>
      </w:r>
    </w:p>
    <w:p w14:paraId="6F137D3A" w14:textId="77777777" w:rsidR="00641893" w:rsidRPr="00D87563" w:rsidRDefault="00641893" w:rsidP="00641893">
      <w:r w:rsidRPr="00D87563">
        <w:t>Matthew R. Brousil</w:t>
      </w:r>
      <w:r w:rsidRPr="00D87563">
        <w:rPr>
          <w:vertAlign w:val="superscript"/>
        </w:rPr>
        <w:t>2</w:t>
      </w:r>
    </w:p>
    <w:p w14:paraId="59B8042B" w14:textId="77777777" w:rsidR="00641893" w:rsidRPr="00D87563" w:rsidRDefault="00641893" w:rsidP="00641893"/>
    <w:p w14:paraId="0384C742" w14:textId="77777777" w:rsidR="00641893" w:rsidRPr="00D87563" w:rsidRDefault="00641893" w:rsidP="00641893">
      <w:r w:rsidRPr="00D87563">
        <w:rPr>
          <w:vertAlign w:val="superscript"/>
        </w:rPr>
        <w:t>1.</w:t>
      </w:r>
      <w:r w:rsidRPr="00D87563">
        <w:t xml:space="preserve"> School of the Environment, Washington State University, Pullman, WA, USA</w:t>
      </w:r>
    </w:p>
    <w:p w14:paraId="17DCD618" w14:textId="77777777" w:rsidR="00641893" w:rsidRPr="00D87563" w:rsidRDefault="00641893" w:rsidP="00641893">
      <w:r w:rsidRPr="00D87563">
        <w:rPr>
          <w:vertAlign w:val="superscript"/>
        </w:rPr>
        <w:t>2.</w:t>
      </w:r>
      <w:r w:rsidRPr="00D87563">
        <w:t xml:space="preserve"> Center for Environmental Research, Education, and Outreach, Washington State University, </w:t>
      </w:r>
    </w:p>
    <w:p w14:paraId="0E0E0328" w14:textId="77777777" w:rsidR="00641893" w:rsidRPr="00D87563" w:rsidRDefault="00641893" w:rsidP="00641893">
      <w:r w:rsidRPr="00D87563">
        <w:t xml:space="preserve">   Pullman, WA, USA</w:t>
      </w:r>
    </w:p>
    <w:p w14:paraId="4A9BBDFE" w14:textId="77777777" w:rsidR="00641893" w:rsidRPr="00D87563" w:rsidRDefault="00641893" w:rsidP="00641893">
      <w:r w:rsidRPr="00D87563">
        <w:rPr>
          <w:vertAlign w:val="superscript"/>
        </w:rPr>
        <w:t>3.</w:t>
      </w:r>
      <w:r w:rsidRPr="00D87563">
        <w:t xml:space="preserve"> Large Lakes Observatory, University of Minnesota - Duluth, Duluth, MN, USA</w:t>
      </w:r>
    </w:p>
    <w:p w14:paraId="53D49669" w14:textId="77777777" w:rsidR="00641893" w:rsidRPr="00D87563" w:rsidRDefault="00641893" w:rsidP="00641893">
      <w:r w:rsidRPr="00D87563">
        <w:rPr>
          <w:vertAlign w:val="superscript"/>
        </w:rPr>
        <w:t>4.</w:t>
      </w:r>
      <w:r w:rsidRPr="00D87563">
        <w:t xml:space="preserve"> School of Natural Resources, University of Nebraska-Lincoln, Lincoln, NE, USA</w:t>
      </w:r>
    </w:p>
    <w:p w14:paraId="1D9B0B85" w14:textId="77777777" w:rsidR="00641893" w:rsidRPr="00D87563" w:rsidRDefault="00641893" w:rsidP="00641893">
      <w:r w:rsidRPr="00D87563">
        <w:rPr>
          <w:vertAlign w:val="superscript"/>
        </w:rPr>
        <w:t>5.</w:t>
      </w:r>
      <w:r w:rsidRPr="00D87563">
        <w:t xml:space="preserve"> Cary Institute of Ecosystem Studies, Millbrook, NY, USA</w:t>
      </w:r>
    </w:p>
    <w:p w14:paraId="6015AAD5" w14:textId="77777777" w:rsidR="00641893" w:rsidRPr="00D87563" w:rsidRDefault="00641893" w:rsidP="00641893">
      <w:r w:rsidRPr="00D87563">
        <w:rPr>
          <w:vertAlign w:val="superscript"/>
        </w:rPr>
        <w:t>6.</w:t>
      </w:r>
      <w:r w:rsidRPr="00D87563">
        <w:t xml:space="preserve"> Biological Research Institute, Irkutsk State University, Irkutsk, Irkutsk Oblast, Russia</w:t>
      </w:r>
    </w:p>
    <w:p w14:paraId="3A478C17" w14:textId="77777777" w:rsidR="00641893" w:rsidRPr="00D87563" w:rsidRDefault="00641893" w:rsidP="00641893">
      <w:r w:rsidRPr="00D87563">
        <w:rPr>
          <w:vertAlign w:val="superscript"/>
        </w:rPr>
        <w:t>7.</w:t>
      </w:r>
      <w:r w:rsidRPr="00D87563">
        <w:t xml:space="preserve"> Limnological Institute SB RAS, Irkutsk, Irkutsk Oblast, Russia</w:t>
      </w:r>
    </w:p>
    <w:p w14:paraId="65D6189C" w14:textId="77777777" w:rsidR="00641893" w:rsidRPr="00D87563" w:rsidRDefault="00641893" w:rsidP="00641893">
      <w:r w:rsidRPr="00D87563">
        <w:rPr>
          <w:vertAlign w:val="superscript"/>
        </w:rPr>
        <w:t>8.</w:t>
      </w:r>
      <w:r w:rsidRPr="00D87563">
        <w:t xml:space="preserve"> Oregon Institute of Marine Biology, University of Oregon, Charleston, OR, USA</w:t>
      </w:r>
    </w:p>
    <w:p w14:paraId="617AF2BC" w14:textId="77777777" w:rsidR="00641893" w:rsidRPr="00D87563" w:rsidRDefault="00641893" w:rsidP="00641893"/>
    <w:p w14:paraId="0000000F" w14:textId="6AD7D61F" w:rsidR="009956E8" w:rsidRPr="00D87563" w:rsidRDefault="00641893">
      <w:r w:rsidRPr="00D87563">
        <w:t xml:space="preserve">*corresponding author: michael.f.meyer@wsu.edu </w:t>
      </w:r>
    </w:p>
    <w:p w14:paraId="00000010" w14:textId="77777777" w:rsidR="009956E8" w:rsidRPr="00D87563" w:rsidRDefault="009956E8">
      <w:pPr>
        <w:rPr>
          <w:b/>
        </w:rPr>
      </w:pPr>
    </w:p>
    <w:p w14:paraId="00000011" w14:textId="77777777" w:rsidR="009956E8" w:rsidRPr="00D87563" w:rsidRDefault="00BC3E51">
      <w:pPr>
        <w:jc w:val="center"/>
        <w:rPr>
          <w:b/>
        </w:rPr>
      </w:pPr>
      <w:r w:rsidRPr="00D87563">
        <w:rPr>
          <w:b/>
        </w:rPr>
        <w:t>Author Contribution Statement</w:t>
      </w:r>
    </w:p>
    <w:p w14:paraId="510440AE" w14:textId="04E8D54D" w:rsidR="00C900D5" w:rsidRDefault="00C900D5">
      <w:pPr>
        <w:ind w:right="-450"/>
      </w:pPr>
      <w:r>
        <w:t>Conceptualized the project:</w:t>
      </w:r>
    </w:p>
    <w:p w14:paraId="00000017" w14:textId="2B756083" w:rsidR="009956E8" w:rsidRDefault="00981DF3">
      <w:pPr>
        <w:ind w:right="-450"/>
      </w:pPr>
      <w:r>
        <w:t>Collected samples in the field:</w:t>
      </w:r>
    </w:p>
    <w:p w14:paraId="682C8974" w14:textId="64C84B77" w:rsidR="00981DF3" w:rsidRDefault="00C900D5">
      <w:pPr>
        <w:ind w:right="-450"/>
      </w:pPr>
      <w:r>
        <w:t>Processed samples:</w:t>
      </w:r>
    </w:p>
    <w:p w14:paraId="7303F928" w14:textId="711A4CA4" w:rsidR="00C900D5" w:rsidRDefault="00C900D5">
      <w:pPr>
        <w:ind w:right="-450"/>
      </w:pPr>
      <w:r>
        <w:t>Wrote and Reviewed R scripts:</w:t>
      </w:r>
    </w:p>
    <w:p w14:paraId="729293AC" w14:textId="219FBBC7" w:rsidR="00C900D5" w:rsidRDefault="00C900D5">
      <w:pPr>
        <w:ind w:right="-450"/>
      </w:pPr>
      <w:r>
        <w:t>Data management:</w:t>
      </w:r>
    </w:p>
    <w:p w14:paraId="57FFDC43" w14:textId="3888C3FE" w:rsidR="00C900D5" w:rsidRDefault="00C900D5">
      <w:pPr>
        <w:ind w:right="-450"/>
      </w:pPr>
      <w:r>
        <w:t>Wrote and edited the manuscript:</w:t>
      </w:r>
    </w:p>
    <w:p w14:paraId="71D3C7B4" w14:textId="23E44D24" w:rsidR="00C900D5" w:rsidRDefault="00C900D5">
      <w:pPr>
        <w:ind w:right="-450"/>
      </w:pPr>
      <w:r>
        <w:t>Approved the final manuscript:</w:t>
      </w:r>
    </w:p>
    <w:p w14:paraId="052F0F8D" w14:textId="77777777" w:rsidR="00C900D5" w:rsidRPr="00C900D5" w:rsidRDefault="00C900D5">
      <w:pPr>
        <w:ind w:right="-450"/>
      </w:pPr>
    </w:p>
    <w:p w14:paraId="52072B73" w14:textId="77777777" w:rsidR="00FE6571" w:rsidRPr="00D87563" w:rsidRDefault="00BC3E51" w:rsidP="006B0CD5">
      <w:pPr>
        <w:ind w:right="-450"/>
      </w:pPr>
      <w:r w:rsidRPr="00D87563">
        <w:rPr>
          <w:b/>
        </w:rPr>
        <w:t>Grant sponsor information:</w:t>
      </w:r>
      <w:r w:rsidRPr="00D87563">
        <w:t xml:space="preserve"> </w:t>
      </w:r>
    </w:p>
    <w:p w14:paraId="0000001B" w14:textId="335C2566" w:rsidR="009956E8" w:rsidRPr="00D87563" w:rsidRDefault="006B0CD5" w:rsidP="006B0CD5">
      <w:pPr>
        <w:ind w:right="-450"/>
      </w:pPr>
      <w:r w:rsidRPr="00D87563">
        <w:t>Funding was</w:t>
      </w:r>
      <w:r w:rsidR="00FE6571" w:rsidRPr="00D87563">
        <w:t xml:space="preserve"> </w:t>
      </w:r>
      <w:r w:rsidRPr="00D87563">
        <w:t xml:space="preserve">provided by the National Science Foundation (NSF-DEB-1136637) to S.E.H., a Fulbright Fellowship to M.F.M., </w:t>
      </w:r>
      <w:proofErr w:type="gramStart"/>
      <w:r w:rsidRPr="00D87563">
        <w:t>a</w:t>
      </w:r>
      <w:proofErr w:type="gramEnd"/>
      <w:r w:rsidRPr="00D87563">
        <w:t xml:space="preserve"> NSF Graduate Research Fellowship to M.F.M. (NSF-DGE-1347973), and the Russian Ministry of Education and Science Research Project (No. GR 01201461929; 1354-2014/51).</w:t>
      </w:r>
    </w:p>
    <w:p w14:paraId="0000001C" w14:textId="77777777" w:rsidR="009956E8" w:rsidRPr="00D87563" w:rsidRDefault="009956E8">
      <w:pPr>
        <w:rPr>
          <w:b/>
        </w:rPr>
      </w:pPr>
    </w:p>
    <w:p w14:paraId="0000001F" w14:textId="2D00285E" w:rsidR="009956E8" w:rsidRPr="00D87563" w:rsidRDefault="00BC3E51">
      <w:r w:rsidRPr="00D87563">
        <w:rPr>
          <w:b/>
        </w:rPr>
        <w:t xml:space="preserve">Key Words: </w:t>
      </w:r>
      <w:r w:rsidR="00B853E5" w:rsidRPr="00D87563">
        <w:rPr>
          <w:b/>
        </w:rPr>
        <w:t xml:space="preserve"> </w:t>
      </w:r>
      <w:r w:rsidR="00641893" w:rsidRPr="00D87563">
        <w:t>pharmaceuticals, microplastics, fatty acids, stables isotopes, amphipod, mollusk, diatom, spirogyra</w:t>
      </w:r>
    </w:p>
    <w:p w14:paraId="7A196D45" w14:textId="77777777" w:rsidR="006B0CD5" w:rsidRPr="00D87563" w:rsidRDefault="006B0CD5">
      <w:pPr>
        <w:rPr>
          <w:b/>
        </w:rPr>
      </w:pPr>
    </w:p>
    <w:p w14:paraId="00000025" w14:textId="287777E1" w:rsidR="009956E8" w:rsidRPr="00D87563" w:rsidRDefault="00BC3E51" w:rsidP="00641893">
      <w:pPr>
        <w:rPr>
          <w:b/>
        </w:rPr>
      </w:pPr>
      <w:r w:rsidRPr="00D87563">
        <w:rPr>
          <w:b/>
        </w:rPr>
        <w:t>URL of the Dataset and Metadata with permanent identifier:</w:t>
      </w:r>
    </w:p>
    <w:p w14:paraId="0A3EC131" w14:textId="49AC0AC9" w:rsidR="00641893" w:rsidRPr="00D87563" w:rsidRDefault="00641893" w:rsidP="00641893">
      <w:r w:rsidRPr="00D87563">
        <w:t>EDI will provide the DOI</w:t>
      </w:r>
    </w:p>
    <w:p w14:paraId="00000027" w14:textId="77777777" w:rsidR="009956E8" w:rsidRPr="00D87563" w:rsidRDefault="009956E8"/>
    <w:p w14:paraId="00000029" w14:textId="4B0451C3" w:rsidR="009956E8" w:rsidRPr="00D87563" w:rsidRDefault="00BC3E51" w:rsidP="00641893">
      <w:pPr>
        <w:rPr>
          <w:color w:val="4A86E8"/>
        </w:rPr>
      </w:pPr>
      <w:r w:rsidRPr="00D87563">
        <w:rPr>
          <w:b/>
        </w:rPr>
        <w:t xml:space="preserve">Code URL with permanent identifier:  </w:t>
      </w:r>
    </w:p>
    <w:p w14:paraId="7FC18C90" w14:textId="2A837BAF" w:rsidR="00641893" w:rsidRPr="00D87563" w:rsidRDefault="00641893" w:rsidP="00641893">
      <w:r w:rsidRPr="00D87563">
        <w:t>EDI will provide the DOI</w:t>
      </w:r>
    </w:p>
    <w:p w14:paraId="0000002A" w14:textId="77777777" w:rsidR="009956E8" w:rsidRPr="00D87563" w:rsidRDefault="009956E8"/>
    <w:p w14:paraId="0000002B" w14:textId="0EA9ABB5" w:rsidR="009956E8" w:rsidRPr="00D87563" w:rsidRDefault="00BC3E51">
      <w:r w:rsidRPr="00D87563">
        <w:rPr>
          <w:b/>
        </w:rPr>
        <w:t>Measurement(s):</w:t>
      </w:r>
      <w:r w:rsidR="00641893" w:rsidRPr="00D87563">
        <w:rPr>
          <w:b/>
        </w:rPr>
        <w:t xml:space="preserve"> </w:t>
      </w:r>
      <w:r w:rsidR="006B0CD5" w:rsidRPr="00D87563">
        <w:t>Chlorophyll a, Fatty Acids, Pharmaceuticals and Personal Care Products, Microplastics, Periphyton community abundance, benthic macroinvertebrate abundance, Stable Isotopes, nitrate, ammonium, total phosphorus</w:t>
      </w:r>
    </w:p>
    <w:p w14:paraId="0000002C" w14:textId="459686D6" w:rsidR="009956E8" w:rsidRPr="00D87563" w:rsidRDefault="00BC3E51">
      <w:pPr>
        <w:rPr>
          <w:b/>
        </w:rPr>
      </w:pPr>
      <w:r w:rsidRPr="00D87563">
        <w:rPr>
          <w:b/>
        </w:rPr>
        <w:t>Technology Type(s):</w:t>
      </w:r>
      <w:r w:rsidR="006B0CD5" w:rsidRPr="00D87563">
        <w:rPr>
          <w:b/>
        </w:rPr>
        <w:t xml:space="preserve"> </w:t>
      </w:r>
      <w:r w:rsidR="00192EF6">
        <w:rPr>
          <w:b/>
        </w:rPr>
        <w:t>GC/MS, LC/MS, Spectrophotometry</w:t>
      </w:r>
    </w:p>
    <w:p w14:paraId="0000002D" w14:textId="5CE386F8" w:rsidR="009956E8" w:rsidRPr="00D87563" w:rsidRDefault="00BC3E51">
      <w:r w:rsidRPr="00D87563">
        <w:rPr>
          <w:b/>
        </w:rPr>
        <w:t>Temporal range:</w:t>
      </w:r>
      <w:r w:rsidR="00B853E5" w:rsidRPr="00D87563">
        <w:rPr>
          <w:b/>
        </w:rPr>
        <w:t xml:space="preserve"> </w:t>
      </w:r>
      <w:r w:rsidR="00B853E5" w:rsidRPr="00D87563">
        <w:t>19 – 23 August 2015</w:t>
      </w:r>
    </w:p>
    <w:p w14:paraId="0000002E" w14:textId="0D5F7D44" w:rsidR="009956E8" w:rsidRPr="00D87563" w:rsidRDefault="00BC3E51">
      <w:pPr>
        <w:rPr>
          <w:color w:val="4A86E8"/>
        </w:rPr>
      </w:pPr>
      <w:r w:rsidRPr="00D87563">
        <w:rPr>
          <w:b/>
        </w:rPr>
        <w:t>Frequency or sampling interval</w:t>
      </w:r>
      <w:r w:rsidR="00B853E5" w:rsidRPr="00D87563">
        <w:rPr>
          <w:b/>
        </w:rPr>
        <w:t xml:space="preserve">: </w:t>
      </w:r>
      <w:r w:rsidR="00B853E5" w:rsidRPr="00D87563">
        <w:t>single snapshot in time</w:t>
      </w:r>
    </w:p>
    <w:p w14:paraId="0000002F" w14:textId="4D1F0404" w:rsidR="009956E8" w:rsidRPr="00D87563" w:rsidRDefault="00BC3E51">
      <w:r w:rsidRPr="00D87563">
        <w:rPr>
          <w:b/>
        </w:rPr>
        <w:t>Spatial scale:</w:t>
      </w:r>
      <w:r w:rsidRPr="00D87563">
        <w:rPr>
          <w:color w:val="4A86E8"/>
        </w:rPr>
        <w:t xml:space="preserve"> </w:t>
      </w:r>
      <w:r w:rsidR="00B853E5" w:rsidRPr="00D87563">
        <w:t>site-based</w:t>
      </w:r>
    </w:p>
    <w:p w14:paraId="00000030" w14:textId="77777777" w:rsidR="009956E8" w:rsidRPr="00D87563" w:rsidRDefault="009956E8">
      <w:pPr>
        <w:rPr>
          <w:b/>
        </w:rPr>
      </w:pPr>
    </w:p>
    <w:p w14:paraId="00000038" w14:textId="0AA99CE1" w:rsidR="009956E8" w:rsidRPr="003F3A49" w:rsidRDefault="00BC3E51" w:rsidP="003F3A49">
      <w:r w:rsidRPr="00D87563">
        <w:rPr>
          <w:b/>
        </w:rPr>
        <w:t>Abstract (</w:t>
      </w:r>
      <w:r w:rsidR="00EB500E" w:rsidRPr="00D87563">
        <w:rPr>
          <w:b/>
        </w:rPr>
        <w:t>1</w:t>
      </w:r>
      <w:r w:rsidR="00BE6C57">
        <w:rPr>
          <w:b/>
        </w:rPr>
        <w:t>4</w:t>
      </w:r>
      <w:r w:rsidR="00045DBB">
        <w:rPr>
          <w:b/>
        </w:rPr>
        <w:t>9</w:t>
      </w:r>
      <w:r w:rsidR="00EB500E" w:rsidRPr="00D87563">
        <w:rPr>
          <w:b/>
        </w:rPr>
        <w:t xml:space="preserve"> of 150 words</w:t>
      </w:r>
      <w:r w:rsidRPr="00D87563">
        <w:rPr>
          <w:b/>
        </w:rPr>
        <w:t xml:space="preserve">) </w:t>
      </w:r>
    </w:p>
    <w:p w14:paraId="52F2A392" w14:textId="77777777" w:rsidR="00AD5653" w:rsidRPr="00D87563" w:rsidRDefault="00AD5653">
      <w:pPr>
        <w:rPr>
          <w:highlight w:val="white"/>
        </w:rPr>
      </w:pPr>
    </w:p>
    <w:p w14:paraId="0000003A" w14:textId="24A3F1DE" w:rsidR="009956E8" w:rsidRPr="00D87563" w:rsidRDefault="00342554">
      <w:r w:rsidRPr="00D87563">
        <w:rPr>
          <w:highlight w:val="white"/>
        </w:rPr>
        <w:t xml:space="preserve">Treated and untreated sewage released from lakeside development can introduce </w:t>
      </w:r>
      <w:r w:rsidR="002A508A" w:rsidRPr="00D87563">
        <w:rPr>
          <w:highlight w:val="white"/>
        </w:rPr>
        <w:t xml:space="preserve">nutrients and </w:t>
      </w:r>
      <w:r w:rsidR="00F15F8B">
        <w:rPr>
          <w:highlight w:val="white"/>
        </w:rPr>
        <w:t>micro</w:t>
      </w:r>
      <w:r w:rsidRPr="00D87563">
        <w:rPr>
          <w:highlight w:val="white"/>
        </w:rPr>
        <w:t xml:space="preserve">pollutants </w:t>
      </w:r>
      <w:r w:rsidR="00192EF6">
        <w:rPr>
          <w:highlight w:val="white"/>
        </w:rPr>
        <w:t>and restructure</w:t>
      </w:r>
      <w:r w:rsidRPr="00D87563">
        <w:rPr>
          <w:highlight w:val="white"/>
        </w:rPr>
        <w:t xml:space="preserve"> aquatic </w:t>
      </w:r>
      <w:r w:rsidR="00192EF6">
        <w:rPr>
          <w:highlight w:val="white"/>
        </w:rPr>
        <w:t>eco</w:t>
      </w:r>
      <w:r w:rsidRPr="00D87563">
        <w:rPr>
          <w:highlight w:val="white"/>
        </w:rPr>
        <w:t>systems</w:t>
      </w:r>
      <w:r w:rsidR="00AD5653" w:rsidRPr="00D87563">
        <w:rPr>
          <w:highlight w:val="white"/>
        </w:rPr>
        <w:t xml:space="preserve">. Lake Baikal, the world’s most ancient, biodiverse, and voluminous lake, has been experiencing localized sewage pollution from lakeside settlements, near which increasing filamentous algal abundance has suggested that littoral benthic communities are responding. </w:t>
      </w:r>
      <w:r w:rsidR="00721DFB" w:rsidRPr="00D87563">
        <w:rPr>
          <w:highlight w:val="white"/>
        </w:rPr>
        <w:t>W</w:t>
      </w:r>
      <w:r w:rsidR="00AD5653" w:rsidRPr="00D87563">
        <w:rPr>
          <w:highlight w:val="white"/>
        </w:rPr>
        <w:t xml:space="preserve">e surveyed 40-km of </w:t>
      </w:r>
      <w:r w:rsidR="00721DFB" w:rsidRPr="00D87563">
        <w:rPr>
          <w:highlight w:val="white"/>
        </w:rPr>
        <w:t>Baikal’s</w:t>
      </w:r>
      <w:r w:rsidR="00AD5653" w:rsidRPr="00D87563">
        <w:rPr>
          <w:highlight w:val="white"/>
        </w:rPr>
        <w:t xml:space="preserve"> southwestern </w:t>
      </w:r>
      <w:r w:rsidR="00EB500E" w:rsidRPr="00D87563">
        <w:rPr>
          <w:highlight w:val="white"/>
        </w:rPr>
        <w:t>shoreline</w:t>
      </w:r>
      <w:r w:rsidR="00AD5653" w:rsidRPr="00D87563">
        <w:rPr>
          <w:highlight w:val="white"/>
        </w:rPr>
        <w:t xml:space="preserve"> 19-23 August 2015 for sewage indicators, including pharmaceuticals</w:t>
      </w:r>
      <w:r w:rsidR="00EE0669">
        <w:rPr>
          <w:highlight w:val="white"/>
        </w:rPr>
        <w:t>, personal care products,</w:t>
      </w:r>
      <w:r w:rsidR="00AD5653" w:rsidRPr="00D87563">
        <w:rPr>
          <w:highlight w:val="white"/>
        </w:rPr>
        <w:t xml:space="preserve"> and microplastics</w:t>
      </w:r>
      <w:r w:rsidR="00721DFB" w:rsidRPr="00D87563">
        <w:rPr>
          <w:highlight w:val="white"/>
        </w:rPr>
        <w:t xml:space="preserve"> </w:t>
      </w:r>
      <w:r w:rsidR="00EB500E" w:rsidRPr="00D87563">
        <w:rPr>
          <w:highlight w:val="white"/>
        </w:rPr>
        <w:t>with co-located</w:t>
      </w:r>
      <w:r w:rsidR="00AD5653" w:rsidRPr="00D87563">
        <w:rPr>
          <w:highlight w:val="white"/>
        </w:rPr>
        <w:t xml:space="preserve"> periphyton and macroinvertebrate relative abundance </w:t>
      </w:r>
      <w:r w:rsidR="00721DFB" w:rsidRPr="00D87563">
        <w:rPr>
          <w:highlight w:val="white"/>
        </w:rPr>
        <w:t>and</w:t>
      </w:r>
      <w:r w:rsidR="00AD5653" w:rsidRPr="00D87563">
        <w:rPr>
          <w:highlight w:val="white"/>
        </w:rPr>
        <w:t xml:space="preserve"> indicators of food web structure (stable isotopes and fatty acid</w:t>
      </w:r>
      <w:r w:rsidR="00721DFB" w:rsidRPr="00D87563">
        <w:rPr>
          <w:highlight w:val="white"/>
        </w:rPr>
        <w:t>s</w:t>
      </w:r>
      <w:r w:rsidR="00AD5653" w:rsidRPr="00D87563">
        <w:rPr>
          <w:highlight w:val="white"/>
        </w:rPr>
        <w:t xml:space="preserve">). Unique identifiers </w:t>
      </w:r>
      <w:r w:rsidR="00192EF6">
        <w:rPr>
          <w:highlight w:val="white"/>
        </w:rPr>
        <w:t xml:space="preserve">corresponding to sampling locations </w:t>
      </w:r>
      <w:r w:rsidR="00AD5653" w:rsidRPr="00D87563">
        <w:rPr>
          <w:highlight w:val="white"/>
        </w:rPr>
        <w:t>are retained throughout all data files to facilitate interoperability among the dataset’s 125 variables. The data are structured in a tidy format (a tabular arrangement familiar to limnologists) to encourage future r</w:t>
      </w:r>
      <w:r w:rsidR="00EB500E" w:rsidRPr="00D87563">
        <w:rPr>
          <w:highlight w:val="white"/>
        </w:rPr>
        <w:t>euse</w:t>
      </w:r>
      <w:r w:rsidR="00AD5653" w:rsidRPr="00D87563">
        <w:rPr>
          <w:highlight w:val="white"/>
        </w:rPr>
        <w:t xml:space="preserve">. </w:t>
      </w:r>
      <w:r w:rsidR="002A508A" w:rsidRPr="00D87563">
        <w:rPr>
          <w:highlight w:val="white"/>
        </w:rPr>
        <w:t>For Baikal</w:t>
      </w:r>
      <w:r w:rsidR="00EE0669">
        <w:rPr>
          <w:highlight w:val="white"/>
        </w:rPr>
        <w:t xml:space="preserve"> studies</w:t>
      </w:r>
      <w:r w:rsidR="002A508A" w:rsidRPr="00D87563">
        <w:rPr>
          <w:highlight w:val="white"/>
        </w:rPr>
        <w:t xml:space="preserve">, these data can </w:t>
      </w:r>
      <w:r w:rsidR="00EE0669" w:rsidRPr="00D87563">
        <w:rPr>
          <w:highlight w:val="white"/>
        </w:rPr>
        <w:t>supp</w:t>
      </w:r>
      <w:r w:rsidR="00EE0669">
        <w:rPr>
          <w:highlight w:val="white"/>
        </w:rPr>
        <w:t>ort</w:t>
      </w:r>
      <w:r w:rsidR="00EE0669" w:rsidRPr="00D87563">
        <w:rPr>
          <w:highlight w:val="white"/>
        </w:rPr>
        <w:t xml:space="preserve"> </w:t>
      </w:r>
      <w:r w:rsidR="002A508A" w:rsidRPr="00D87563">
        <w:rPr>
          <w:highlight w:val="white"/>
        </w:rPr>
        <w:t>continued monitoring</w:t>
      </w:r>
      <w:r w:rsidR="00EE0669">
        <w:rPr>
          <w:highlight w:val="white"/>
        </w:rPr>
        <w:t xml:space="preserve"> and research</w:t>
      </w:r>
      <w:r w:rsidR="002A508A" w:rsidRPr="00D87563">
        <w:rPr>
          <w:highlight w:val="white"/>
        </w:rPr>
        <w:t xml:space="preserve"> efforts. For </w:t>
      </w:r>
      <w:r w:rsidR="00EE0669">
        <w:rPr>
          <w:highlight w:val="white"/>
        </w:rPr>
        <w:t xml:space="preserve">global studies of </w:t>
      </w:r>
      <w:r w:rsidR="002A508A" w:rsidRPr="00D87563">
        <w:rPr>
          <w:highlight w:val="white"/>
        </w:rPr>
        <w:t xml:space="preserve">lakes, these data can help </w:t>
      </w:r>
      <w:r w:rsidR="00EE0669">
        <w:rPr>
          <w:highlight w:val="white"/>
        </w:rPr>
        <w:t>characterize</w:t>
      </w:r>
      <w:r w:rsidR="00EE0669" w:rsidRPr="00D87563">
        <w:rPr>
          <w:highlight w:val="white"/>
        </w:rPr>
        <w:t xml:space="preserve"> </w:t>
      </w:r>
      <w:r w:rsidR="002A508A" w:rsidRPr="00D87563">
        <w:rPr>
          <w:highlight w:val="white"/>
        </w:rPr>
        <w:t xml:space="preserve">sewage prevalence, </w:t>
      </w:r>
      <w:commentRangeStart w:id="2"/>
      <w:r w:rsidR="002A508A" w:rsidRPr="00D87563">
        <w:rPr>
          <w:highlight w:val="white"/>
        </w:rPr>
        <w:t>intensity</w:t>
      </w:r>
      <w:commentRangeEnd w:id="2"/>
      <w:r w:rsidR="00EE0669">
        <w:rPr>
          <w:rStyle w:val="CommentReference"/>
          <w:rFonts w:ascii="Arial" w:eastAsia="Arial" w:hAnsi="Arial" w:cs="Arial"/>
          <w:lang w:val="en"/>
        </w:rPr>
        <w:commentReference w:id="2"/>
      </w:r>
      <w:r w:rsidR="002A508A" w:rsidRPr="00D87563">
        <w:rPr>
          <w:highlight w:val="white"/>
        </w:rPr>
        <w:t>, and ecological consequences</w:t>
      </w:r>
      <w:r w:rsidR="00EE0669">
        <w:rPr>
          <w:highlight w:val="white"/>
        </w:rPr>
        <w:t xml:space="preserve"> of anthropogenic disturbance</w:t>
      </w:r>
      <w:r w:rsidR="002A508A" w:rsidRPr="00D87563">
        <w:rPr>
          <w:highlight w:val="white"/>
        </w:rPr>
        <w:t xml:space="preserve"> across spatial scales.</w:t>
      </w:r>
    </w:p>
    <w:p w14:paraId="0000003B" w14:textId="77777777" w:rsidR="009956E8" w:rsidRPr="00D87563" w:rsidRDefault="009956E8">
      <w:pPr>
        <w:rPr>
          <w:b/>
        </w:rPr>
      </w:pPr>
    </w:p>
    <w:p w14:paraId="0000003C" w14:textId="77777777" w:rsidR="009956E8" w:rsidRPr="00D87563" w:rsidRDefault="00BC3E51">
      <w:pPr>
        <w:rPr>
          <w:b/>
        </w:rPr>
      </w:pPr>
      <w:r w:rsidRPr="00D87563">
        <w:rPr>
          <w:b/>
        </w:rPr>
        <w:t xml:space="preserve">Background and Motivation  </w:t>
      </w:r>
    </w:p>
    <w:p w14:paraId="0000003E" w14:textId="0A932835" w:rsidR="009956E8" w:rsidRPr="00D87563" w:rsidRDefault="009956E8"/>
    <w:p w14:paraId="1A7378C6" w14:textId="4C15A2DC" w:rsidR="002F0AC7" w:rsidRPr="00D87563" w:rsidRDefault="00BA2B15">
      <w:r w:rsidRPr="00D87563">
        <w:t xml:space="preserve">Globally, sewage pollution is a common and often </w:t>
      </w:r>
      <w:r w:rsidR="00047794" w:rsidRPr="00D87563">
        <w:t>concentrated</w:t>
      </w:r>
      <w:r w:rsidRPr="00D87563">
        <w:t xml:space="preserve"> source of nitrogen and phosphorus inputs that can reshape </w:t>
      </w:r>
      <w:r w:rsidR="00BE6C57">
        <w:t>aquatic</w:t>
      </w:r>
      <w:r w:rsidRPr="00D87563">
        <w:t xml:space="preserve"> ecosystems. </w:t>
      </w:r>
      <w:r w:rsidR="004B30F1" w:rsidRPr="00D87563">
        <w:t>Sewage inputs are often associated with increased primary production</w:t>
      </w:r>
      <w:r w:rsidR="00BE6C57">
        <w:t xml:space="preserve"> </w:t>
      </w:r>
      <w:r w:rsidR="00BE6C57">
        <w:fldChar w:fldCharType="begin"/>
      </w:r>
      <w:r w:rsidR="00BE6C57">
        <w:instrText xml:space="preserve"> ADDIN ZOTERO_ITEM CSL_CITATION {"citationID":"lqnNZuq0","properties":{"formattedCitation":"(Edmondson 1970; Moore et al. 2003)","plainCitation":"(Edmondson 1970; Moore et al. 2003)","noteIndex":0},"citationItems":[{"id":705,"uris":["http://zotero.org/users/2645460/items/6MBH7RSA"],"uri":["http://zotero.org/users/2645460/items/6MBH7RSA"],"itemData":{"id":705,"type":"article-journal","abstract":"After diversion of sewage effluent from Lake Washington, winter concentrations of phosphate and nitrate decreased at different rates. From 1963 to 1969, phosphate decreased to 28 percent of the 1963 concentration, but nitrate remained at more than 80 percent of the 1963 value. Free carbon dioxide and alkalinity remained relatively high. The amount of phytoplanktonic chlorophyll in the summer was very closely related to the mean winter concentration of phosphate, but not to that of nitrate or carbon dioxide.","container-title":"Science","page":"690-691","title":"Phosphorus, Nitrogen, and Algae in Lake Washington after Diversion of Sewage","volume":"169","author":[{"family":"Edmondson","given":"W. T."}],"issued":{"date-parts":[["1970",8]]}}},{"id":760,"uris":["http://zotero.org/users/2645460/items/EHK87KTR"],"uri":["http://zotero.org/users/2645460/items/EHK87KTR"],"itemData":{"id":760,"type":"article-journal","container-title":"AMBIO: A Journal of the Human Environment","issue":"1","page":"13–18","source":"Google Scholar","title":"Lake eutrophication at the urban fringe, Seattle region, USA","volume":"32","author":[{"family":"Moore","given":"Jonathan W."},{"family":"Schindler","given":"Daniel E."},{"family":"Scheuerell","given":"Mark D."},{"family":"Smith","given":"Danielle"},{"family":"Frodge","given":"Jonathan"}],"issued":{"date-parts":[["2003"]]}}}],"schema":"https://github.com/citation-style-language/schema/raw/master/csl-citation.json"} </w:instrText>
      </w:r>
      <w:r w:rsidR="00BE6C57">
        <w:fldChar w:fldCharType="separate"/>
      </w:r>
      <w:r w:rsidR="00BE6C57" w:rsidRPr="00BE6C57">
        <w:t>(Edmondson 1970; Moore et al. 2003)</w:t>
      </w:r>
      <w:r w:rsidR="00BE6C57">
        <w:fldChar w:fldCharType="end"/>
      </w:r>
      <w:r w:rsidR="004B30F1" w:rsidRPr="00D87563">
        <w:t xml:space="preserve">, </w:t>
      </w:r>
      <w:r w:rsidR="006846A1" w:rsidRPr="00D87563">
        <w:t xml:space="preserve">which can eventually </w:t>
      </w:r>
      <w:r w:rsidR="00045DBB">
        <w:t>lead to</w:t>
      </w:r>
      <w:r w:rsidR="006846A1" w:rsidRPr="00D87563">
        <w:t xml:space="preserve"> nuisance algal blooms </w:t>
      </w:r>
      <w:r w:rsidR="00BE6C57">
        <w:fldChar w:fldCharType="begin"/>
      </w:r>
      <w:r w:rsidR="004808AA">
        <w:instrText xml:space="preserve"> ADDIN ZOTERO_ITEM CSL_CITATION {"citationID":"SUuEyxFY","properties":{"formattedCitation":"(Hall et al. 1999; Lapointe et al. 2015)","plainCitation":"(Hall et al. 1999; Lapointe et al. 2015)","noteIndex":0},"citationItems":[{"id":3909,"uris":["http://zotero.org/users/2645460/items/M6M7YVIX"],"uri":["http://zotero.org/users/2645460/items/M6M7YVIX"],"itemData":{"id":3909,"type":"article-journal","abstract":"The Qu'Appelle Valley drainage system provides water to a third of the population of the Canadian Great Plains, yet is plagued by poor water quality, excess plant growth, and periodic fish kills. Fossil algae (diatoms, pigments) and invertebrates (chironomids) in Pasqua Lake were analyzed by variance partitioning analysis (VPA) to determine the relative importance of climate, resource use, and urbanization as controls of aquatic community composition 1920-1994. From fossil analyses, we identified three distinct biological assemblages in Pasqua Lake. Prior to agriculture (ca. 1776-1890), the lake was naturally eutrophic with abundant cyanobacterial carotenoids (myxo-xanthophyll, aphanizophyll), eutrophic diatoms (Stephanodiscus niagarae, Aulacoseira granulata, Fragilaria capucina/bidens), and anoxia-tolerant chironomids (Chironomus). Principal components (PCA) and dissimilarity analyses demonstrated that diatom and chironomid communities did not vary significantly (P &gt; 0.05) before European settlement. Communities changed rapidly during early land settlement (ca. 1890-1930) before forming a distinct assemblage ca. 1930–1960 characterized by elevated algal biomass (inferred as β-carotene), nuisance cyanobacteria, eutrophic Stephanodiscus hantzschii, and low abundance of deep-water zoobenthos. Recent fossil assemblages (1977–1994) were variable and indicated water quality had not improved despite 3-fold reduction in phosphorus from sewage. Comparison of fossil community change and continuous annual records of 83 environmental variables (1890–1994) using VPA captured 71–97% of variance in fossil composition using only 10-14 significant factors. Resource use (cropland area, livestock biomass) and urbanization (nitrogen in sewage) were stronger determinants of algal and chironomid community change than were climatic factors (temperature, evaporation, river discharge). Landscape analysis of inferred changes in past algal abundance (as β-carotene; ca. 1780-1994) indicated that urban impacts declined with distance from point sources and suggested that management strategies will vary with lake position within the catchment.","container-title":"Limnology and Oceanography","DOI":"10.4319/lo.1999.44.3_part_2.0739","ISSN":"1939-5590","issue":"3part2","language":"en","page":"739-756","source":"Wiley Online Library","title":"Effects of agriculture, urbanization, and climate on water quality in the northern Great Plains","volume":"44","author":[{"family":"Hall","given":"Roland I."},{"family":"Leavitt","given":"Peter R."},{"family":"Quinlan","given":"Roberto"},{"family":"Dixit","given":"Aruna S."},{"family":"Smol","given":"John P."}],"issued":{"date-parts":[["1999"]]}}},{"id":3907,"uris":["http://zotero.org/users/2645460/items/3ZJZWHVK"],"uri":["http://zotero.org/users/2645460/items/3ZJZWHVK"],"itemData":{"id":3907,"type":"article-journal","abstract":"Nutrient pollution is a primary driver of eutrophication and harmful algal blooms (HABs) in estuaries and coastal waters worldwide. In 2011–2012, 20 sites evenly distributed throughout the 251-km long Indian River Lagoon (IRL) were assessed during three sampling events for dissolved nutrients (DIN, SRP, TDN, TDP) and chlorophyll a. Benthic macroalgae were also analyzed for δ13C, δ15N, and C:N:P contents to identify potential nutrient sources and gauge the type and degree of N and P limitation. The mean DIN and SRP concentrations throughout the IRL were high, averaging 4.24±0.45 and 0.68±0.06μM, respectively, explaining the widespread occurrence of HABs during the study. High TDN concentrations (up to 152μM) and TDN:TDP ratios (&gt;100:1) in the poorly flushed northern IRL, Mosquito Lagoon and Banana River segments reflected the accumulation and cycling of N-rich groundwater inputs that produce P-limitation. These enriched nutrient conditions were associated with unprecedented chlorophyll a concentrations (&gt;100μg/L), dominated by Resultor sp. Ø. Moestrup in the Banana River in 2011 and Aureoumbra lagunensis D.A. Stockwell, DeYoe, Hargraves and P.W. Johnson in the Mosquito Lagoon and northern IRL in 2012. C:N, C:P, and N:P ratios in macroalgae averaged 15.9, 698.9, and 40.6, throughout the IRL, respectively; significantly higher C:P and N:P ratios in the northern IRL segments suggested strong P-limitation in these N-enriched waters. Macroalgae δ15N values were enriched throughout the IRL (+6.3‰) and similar to values reported for macroalgae from other sewage-polluted coastal waters. Because point-source sewage inputs to the IRL were largely eliminated through the IRL Act of 1990, these results suggest that non-point source N enrichment from septic tanks (</w:instrText>
      </w:r>
      <w:r w:rsidR="004808AA">
        <w:rPr>
          <w:rFonts w:ascii="Cambria Math" w:hAnsi="Cambria Math" w:cs="Cambria Math"/>
        </w:rPr>
        <w:instrText>∼</w:instrText>
      </w:r>
      <w:r w:rsidR="004808AA">
        <w:instrText xml:space="preserve">300,000) represents a significant and largely ignored N-source to the IRL. The high degree of sewage N contamination of the IRL, combined with recent HABs, including toxic ecotypes of the red macroalga Gracilaria tikvahiae McLachlan, seagrass loss, and wildlife mortality, indicates a critical need for improved sewage collection and treatment, including nutrient removal.","container-title":"Harmful Algae","DOI":"10.1016/j.hal.2015.01.004","ISSN":"1568-9883","journalAbbreviation":"Harmful Algae","language":"en","page":"82-102","source":"ScienceDirect","title":"Evidence of sewage-driven eutrophication and harmful algal blooms in Florida's Indian River Lagoon","volume":"43","author":[{"family":"Lapointe","given":"Brian E."},{"family":"Herren","given":"Laura W."},{"family":"Debortoli","given":"David D."},{"family":"Vogel","given":"Margaret A."}],"issued":{"date-parts":[["2015",3,1]]}}}],"schema":"https://github.com/citation-style-language/schema/raw/master/csl-citation.json"} </w:instrText>
      </w:r>
      <w:r w:rsidR="00BE6C57">
        <w:fldChar w:fldCharType="separate"/>
      </w:r>
      <w:r w:rsidR="004808AA" w:rsidRPr="004808AA">
        <w:t>(Hall et al. 1999; Lapointe et al. 2015)</w:t>
      </w:r>
      <w:r w:rsidR="00BE6C57">
        <w:fldChar w:fldCharType="end"/>
      </w:r>
      <w:r w:rsidR="006846A1" w:rsidRPr="00D87563">
        <w:t>. Even in instances where sewage pollution is mitigated, restoring systems can be complicated and necessitate system-specific</w:t>
      </w:r>
      <w:r w:rsidR="004808AA">
        <w:t xml:space="preserve"> </w:t>
      </w:r>
      <w:r w:rsidR="004808AA">
        <w:fldChar w:fldCharType="begin"/>
      </w:r>
      <w:r w:rsidR="004808AA">
        <w:instrText xml:space="preserve"> ADDIN ZOTERO_ITEM CSL_CITATION {"citationID":"hAYnsKrA","properties":{"formattedCitation":"(Jeppesen et al. 2005)","plainCitation":"(Jeppesen et al. 2005)","noteIndex":0},"citationItems":[{"id":3832,"uris":["http://zotero.org/users/2645460/items/EGWEB3V9"],"uri":["http://zotero.org/users/2645460/items/EGWEB3V9"],"itemData":{"id":3832,"type":"article-journal","abstract":"1. This synthesis examines 35 long-term (5–35 years, mean: 16 years) lake re-oligotrophication studies. It covers lakes ranging from shallow (mean depth &lt;5 m and/or polymictic) to deep (mean depth up to 177 m), oligotrophic to hypertrophic (summer mean total phosphorus concentration from 7.5 to 3500 μg L−1 before loading reduction), subtropical to temperate (latitude: 28–65°), and lowland to upland (altitude: 0–481 m). Shallow north-temperate lakes were most abundant. 2. Reduction of external total phosphorus (TP) loading resulted in lower in-lake TP concentration, lower chlorophyll a (chl a) concentration and higher Secchi depth in most lakes. Internal loading delayed the recovery, but in most lakes a new equilibrium for TP was reached after 10–15 years, which was only marginally influenced by the hydraulic retention time of the lakes. With decreasing TP concentration, the concentration of soluble reactive phosphorus (SRP) also declined substantially. 3. Decreases (if any) in total nitrogen (TN) loading were lower than for TP in most lakes. As a result, the TN : TP ratio in lake water increased in 80% of the lakes. In lakes where the TN loading was reduced, the annual mean in-lake TN concentration responded rapidly. Concentrations largely followed predictions derived from an empirical model developed earlier for Danish lakes, which includes external TN loading, hydraulic retention time and mean depth as explanatory variables. 4. Phytoplankton clearly responded to reduced nutrient loading, mainly reflecting declining TP concentrations. Declines in phytoplankton biomass were accompanied by shifts in community structure. In deep lakes, chrysophytes and dinophytes assumed greater importance at the expense of cyanobacteria. Diatoms, cryptophytes and chrysophytes became more dominant in shallow lakes, while no significant change was seen for cyanobacteria. 5. The observed declines in phytoplankton biomass and chl a may have been further augmented by enhanced zooplankton grazing, as indicated by increases in the zooplankton : phytoplankton biomass ratio and declines in the chl a : TP ratio at a summer mean TP concentration of &lt;100–150 μg L−1. This effect was strongest in shallow lakes. This implies potentially higher rates of zooplankton grazing and may be ascribed to the observed large changes in fish community structure and biomass with decreasing TP contribution. In 82% of the lakes for which data on fish are available, fish biomass declined with TP. The percentage of piscivores increased in 80% of those lakes and often a shift occurred towards dominance by fish species characteristic of less eutrophic waters. 6. Data on macrophytes were available only for a small subsample of lakes. In several of those lakes, abundance, coverage, plant volume inhabited or depth distribution of submerged macrophytes increased during oligotrophication, but in others no changes were observed despite greater water clarity. 7. Recovery of lakes after nutrient loading reduction may be confounded by concomitant environmental changes such as global warming. However, effects of global change are likely to run counter to reductions in nutrient loading rather than reinforcing re-oligotrophication.","container-title":"Freshwater Biology","DOI":"10.1111/j.1365-2427.2005.01415.x","ISSN":"1365-2427","issue":"10","language":"en","page":"1747-1771","source":"Wiley Online Library","title":"Lake responses to reduced nutrient loading – an analysis of contemporary long-term data from 35 case studies","volume":"50","author":[{"family":"Jeppesen","given":"Erik"},{"family":"Søndergaard","given":"Martin"},{"family":"Jensen","given":"Jens Peder"},{"family":"Havens","given":"Karl E."},{"family":"Anneville","given":"Orlane"},{"family":"Carvalho","given":"Laurence"},{"family":"Coveney","given":"Michael F."},{"family":"Deneke","given":"Rainer"},{"family":"Dokulil","given":"Martin T."},{"family":"Foy","given":"Bob"},{"family":"Gerdeaux","given":"Daniel"},{"family":"Hampton","given":"Stephanie E."},{"family":"Hilt","given":"Sabine"},{"family":"Kangur","given":"Külli"},{"family":"Köhler","given":"Jan"},{"family":"Lammens","given":"Eddy H. H. R."},{"family":"Lauridsen","given":"Torben L."},{"family":"Manca","given":"Marina"},{"family":"Miracle","given":"María R."},{"family":"Moss","given":"Brian"},{"family":"Nõges","given":"Peeter"},{"family":"Persson","given":"Gunnar"},{"family":"Phillips","given":"Geoff"},{"family":"Portielje","given":"Rob"},{"family":"Romo","given":"Susana"},{"family":"Schelske","given":"Claire L."},{"family":"Straile","given":"Dietmar"},{"family":"Tatrai","given":"Istvan"},{"family":"Willén","given":"Eva"},{"family":"Winder","given":"Monika"}],"issued":{"date-parts":[["2005"]]}}}],"schema":"https://github.com/citation-style-language/schema/raw/master/csl-citation.json"} </w:instrText>
      </w:r>
      <w:r w:rsidR="004808AA">
        <w:fldChar w:fldCharType="separate"/>
      </w:r>
      <w:r w:rsidR="004808AA" w:rsidRPr="004808AA">
        <w:t>(Jeppesen et al. 2005)</w:t>
      </w:r>
      <w:r w:rsidR="004808AA">
        <w:fldChar w:fldCharType="end"/>
      </w:r>
      <w:r w:rsidR="006846A1" w:rsidRPr="00D87563">
        <w:t>, long-term mitigation strategies</w:t>
      </w:r>
      <w:r w:rsidR="004808AA">
        <w:t xml:space="preserve"> </w:t>
      </w:r>
      <w:r w:rsidR="004808AA">
        <w:fldChar w:fldCharType="begin"/>
      </w:r>
      <w:r w:rsidR="004808AA">
        <w:instrText xml:space="preserve"> ADDIN ZOTERO_ITEM CSL_CITATION {"citationID":"XNsGaiNV","properties":{"formattedCitation":"(Hall et al. 1999; Tong et al. 2020)","plainCitation":"(Hall et al. 1999; Tong et al. 2020)","noteIndex":0},"citationItems":[{"id":3909,"uris":["http://zotero.org/users/2645460/items/M6M7YVIX"],"uri":["http://zotero.org/users/2645460/items/M6M7YVIX"],"itemData":{"id":3909,"type":"article-journal","abstract":"The Qu'Appelle Valley drainage system provides water to a third of the population of the Canadian Great Plains, yet is plagued by poor water quality, excess plant growth, and periodic fish kills. Fossil algae (diatoms, pigments) and invertebrates (chironomids) in Pasqua Lake were analyzed by variance partitioning analysis (VPA) to determine the relative importance of climate, resource use, and urbanization as controls of aquatic community composition 1920-1994. From fossil analyses, we identified three distinct biological assemblages in Pasqua Lake. Prior to agriculture (ca. 1776-1890), the lake was naturally eutrophic with abundant cyanobacterial carotenoids (myxo-xanthophyll, aphanizophyll), eutrophic diatoms (Stephanodiscus niagarae, Aulacoseira granulata, Fragilaria capucina/bidens), and anoxia-tolerant chironomids (Chironomus). Principal components (PCA) and dissimilarity analyses demonstrated that diatom and chironomid communities did not vary significantly (P &gt; 0.05) before European settlement. Communities changed rapidly during early land settlement (ca. 1890-1930) before forming a distinct assemblage ca. 1930–1960 characterized by elevated algal biomass (inferred as β-carotene), nuisance cyanobacteria, eutrophic Stephanodiscus hantzschii, and low abundance of deep-water zoobenthos. Recent fossil assemblages (1977–1994) were variable and indicated water quality had not improved despite 3-fold reduction in phosphorus from sewage. Comparison of fossil community change and continuous annual records of 83 environmental variables (1890–1994) using VPA captured 71–97% of variance in fossil composition using only 10-14 significant factors. Resource use (cropland area, livestock biomass) and urbanization (nitrogen in sewage) were stronger determinants of algal and chironomid community change than were climatic factors (temperature, evaporation, river discharge). Landscape analysis of inferred changes in past algal abundance (as β-carotene; ca. 1780-1994) indicated that urban impacts declined with distance from point sources and suggested that management strategies will vary with lake position within the catchment.","container-title":"Limnology and Oceanography","DOI":"10.4319/lo.1999.44.3_part_2.0739","ISSN":"1939-5590","issue":"3part2","language":"en","page":"739-756","source":"Wiley Online Library","title":"Effects of agriculture, urbanization, and climate on water quality in the northern Great Plains","volume":"44","author":[{"family":"Hall","given":"Roland I."},{"family":"Leavitt","given":"Peter R."},{"family":"Quinlan","given":"Roberto"},{"family":"Dixit","given":"Aruna S."},{"family":"Smol","given":"John P."}],"issued":{"date-parts":[["1999"]]}}},{"id":3879,"uris":["http://zotero.org/users/2645460/items/MXXHFUQK"],"uri":["http://zotero.org/users/2645460/items/MXXHFUQK"],"itemData":{"id":3879,"type":"article-journal","abstract":"Large-scale and rapid improvement in wastewater treatment is common practice in developing countries, yet this influence on nutrient regimes in receiving waterbodies is rarely examined at broad spatial and temporal scales. Here, we present a study linking decadal nutrient monitoring data in lakes with the corresponding estimates of five major anthropogenic nutrient discharges in their surrounding watersheds over time. Within a continuous monitoring dataset covering the period 2008 to 2017, we find that due to different rates of change in TN and TP concentrations, 24 of 46 lakes, mostly located in China’s populated regions, showed increasing TN/TP mass ratios; only 3 lakes showed a decrease. Quantitative relationships between in-lake nutrient concentrations (and their ratios) and anthropogenic nutrient discharges in the surrounding watersheds indicate that increase of lake TN/TP ratios is associated with the rapid improvement in municipal wastewater treatment. Due to the higher removal efficiency of TP compared with TN, TN/TP mass ratios in total municipal wastewater discharge have continued to increase from a median of 10.7 (95% confidence interval, 7.6 to 15.1) in 2008 to 17.7 (95% confidence interval, 13.2 to 27.2) in 2017. Improving municipal wastewater collection and treatment worldwide is an important target within the 17 sustainable development goals set by the United Nations. Given potential ecological impacts on biodiversity and ecosystem function of altered nutrient ratios in wastewater discharge, our results suggest that long-term strategies for domestic wastewater management should not merely focus on total reductions of nutrient discharges but also consider their stoichiometric balance.","container-title":"Proceedings of the National Academy of Sciences","DOI":"10.1073/pnas.1920759117","ISSN":"0027-8424, 1091-6490","issue":"21","journalAbbreviation":"Proc Natl Acad Sci USA","language":"en","page":"11566-11572","source":"DOI.org (Crossref)","title":"Improvement in municipal wastewater treatment alters lake nitrogen to phosphorus ratios in populated regions","volume":"117","author":[{"family":"Tong","given":"Yindong"},{"family":"Wang","given":"Mengzhu"},{"family":"Peñuelas","given":"Josep"},{"family":"Liu","given":"Xueyan"},{"family":"Paerl","given":"Hans W."},{"family":"Elser","given":"James J."},{"family":"Sardans","given":"Jordi"},{"family":"Couture","given":"Raoul-Marie"},{"family":"Larssen","given":"Thorjørn"},{"family":"Hu","given":"Hongying"},{"family":"Dong","given":"Xin"},{"family":"He","given":"Wei"},{"family":"Zhang","given":"Wei"},{"family":"Wang","given":"Xuejun"},{"family":"Zhang","given":"Yang"},{"family":"Liu","given":"Yi"},{"family":"Zeng","given":"Siyu"},{"family":"Kong","given":"Xiangzhen"},{"family":"Janssen","given":"Annette B. G."},{"family":"Lin","given":"Yan"}],"issued":{"date-parts":[["2020",5,26]]}}}],"schema":"https://github.com/citation-style-language/schema/raw/master/csl-citation.json"} </w:instrText>
      </w:r>
      <w:r w:rsidR="004808AA">
        <w:fldChar w:fldCharType="separate"/>
      </w:r>
      <w:r w:rsidR="004808AA" w:rsidRPr="004808AA">
        <w:t>(Hall et al. 1999; Tong et al. 2020)</w:t>
      </w:r>
      <w:r w:rsidR="004808AA">
        <w:fldChar w:fldCharType="end"/>
      </w:r>
      <w:r w:rsidR="006846A1" w:rsidRPr="00D87563">
        <w:t>. As such, effective sewage monitoring can require merging a suite of chemical, biological, and ecological data to synthesize locations and timing of inputs as well as associated shifts in local ecological communities</w:t>
      </w:r>
      <w:r w:rsidR="004808AA">
        <w:t xml:space="preserve"> </w:t>
      </w:r>
      <w:r w:rsidR="004808AA">
        <w:fldChar w:fldCharType="begin"/>
      </w:r>
      <w:r w:rsidR="004808AA">
        <w:instrText xml:space="preserve"> ADDIN ZOTERO_ITEM CSL_CITATION {"citationID":"CbxYMsHu","properties":{"formattedCitation":"(Rosenberger et al. 2008; Hampton et al. 2011)","plainCitation":"(Rosenberger et al. 2008; Hampton et al. 2011)","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id":400,"uris":["http://zotero.org/users/2645460/items/ED9SBAE6"],"uri":["http://zotero.org/users/2645460/items/ED9SBAE6"],"itemData":{"id":400,"type":"article-journal","container-title":"Marine and Freshwater Research","DOI":"10.1071/MF10229","ISSN":"1323-1650","issue":"4","language":"en","page":"350","source":"CrossRef","title":"Disproportionate importance of nearshore habitat for the food web of a deep oligotrophic lake","volume":"62","author":[{"family":"Hampton","given":"Stephanie E."},{"family":"Fradkin","given":"Steven C."},{"family":"Leavitt","given":"Peter R."},{"family":"Rosenberger","given":"Elizabeth E."}],"issued":{"date-parts":[["2011"]]}}}],"schema":"https://github.com/citation-style-language/schema/raw/master/csl-citation.json"} </w:instrText>
      </w:r>
      <w:r w:rsidR="004808AA">
        <w:fldChar w:fldCharType="separate"/>
      </w:r>
      <w:r w:rsidR="004808AA" w:rsidRPr="004808AA">
        <w:t>(Rosenberger et al. 2008; Hampton et al. 2011)</w:t>
      </w:r>
      <w:r w:rsidR="004808AA">
        <w:fldChar w:fldCharType="end"/>
      </w:r>
      <w:r w:rsidR="006846A1" w:rsidRPr="00D87563">
        <w:t xml:space="preserve">. </w:t>
      </w:r>
    </w:p>
    <w:p w14:paraId="4BEC544C" w14:textId="446AD4DB" w:rsidR="006846A1" w:rsidRPr="00D87563" w:rsidRDefault="006846A1"/>
    <w:p w14:paraId="67765C4E" w14:textId="6B4E8AB8" w:rsidR="00B1439B" w:rsidRPr="00D87563" w:rsidRDefault="00EE0669">
      <w:pPr>
        <w:rPr>
          <w:highlight w:val="white"/>
        </w:rPr>
      </w:pPr>
      <w:r>
        <w:t>D</w:t>
      </w:r>
      <w:r w:rsidR="00087094" w:rsidRPr="00D87563">
        <w:t xml:space="preserve">efinitively identifying </w:t>
      </w:r>
      <w:r w:rsidR="00DC22BF" w:rsidRPr="00D87563">
        <w:t xml:space="preserve">sewage </w:t>
      </w:r>
      <w:r>
        <w:t>as the source of excess nutrients in a system</w:t>
      </w:r>
      <w:r w:rsidRPr="00D87563">
        <w:t xml:space="preserve"> </w:t>
      </w:r>
      <w:r w:rsidR="00087094" w:rsidRPr="00D87563">
        <w:t>can be challenging. Nutrients</w:t>
      </w:r>
      <w:r w:rsidR="009C6B31" w:rsidRPr="00D87563">
        <w:t xml:space="preserve"> </w:t>
      </w:r>
      <w:r w:rsidR="00087094" w:rsidRPr="00D87563">
        <w:t xml:space="preserve">can originate from multiple sources, such as agriculture </w:t>
      </w:r>
      <w:r w:rsidR="004808AA">
        <w:fldChar w:fldCharType="begin"/>
      </w:r>
      <w:r w:rsidR="004808AA">
        <w:instrText xml:space="preserve"> ADDIN ZOTERO_ITEM CSL_CITATION {"citationID":"8575YuSn","properties":{"formattedCitation":"(Powers et al. 2016)","plainCitation":"(Powers et al. 2016)","noteIndex":0},"citationItems":[{"id":2607,"uris":["http://zotero.org/users/2645460/items/BPCR7YDX"],"uri":["http://zotero.org/users/2645460/items/BPCR7YDX"],"itemData":{"id":2607,"type":"article-journal","abstract":"Phosphorus fertilizer use has roughly quadrupled in the past century. Budgets constructed from historical data show that phosphorus rapidly accumulates in river basins during periods of high inputs and continues to mobilize after inputs decline.","container-title":"Nature Geoscience","DOI":"10.1038/ngeo2693","ISSN":"1752-0908","issue":"5","language":"en","page":"353-356","source":"www.nature.com","title":"Long-term accumulation and transport of anthropogenic phosphorus in three river basins","volume":"9","author":[{"family":"Powers","given":"Stephen M."},{"family":"Bruulsema","given":"Thomas W."},{"family":"Burt","given":"Tim P."},{"family":"Chan","given":"Neng Iong"},{"family":"Elser","given":"James J."},{"family":"Haygarth","given":"Philip M."},{"family":"Howden","given":"Nicholas J. K."},{"family":"Jarvie","given":"Helen P."},{"family":"Lyu","given":"Yang"},{"family":"Peterson","given":"Heidi M."},{"family":"Sharpley","given":"Andrew N."},{"family":"Shen","given":"Jianbo"},{"family":"Worrall","given":"Fred"},{"family":"Zhang","given":"Fusuo"}],"issued":{"date-parts":[["2016",5]]}}}],"schema":"https://github.com/citation-style-language/schema/raw/master/csl-citation.json"} </w:instrText>
      </w:r>
      <w:r w:rsidR="004808AA">
        <w:fldChar w:fldCharType="separate"/>
      </w:r>
      <w:r w:rsidR="004808AA" w:rsidRPr="004808AA">
        <w:t>(Powers et al. 2016)</w:t>
      </w:r>
      <w:r w:rsidR="004808AA">
        <w:fldChar w:fldCharType="end"/>
      </w:r>
      <w:r w:rsidR="004808AA">
        <w:t xml:space="preserve"> </w:t>
      </w:r>
      <w:r w:rsidR="00087094" w:rsidRPr="00D87563">
        <w:t>or melting permafrost</w:t>
      </w:r>
      <w:r w:rsidR="004808AA">
        <w:t xml:space="preserve"> </w:t>
      </w:r>
      <w:r w:rsidR="004808AA">
        <w:fldChar w:fldCharType="begin"/>
      </w:r>
      <w:r w:rsidR="004808AA">
        <w:instrText xml:space="preserve"> ADDIN ZOTERO_ITEM CSL_CITATION {"citationID":"aZjdkD0T","properties":{"formattedCitation":"(Turetsky et al. 2000)","plainCitation":"(Turetsky et al. 2000)","noteIndex":0},"citationItems":[{"id":708,"uris":["http://zotero.org/users/2645460/items/MQC85S4F"],"uri":["http://zotero.org/users/2645460/items/MQC85S4F"],"itemData":{"id":708,"type":"article-journal","container-title":"Écoscience","DOI":"10.1080/11956860.2000.11682608","ISSN":"1195-6860, 2376-7626","issue":"3","language":"en","page":"115-122","source":"CrossRef","title":"Organic matter accumulation, peat chemistry, and permafrost melting in peatlands of boreal Alberta","volume":"7","author":[{"family":"Turetsky","given":"Merritt R."},{"family":"Wieder","given":"R. Kelman"},{"family":"Williams","given":"Christopher J."},{"family":"Vitt","given":"Dale H."}],"issued":{"date-parts":[["2000",1]]}}}],"schema":"https://github.com/citation-style-language/schema/raw/master/csl-citation.json"} </w:instrText>
      </w:r>
      <w:r w:rsidR="004808AA">
        <w:fldChar w:fldCharType="separate"/>
      </w:r>
      <w:r w:rsidR="004808AA" w:rsidRPr="004808AA">
        <w:t>(Turetsky et al. 2000)</w:t>
      </w:r>
      <w:r w:rsidR="004808AA">
        <w:fldChar w:fldCharType="end"/>
      </w:r>
      <w:r w:rsidR="00087094" w:rsidRPr="00D87563">
        <w:t xml:space="preserve">, which can obfuscate wastewater signals. Unlike nutrients, </w:t>
      </w:r>
      <w:r w:rsidR="00087094" w:rsidRPr="00D87563">
        <w:lastRenderedPageBreak/>
        <w:t xml:space="preserve">sewage-specific micropollutants, such as </w:t>
      </w:r>
      <w:r w:rsidR="00B1439B" w:rsidRPr="00D87563">
        <w:t xml:space="preserve">enhanced </w:t>
      </w:r>
      <w:r w:rsidR="00B1439B" w:rsidRPr="00D87563">
        <w:rPr>
          <w:highlight w:val="white"/>
        </w:rPr>
        <w:t>δ</w:t>
      </w:r>
      <w:r w:rsidR="00B1439B" w:rsidRPr="00D87563">
        <w:rPr>
          <w:highlight w:val="white"/>
          <w:vertAlign w:val="superscript"/>
        </w:rPr>
        <w:t>15</w:t>
      </w:r>
      <w:r w:rsidR="00B1439B" w:rsidRPr="00D87563">
        <w:rPr>
          <w:highlight w:val="white"/>
        </w:rPr>
        <w:t>N</w:t>
      </w:r>
      <w:r w:rsidR="00B1439B" w:rsidRPr="00D87563">
        <w:t xml:space="preserve"> stable isotope signatures</w:t>
      </w:r>
      <w:r w:rsidR="00BB005D">
        <w:t xml:space="preserve"> </w:t>
      </w:r>
      <w:r w:rsidR="00BB005D">
        <w:fldChar w:fldCharType="begin"/>
      </w:r>
      <w:r w:rsidR="00BB005D">
        <w:instrText xml:space="preserve"> ADDIN ZOTERO_ITEM CSL_CITATION {"citationID":"HbK2d9qU","properties":{"formattedCitation":"(Costanzo et al. 2001; Camilleri and Ozersky 2019)","plainCitation":"(Costanzo et al. 2001; Camilleri and Ozersky 2019)","noteIndex":0},"citationItems":[{"id":701,"uris":["http://zotero.org/users/2645460/items/TQCV4THG"],"uri":["http://zotero.org/users/2645460/items/TQCV4THG"],"itemData":{"id":701,"type":"article-journal","container-title":"Marine Pollution Bulletin","DOI":"10.1016/S0025-326X(00)00125-9","ISSN":"0025326X","issue":"2","language":"en","page":"149-156","source":"CrossRef","title":"A New Approach for Detecting and Mapping Sewage Impacts","volume":"42","author":[{"family":"Costanzo","given":"S.D."},{"family":"O’Donohue","given":"M.J."},{"family":"Dennison","given":"W.C."},{"family":"Loneragan","given":"N.R."},{"family":"Thomas","given":"M."}],"issued":{"date-parts":[["2001",2]]}}},{"id":3889,"uris":["http://zotero.org/users/2645460/items/GKVHMSD2"],"uri":["http://zotero.org/users/2645460/items/GKVHMSD2"],"itemData":{"id":3889,"type":"article-journal","abstract":"Stable isotope ratios of carbon (δ13C) and nitrogen (δ15N) are frequently used to examine food web structure. Despite periphyton's importance to lake food webs, little is known about spatial variation of periphyton δ13C and δ15N values in the Great Lakes. We present periphyton δ13C and δ15N values from 28 sites the upper Great Lakes, including Lake Superior, the north shore of Lake Michigan, and Green Bay. We also examined variation in periphyton isotope values relative to several water quality parameters (TP, TN, TKN, NO3−, Kd) as well as periphyton C:N. There was a large range in both periphyton δ13C (range = 13.5‰) and δ15N (range = 10.2‰) among sites. Periphyton in more eutrophic sites had more depleted δ13C and more enriched δ15N compared to more oligotrophic sites. Our finding of high variability in periphyton isotope values in the Upper Great Lakes has implications for stable isotope-based reconstructions of food web structure.","container-title":"Journal of Great Lakes Research","DOI":"10.1016/j.jglr.2019.06.003","ISSN":"0380-1330","issue":"5","journalAbbreviation":"Journal of Great Lakes Research","language":"en","page":"986-990","source":"ScienceDirect","title":"Large variation in periphyton δ13C and δ15N values in the upper Great Lakes: Correlates and implications","title-short":"Large variation in periphyton δ13C and δ15N values in the upper Great Lakes","volume":"45","author":[{"family":"Camilleri","given":"Andrew C."},{"family":"Ozersky","given":"Ted"}],"issued":{"date-parts":[["2019",10,1]]}}}],"schema":"https://github.com/citation-style-language/schema/raw/master/csl-citation.json"} </w:instrText>
      </w:r>
      <w:r w:rsidR="00BB005D">
        <w:fldChar w:fldCharType="separate"/>
      </w:r>
      <w:r w:rsidR="00BB005D" w:rsidRPr="00BB005D">
        <w:t>(Costanzo et al. 2001; Camilleri and Ozersky 2019)</w:t>
      </w:r>
      <w:r w:rsidR="00BB005D">
        <w:fldChar w:fldCharType="end"/>
      </w:r>
      <w:r w:rsidR="00B1439B" w:rsidRPr="00D87563">
        <w:t xml:space="preserve">, </w:t>
      </w:r>
      <w:r w:rsidR="00087094" w:rsidRPr="00D87563">
        <w:t>pharmaceuticals and personal care products (PPCPs)</w:t>
      </w:r>
      <w:r w:rsidR="00BB005D">
        <w:t xml:space="preserve"> </w:t>
      </w:r>
      <w:r w:rsidR="00BB005D">
        <w:fldChar w:fldCharType="begin"/>
      </w:r>
      <w:r w:rsidR="00045DBB">
        <w:instrText xml:space="preserve"> ADDIN ZOTERO_ITEM CSL_CITATION {"citationID":"fT3WAdse","properties":{"formattedCitation":"(Bendz et al. 2005; Rosi-Marshall and Royer 2012; Meyer et al. 2019)","plainCitation":"(Bendz et al. 2005; Rosi-Marshall and Royer 2012; Meyer et al. 2019)","noteIndex":0},"citationItems":[{"id":367,"uris":["http://zotero.org/users/2645460/items/SNZQ3TTU"],"uri":["http://zotero.org/users/2645460/items/SNZQ3TTU"],"itemData":{"id":367,"type":"article-journal","container-title":"Journal of Hazardous Materials","DOI":"10.1016/j.jhazmat.2005.03.012","ISSN":"03043894","issue":"3","language":"en","page":"195-204","source":"CrossRef","title":"Occurrence and fate of pharmaceutically active compounds in the environment, a case study: Höje River in Sweden","title-short":"Occurrence and fate of pharmaceutically active compounds in the environment, a case study","volume":"122","author":[{"family":"Bendz","given":"David"},{"family":"Paxéus","given":"Nicklas A."},{"family":"Ginn","given":"Timothy R."},{"family":"Loge","given":"Frank J."}],"issued":{"date-parts":[["2005",7]]}}},{"id":208,"uris":["http://zotero.org/users/2645460/items/8VZNC8T7"],"uri":["http://zotero.org/users/2645460/items/8VZNC8T7"],"itemData":{"id":208,"type":"article-journal","container-title":"Ecosystems","DOI":"10.1007/s10021-012-9553-z","ISSN":"1432-9840, 1435-0629","issue":"6","language":"en","page":"867-880","source":"CrossRef","title":"Pharmaceutical Compounds and Ecosystem Function: An Emerging Research Challenge for Aquatic Ecologists","title-short":"Pharmaceutical Compounds and Ecosystem Function","volume":"15","author":[{"family":"Rosi-Marshall","given":"Emma J."},{"family":"Royer","given":"Todd V."}],"issued":{"date-parts":[["2012",9]]}}},{"id":2604,"uris":["http://zotero.org/users/2645460/items/ZPY97EPS"],"uri":["http://zotero.org/users/2645460/items/ZPY97EPS"],"itemData":{"id":2604,"type":"article-journal","abstract":"Pharmaceuticals and personal care products (PPCPs) garner increasing attention globally for both their usefulness as indicators of human waste and their potency as emerging organic toxicants. Three decades of rapid increase in PPCP study combined with an increasing number of PPCPs on the global market have created an opportunity (1) to review trends in diversity of compounds, sewage treatment techniques (STTs), and ecosystems investigated as well as (2) to identify knowledge gaps in the literature. We conducted a quantitative evidence synthesis of 6517 abstracts from primary articles in the environmental PPCP literature by examining relative abundance of specific PPCP classes, STTs, and ecosystem types. Our results demonstrate that non-prescription drugs and antibiotics dominated PPCP abstracts, appearing in 51% and 39% of reviewed abstracts, respectively, in comparison to hormones (18%), prescription drugs (18%), fragrances (0.3%), and antioxidants (0.0%), which can all elicit physiological and ecological responses even at low concentrations. References to centralized STTs (e.g., activated sludge, 37%) were more frequent than decentralized STTs (e.g., septic, 2%), despite decentralized STTs being common and frequently high impact sources of sewage pollution worldwide. Freshwater lotic systems (63%) were more prevalent than freshwater lentic (24%) and terrestrial (20%) systems. This discrepancy is notable because the longer residence times of lentic and terrestrial systems may enable PPCPs to concentrate and thus increase risk of biological consequences. These results highlight distinct opportunities to address knowledge gaps in the environmental PPCP literature, including underrepresented compounds (e.g., fragrances), sewage treatment techniques (e.g., septic systems), and ecosystem types (e.g., lakes).","container-title":"Environmental Science &amp; Technology","DOI":"10.1021/acs.est.9b02966","ISSN":"0013-936X","issue":"22","journalAbbreviation":"Environ. Sci. Technol.","page":"12961-12973","source":"ACS Publications","title":"An Evidence Synthesis of Pharmaceuticals and Personal Care Products (PPCPs) in the Environment: Imbalances among Compounds, Sewage Treatment Techniques, and Ecosystem Types","title-short":"An Evidence Synthesis of Pharmaceuticals and Personal Care Products (PPCPs) in the Environment","volume":"53","author":[{"family":"Meyer","given":"Michael F."},{"family":"Powers","given":"Stephen M."},{"family":"Hampton","given":"Stephanie E."}],"issued":{"date-parts":[["2019",11,19]]}}}],"schema":"https://github.com/citation-style-language/schema/raw/master/csl-citation.json"} </w:instrText>
      </w:r>
      <w:r w:rsidR="00BB005D">
        <w:fldChar w:fldCharType="separate"/>
      </w:r>
      <w:r w:rsidR="00045DBB" w:rsidRPr="00045DBB">
        <w:t>(Bendz et al. 2005; Rosi-Marshall and Royer 2012; Meyer et al. 2019)</w:t>
      </w:r>
      <w:r w:rsidR="00BB005D">
        <w:fldChar w:fldCharType="end"/>
      </w:r>
      <w:r w:rsidR="00087094" w:rsidRPr="00D87563">
        <w:t xml:space="preserve"> and microplastics</w:t>
      </w:r>
      <w:r w:rsidR="00BB005D">
        <w:t xml:space="preserve"> </w:t>
      </w:r>
      <w:r w:rsidR="00BB005D">
        <w:fldChar w:fldCharType="begin"/>
      </w:r>
      <w:r w:rsidR="00BB005D">
        <w:instrText xml:space="preserve"> ADDIN ZOTERO_ITEM CSL_CITATION {"citationID":"1d916hEb","properties":{"formattedCitation":"(Barnes et al. 2009)","plainCitation":"(Barnes et al. 2009)","noteIndex":0},"citationItems":[{"id":2616,"uris":["http://zotero.org/users/2645460/items/NEWSQX3J"],"uri":["http://zotero.org/users/2645460/items/NEWSQX3J"],"itemData":{"id":2616,"type":"article-journal","abstract":"One of the most ubiquitous and long-lasting recent changes to the surface of our planet is the accumulation and fragmentation of plastics. Within just a few decades since mass production of plastic products commenced in the 1950s, plastic debris has accumulated in terrestrial environments, in the open ocean, on shorelines of even the most remote islands and in the deep sea. Annual clean-up operations, costing millions of pounds sterling, are now organized in many countries and on every continent. Here we document global plastics production and the accumulation of plastic waste. While plastics typically constitute approximately 10 per cent of discarded waste, they represent a much greater proportion of the debris accumulating on shorelines., Mega- and macro-plastics have accumulated in the highest densities in the Northern Hemisphere, adjacent to urban centres, in enclosed seas and at water convergences (fronts). We report lower densities on remote island shores, on the continental shelf seabed and the lowest densities (but still a documented presence) in the deep sea and Southern Ocean. The longevity of plastic is estimated to be hundreds to thousands of years, but is likely to be far longer in deep sea and non-surface polar environments. Plastic debris poses considerable threat by choking and starving wildlife, distributing non-native and potentially harmful organisms, absorbing toxic chemicals and degrading to micro-plastics that may subsequently be ingested. Well-established annual surveys on coasts and at sea have shown that trends in mega- and macro-plastic accumulation rates are no longer uniformly increasing: rather stable, increasing and decreasing trends have all been reported. The average size of plastic particles in the environment seems to be decreasing, and the abundance and global distribution of micro-plastic fragments have increased over the last few decades. However, the environmental consequences of such microscopic debris are still poorly understood.","container-title":"Philosophical Transactions of the Royal Society B: Biological Sciences","DOI":"10.1098/rstb.2008.0205","ISSN":"0962-8436","issue":"1526","journalAbbreviation":"Philos Trans R Soc Lond B Biol Sci","note":"PMID: 19528051\nPMCID: PMC2873009","page":"1985-1998","source":"PubMed Central","title":"Accumulation and fragmentation of plastic debris in global environments","volume":"364","author":[{"family":"Barnes","given":"David K. A."},{"family":"Galgani","given":"Francois"},{"family":"Thompson","given":"Richard C."},{"family":"Barlaz","given":"Morton"}],"issued":{"date-parts":[["2009",7,27]]}}}],"schema":"https://github.com/citation-style-language/schema/raw/master/csl-citation.json"} </w:instrText>
      </w:r>
      <w:r w:rsidR="00BB005D">
        <w:fldChar w:fldCharType="separate"/>
      </w:r>
      <w:r w:rsidR="00BB005D" w:rsidRPr="00BB005D">
        <w:t>(Barnes et al. 2009)</w:t>
      </w:r>
      <w:r w:rsidR="00BB005D">
        <w:fldChar w:fldCharType="end"/>
      </w:r>
      <w:r w:rsidR="00087094" w:rsidRPr="00D87563">
        <w:t xml:space="preserve">, </w:t>
      </w:r>
      <w:r>
        <w:t xml:space="preserve">can be highly specific to human wastewater. Accordingly, they </w:t>
      </w:r>
      <w:r w:rsidR="00087094" w:rsidRPr="00D87563">
        <w:t>have</w:t>
      </w:r>
      <w:r w:rsidR="009C6B31" w:rsidRPr="00D87563">
        <w:t xml:space="preserve"> garnered global attention for their usefulness in </w:t>
      </w:r>
      <w:r w:rsidR="00087094" w:rsidRPr="00D87563">
        <w:t>identify</w:t>
      </w:r>
      <w:r w:rsidR="009C6B31" w:rsidRPr="00D87563">
        <w:t>ing</w:t>
      </w:r>
      <w:r w:rsidR="00087094" w:rsidRPr="00D87563">
        <w:t xml:space="preserve"> </w:t>
      </w:r>
      <w:r w:rsidR="009C6B31" w:rsidRPr="00D87563">
        <w:t xml:space="preserve">presence </w:t>
      </w:r>
      <w:r w:rsidR="00087094" w:rsidRPr="00D87563">
        <w:t>and quantify</w:t>
      </w:r>
      <w:r w:rsidR="009C6B31" w:rsidRPr="00D87563">
        <w:t>ing</w:t>
      </w:r>
      <w:r w:rsidR="00087094" w:rsidRPr="00D87563">
        <w:t xml:space="preserve"> magnitude of </w:t>
      </w:r>
      <w:r w:rsidR="009C6B31" w:rsidRPr="00D87563">
        <w:t>wastewater inputs</w:t>
      </w:r>
      <w:r w:rsidR="00BB005D">
        <w:t xml:space="preserve">. </w:t>
      </w:r>
      <w:commentRangeStart w:id="3"/>
      <w:r w:rsidR="00AF60F8" w:rsidRPr="00D87563">
        <w:rPr>
          <w:highlight w:val="white"/>
        </w:rPr>
        <w:t xml:space="preserve">While </w:t>
      </w:r>
      <w:r w:rsidR="00BB005D">
        <w:rPr>
          <w:highlight w:val="white"/>
        </w:rPr>
        <w:t>indicators may</w:t>
      </w:r>
      <w:r w:rsidR="00AF60F8" w:rsidRPr="00D87563">
        <w:rPr>
          <w:highlight w:val="white"/>
        </w:rPr>
        <w:t xml:space="preserve"> accumulate </w:t>
      </w:r>
      <w:r>
        <w:rPr>
          <w:highlight w:val="white"/>
        </w:rPr>
        <w:t>differentially</w:t>
      </w:r>
      <w:r w:rsidRPr="00D87563">
        <w:rPr>
          <w:highlight w:val="white"/>
        </w:rPr>
        <w:t xml:space="preserve"> </w:t>
      </w:r>
      <w:r w:rsidR="00AF60F8" w:rsidRPr="00D87563">
        <w:rPr>
          <w:highlight w:val="white"/>
        </w:rPr>
        <w:t xml:space="preserve">in certain taxa </w:t>
      </w:r>
      <w:r w:rsidR="00BB005D">
        <w:rPr>
          <w:highlight w:val="white"/>
        </w:rPr>
        <w:fldChar w:fldCharType="begin"/>
      </w:r>
      <w:r w:rsidR="00193C4A">
        <w:rPr>
          <w:highlight w:val="white"/>
        </w:rPr>
        <w:instrText xml:space="preserve"> ADDIN ZOTERO_ITEM CSL_CITATION {"citationID":"EtUUxXk4","properties":{"formattedCitation":"(Gartner et al. 2002; Green 2016; Vendel et al. 2017; Richmond et al. 2018)","plainCitation":"(Gartner et al. 2002; Green 2016; Vendel et al. 2017; Richmond et al. 2018)","noteIndex":0},"citationItems":[{"id":3795,"uris":["http://zotero.org/users/2645460/items/6WS7JD46"],"uri":["http://zotero.org/users/2645460/items/6WS7JD46"],"itemData":{"id":3795,"type":"article-journal","abstract":"We examined whether delta(15)N levels of marine biota with different nutrient uptake characteristics can be used to trace the dispersal of sewage effluent in highly mixed, nitrogen-limited waters, and whether they can reveal the dispersal of sewage over different timescales. We hypothesised that macroalgal species with fast uptake rates would display a spatial pattern in 615 N levels reflecting recent sewage dispersal while those with slower rates would provide a signal integrated over a longer time period. Filter-feeding sponges and ascidians were also sampled to see if they reflected patterns in the dispersal of sewage particulate organic matter (POM). A laboratory experiment was performed to test whether the 515 N level of 3 macroalgal species (Ulva australis, Vidalia sp, and Ecklonia radiata) and 2 filter-feeding species (Clathria sp. and Pyura australis) was altered after cultivation in sewage nitrogen. We then sampled each organism along transects radiating away from the outlet of a wastewater treatment plant north of Perth, Western Australia, to determine spatial patterns in delta(15)N. U. australis and Vidalia sp. developed higher isotopic signatures when exposed to low concentrations of sewage nitrogen (1:500 dilution in seawater) for 7 d in the laboratory, U, australis and Vidalia sp. showed an increase of 1.7 and 1.4parts per thousand in treatments respectively. In the field, macroalgae sampled north and south of the sewage outlet generally had higher delta(15)N levels than those sampled west of the outlet and at the reference site, and algae within 500 m of the outfall tended to have lower values than at 1000 m or more from the outfall, These trends are consistent with our current knowledge of plume dynamics: a predominantly northerly drift of effluent as a buoyant plume that tends not to be fully mixed in the water column for the first 500 m. The results confirmed that the delta(15)N signature of macroalgae could be used to trace sewage disposed in well-mixed waters. The strength of the spatial trends varied between algae, with E. radiata, the species with the lowest nutrient uptake rates and affinity, having the least spatial variability. We interpret this as reflecting a wider regional dispersal of sewage in the longer time frame, but a strong northerly drift in the short term, which was reflected in the delta(15)N values of the species with the fastest nitrogen uptake rates. The results were consistent with our hypothesis and are suggestive of a relationship between algal functional form and isotopic signatures that can be applied to determine the dispersal of sewage over different timescales. The delta(15)N values of benthic filter feeders did not provide strong evidence to suggest that they can be used to represent the dispersal of sewage POM, but trends found in the field experiment for Clathria sp. warrant further investigation.","container-title":"Marine Ecology Progress Series","DOI":"10.3354/meps235063","ISSN":"0171-8630","journalAbbreviation":"Mar. Ecol.-Prog. Ser.","language":"English","note":"WOS:000176988400006","page":"63-73","source":"Web of Science","title":"Use of delta N-15 signatures of different functional forms of macroalgae and filter-feeders to reveal temporal and spatial patterns in sewage dispersal","volume":"235","author":[{"family":"Gartner","given":"A."},{"family":"Lavery","given":"P."},{"family":"Smit","given":"A. J."}],"issued":{"date-parts":[["2002"]]}}},{"id":2696,"uris":["http://zotero.org/users/2645460/items/4JRIDLFL"],"uri":["http://zotero.org/users/2645460/items/4JRIDLFL"],"itemData":{"id":2696,"type":"article-journal","abstract":"Plastic pollution is recognised as an emerging threat to aquatic ecosystems, with microplastics now the most abundant type of marine debris. Health effects caused by microplastics have been demonstrated at the species level, but impacts on ecological communities remain unknown. In this study, impacts of microplastics on the health and biological functioning of European flat oysters (Ostrea edulis) and on the structure of associated macrofaunal assemblages were assessed in an outdoor mesocosm experiment using intact sediment cores. Biodegradable and conventional microplastics were added at low (0.8 μg L−1) and high (80 μg L−1) doses in the water column repeatedly for 60 days. Effects on the oysters were minimal, but benthic assemblage structures differed and species richness and the total number of organisms were </w:instrText>
      </w:r>
      <w:r w:rsidR="00193C4A">
        <w:rPr>
          <w:rFonts w:ascii="Cambria Math" w:hAnsi="Cambria Math" w:cs="Cambria Math"/>
          <w:highlight w:val="white"/>
        </w:rPr>
        <w:instrText>∼</w:instrText>
      </w:r>
      <w:r w:rsidR="00193C4A">
        <w:rPr>
          <w:highlight w:val="white"/>
        </w:rPr>
        <w:instrText xml:space="preserve">1.2 and 1.5 times greater in control mesocosms than in those exposed to high doses of microplastics. Notably, abundances of juvenile Littorina sp. (periwinkles) and Idotea balthica (an isopod) were </w:instrText>
      </w:r>
      <w:r w:rsidR="00193C4A">
        <w:rPr>
          <w:rFonts w:ascii="Cambria Math" w:hAnsi="Cambria Math" w:cs="Cambria Math"/>
          <w:highlight w:val="white"/>
        </w:rPr>
        <w:instrText>∼</w:instrText>
      </w:r>
      <w:r w:rsidR="00193C4A">
        <w:rPr>
          <w:highlight w:val="white"/>
        </w:rPr>
        <w:instrText xml:space="preserve">2 and 8 times greater in controls than in mesocosms with the high dose of either type of microplastic. In addition, the biomass of Scrobicularia plana (peppery furrow shell clam) was </w:instrText>
      </w:r>
      <w:r w:rsidR="00193C4A">
        <w:rPr>
          <w:rFonts w:ascii="Cambria Math" w:hAnsi="Cambria Math" w:cs="Cambria Math"/>
          <w:highlight w:val="white"/>
        </w:rPr>
        <w:instrText>∼</w:instrText>
      </w:r>
      <w:r w:rsidR="00193C4A">
        <w:rPr>
          <w:highlight w:val="white"/>
        </w:rPr>
        <w:instrText xml:space="preserve">1.5 times greater in controls than in mesocosms with the high dose of microplastics. This work indicates that repeated exposure to high concentrations of microplastics could alter assemblages in an important marine habitat by reducing the abundance of benthic fauna.","container-title":"Environmental Pollution","DOI":"10.1016/j.envpol.2016.05.043","ISSN":"0269-7491","journalAbbreviation":"Environmental Pollution","language":"en","page":"95-103","source":"ScienceDirect","title":"Effects of microplastics on European flat oysters, Ostrea edulis and their associated benthic communities","volume":"216","author":[{"family":"Green","given":"Dannielle Senga"}],"issued":{"date-parts":[["2016",9,1]]}}},{"id":3917,"uris":["http://zotero.org/users/2645460/items/8PNARLEX"],"uri":["http://zotero.org/users/2645460/items/8PNARLEX"],"itemData":{"id":3917,"type":"article-journal","abstract":"Our aim was to quantify microplastic ingestion by fish assemblages in two tropical Brazilian estuaries and to evaluate whether biological and ecological factors influence the ingestion of microplastics by fish species. Of 2233 fish from both estuaries (from 69 species) examined in this study, 9% of the individuals (24 species) had microplastics in their gut contents. Microplastic ingestion occurred irrespective of fish size and functional group. The diet of fish species was analyzed based on prey items identified in the fish's full stomach contents and five feeding guilds were defined. Microplastics were common throughout all feeding guilds. Low (average ingestion values 1.06±0.30 items/total fish) but widespread occurrence among estuaries also indicates proliferation of microplastic pollution. Our findings highlight the need to focus on assemblage level studies to understand the real magnitude of the problem and emphasize the urgency of mitigation measures directed at microplastic pollution in estuarine ecosystems.","container-title":"Marine Pollution Bulletin","DOI":"10.1016/j.marpolbul.2017.01.081","ISSN":"0025-326X","issue":"1","journalAbbreviation":"Marine Pollution Bulletin","language":"en","page":"448-455","source":"ScienceDirect","title":"Widespread microplastic ingestion by fish assemblages in tropical estuaries subjected to anthropogenic pressures","volume":"117","author":[{"family":"Vendel","given":"A. L."},{"family":"Bessa","given":"F."},{"family":"Alves","given":"V. E. N."},{"family":"Amorim","given":"A. L. A."},{"family":"Patrício","given":"J."},{"family":"Palma","given":"A. R. T."}],"issued":{"date-parts":[["2017",4,15]]}}},{"id":3912,"uris":["http://zotero.org/users/2645460/items/MIYHQNG8"],"uri":["http://zotero.org/users/2645460/items/MIYHQNG8"],"itemData":{"id":3912,"type":"article-journal","abstract":"A multitude of biologically active pharmaceuticals contaminate surface waters globally, yet their presence in aquatic food webs remain largely unknown. Here, we show that over 60 pharmaceutical compounds can be detected in aquatic invertebrates and riparian spiders in six streams near Melbourne, Australia. Similar concentrations in aquatic invertebrate larvae and riparian predators suggest direct trophic transfer via emerging adult insects to riparian predators that consume them. As representative vertebrate predators feeding on aquatic invertebrates, platypus and brown trout could consume some drug classes such as antidepressants at as much as one-half of a recommended therapeutic dose for humans based on their estimated prey consumption rates, yet the consequences for fish and wildlife of this chronic exposure are unknown. Overall, this work highlights the potential exposure of aquatic and riparian biota to a diverse array of pharmaceuticals, resulting in exposures to some drugs that are comparable to human dosages.","container-title":"Nature Communications","DOI":"10.1038/s41467-018-06822-w","ISSN":"2041-1723","issue":"1","language":"en","page":"4491","source":"www.nature.com","title":"A diverse suite of pharmaceuticals contaminates stream and riparian food webs","volume":"9","author":[{"family":"Richmond","given":"Erinn K."},{"family":"Rosi","given":"Emma J."},{"family":"Walters","given":"David M."},{"family":"Fick","given":"Jerker"},{"family":"Hamilton","given":"Stephen K."},{"family":"Brodin","given":"Tomas"},{"family":"Sundelin","given":"Anna"},{"family":"Grace","given":"Michael R."}],"issued":{"date-parts":[["2018",11,6]]}}}],"schema":"https://github.com/citation-style-language/schema/raw/master/csl-citation.json"} </w:instrText>
      </w:r>
      <w:r w:rsidR="00BB005D">
        <w:rPr>
          <w:highlight w:val="white"/>
        </w:rPr>
        <w:fldChar w:fldCharType="separate"/>
      </w:r>
      <w:r w:rsidR="00193C4A" w:rsidRPr="00193C4A">
        <w:rPr>
          <w:highlight w:val="white"/>
        </w:rPr>
        <w:t>(Gartner et al. 2002; Green 2016; Vendel et al. 2017; Richmond et al. 2018)</w:t>
      </w:r>
      <w:r w:rsidR="00BB005D">
        <w:rPr>
          <w:highlight w:val="white"/>
        </w:rPr>
        <w:fldChar w:fldCharType="end"/>
      </w:r>
      <w:r w:rsidR="00BB005D">
        <w:rPr>
          <w:highlight w:val="white"/>
        </w:rPr>
        <w:t xml:space="preserve"> </w:t>
      </w:r>
      <w:r w:rsidR="00AF60F8" w:rsidRPr="00D87563">
        <w:rPr>
          <w:highlight w:val="white"/>
        </w:rPr>
        <w:t xml:space="preserve">and </w:t>
      </w:r>
      <w:r>
        <w:rPr>
          <w:highlight w:val="white"/>
        </w:rPr>
        <w:t>themselves</w:t>
      </w:r>
      <w:r w:rsidRPr="00D87563">
        <w:rPr>
          <w:highlight w:val="white"/>
        </w:rPr>
        <w:t xml:space="preserve"> </w:t>
      </w:r>
      <w:r w:rsidR="00AF60F8" w:rsidRPr="00D87563">
        <w:rPr>
          <w:highlight w:val="white"/>
        </w:rPr>
        <w:t>cause deleterious effects</w:t>
      </w:r>
      <w:r>
        <w:rPr>
          <w:highlight w:val="white"/>
        </w:rPr>
        <w:t xml:space="preserve"> to organisms</w:t>
      </w:r>
      <w:r w:rsidR="00AF60F8" w:rsidRPr="00D87563">
        <w:rPr>
          <w:highlight w:val="white"/>
        </w:rPr>
        <w:t xml:space="preserve">, acutely dangerous concentrations are not </w:t>
      </w:r>
      <w:r>
        <w:rPr>
          <w:highlight w:val="white"/>
        </w:rPr>
        <w:t xml:space="preserve">thought to be </w:t>
      </w:r>
      <w:r w:rsidR="00AF60F8" w:rsidRPr="00D87563">
        <w:rPr>
          <w:highlight w:val="white"/>
        </w:rPr>
        <w:t>common in most systems, although chronic exposure to microplastics</w:t>
      </w:r>
      <w:r w:rsidR="00045DBB">
        <w:rPr>
          <w:highlight w:val="white"/>
        </w:rPr>
        <w:t xml:space="preserve"> </w:t>
      </w:r>
      <w:r w:rsidR="00AF60F8" w:rsidRPr="00D87563">
        <w:rPr>
          <w:highlight w:val="white"/>
        </w:rPr>
        <w:t>and PPCPs</w:t>
      </w:r>
      <w:r w:rsidR="00045DBB">
        <w:rPr>
          <w:highlight w:val="white"/>
        </w:rPr>
        <w:t xml:space="preserve"> </w:t>
      </w:r>
      <w:r w:rsidR="00AF60F8" w:rsidRPr="00D87563">
        <w:rPr>
          <w:highlight w:val="white"/>
        </w:rPr>
        <w:t xml:space="preserve">at minute concentrations (e.g., ug/L) can disrupt ecological processes, such as </w:t>
      </w:r>
      <w:r w:rsidR="00193C4A">
        <w:rPr>
          <w:highlight w:val="white"/>
        </w:rPr>
        <w:t>oxazepam increasing feeding rate and decreasing sociability of river perch</w:t>
      </w:r>
      <w:r w:rsidR="00AF60F8" w:rsidRPr="00D87563">
        <w:rPr>
          <w:highlight w:val="white"/>
        </w:rPr>
        <w:t xml:space="preserve"> </w:t>
      </w:r>
      <w:r w:rsidR="00193C4A">
        <w:rPr>
          <w:highlight w:val="white"/>
        </w:rPr>
        <w:fldChar w:fldCharType="begin"/>
      </w:r>
      <w:r w:rsidR="00193C4A">
        <w:rPr>
          <w:highlight w:val="white"/>
        </w:rPr>
        <w:instrText xml:space="preserve"> ADDIN ZOTERO_ITEM CSL_CITATION {"citationID":"1GbarJrM","properties":{"formattedCitation":"(Brodin et al. 2013)","plainCitation":"(Brodin et al. 2013)","noteIndex":0},"citationItems":[{"id":3919,"uris":["http://zotero.org/users/2645460/items/NBDN47SX"],"uri":["http://zotero.org/users/2645460/items/NBDN47SX"],"itemData":{"id":3919,"type":"article-journal","abstract":"Environmental pollution by pharmaceuticals is increasingly recognized as a major threat to aquatic ecosystems worldwide. A variety of pharmaceuticals enter waterways by way of treated wastewater effluents and remain biochemically active in aquatic systems. Several ecotoxicological studies have been done, but generally, little is known about the ecological effects of pharmaceuticals. Here we show that a benzodiazepine anxiolytic drug (oxazepam) alters behavior and feeding rate of wild European perch (Perca fluviatilis) at concentrations encountered in effluent-influenced surface waters. Individuals exposed to water with dilute drug concentrations (1.8 micrograms liter–1) exhibited increased activity, reduced sociality, and higher feeding rate. As such, our results show that anxiolytic drugs in surface waters alter animal behaviors that are known to have ecological and evolutionary consequences.\nAnxiolytic drugs, at concentrations found in natural waterways, alter the behavior and foraging rate of wild European perch.\nAnxiolytic drugs, at concentrations found in natural waterways, alter the behavior and foraging rate of wild European perch.","container-title":"Science","DOI":"10.1126/science.1226850","ISSN":"0036-8075, 1095-9203","issue":"6121","language":"en","note":"PMID: 23413353","page":"814-815","source":"science.sciencemag.org","title":"Dilute Concentrations of a Psychiatric Drug Alter Behavior of Fish from Natural Populations","volume":"339","author":[{"family":"Brodin","given":"T."},{"family":"Fick","given":"J."},{"family":"Jonsson","given":"M."},{"family":"Klaminder","given":"J."}],"issued":{"date-parts":[["2013",2,15]]}}}],"schema":"https://github.com/citation-style-language/schema/raw/master/csl-citation.json"} </w:instrText>
      </w:r>
      <w:r w:rsidR="00193C4A">
        <w:rPr>
          <w:highlight w:val="white"/>
        </w:rPr>
        <w:fldChar w:fldCharType="separate"/>
      </w:r>
      <w:r w:rsidR="00193C4A" w:rsidRPr="00193C4A">
        <w:rPr>
          <w:highlight w:val="white"/>
        </w:rPr>
        <w:t>(Brodin et al. 2013)</w:t>
      </w:r>
      <w:r w:rsidR="00193C4A">
        <w:rPr>
          <w:highlight w:val="white"/>
        </w:rPr>
        <w:fldChar w:fldCharType="end"/>
      </w:r>
      <w:r w:rsidR="00193C4A">
        <w:rPr>
          <w:highlight w:val="white"/>
        </w:rPr>
        <w:t xml:space="preserve"> </w:t>
      </w:r>
      <w:r w:rsidR="00AF60F8" w:rsidRPr="00D87563">
        <w:rPr>
          <w:highlight w:val="white"/>
        </w:rPr>
        <w:t>or microplastics releasing dissolved organic carbon for microbial communities</w:t>
      </w:r>
      <w:r w:rsidR="00193C4A">
        <w:rPr>
          <w:highlight w:val="white"/>
        </w:rPr>
        <w:t xml:space="preserve"> </w:t>
      </w:r>
      <w:commentRangeEnd w:id="3"/>
      <w:r>
        <w:rPr>
          <w:rStyle w:val="CommentReference"/>
          <w:rFonts w:ascii="Arial" w:eastAsia="Arial" w:hAnsi="Arial" w:cs="Arial"/>
          <w:lang w:val="en"/>
        </w:rPr>
        <w:commentReference w:id="3"/>
      </w:r>
      <w:r w:rsidR="00193C4A">
        <w:rPr>
          <w:highlight w:val="white"/>
        </w:rPr>
        <w:fldChar w:fldCharType="begin"/>
      </w:r>
      <w:r w:rsidR="00193C4A">
        <w:rPr>
          <w:highlight w:val="white"/>
        </w:rPr>
        <w:instrText xml:space="preserve"> ADDIN ZOTERO_ITEM CSL_CITATION {"citationID":"mxq9YFac","properties":{"formattedCitation":"(Romera-Castillo et al. 2018)","plainCitation":"(Romera-Castillo et al. 2018)","noteIndex":0},"citationItems":[{"id":2580,"uris":["http://zotero.org/users/2645460/items/XEYQ7TAG"],"uri":["http://zotero.org/users/2645460/items/XEYQ7TAG"],"itemData":{"id":2580,"type":"article-journal","abstract":"The impact of plastic debris floating at the sea surface on the lowest trophic levels of the food web remains unknown. Here, using leaching experiments, the authors show that plastics release dissolved organic carbon into the ambient seawater that is rapidly taken up&amp;nbsp;by marine microbes stimulating their growth.","container-title":"Nature Communications","DOI":"10.1038/s41467-018-03798-5","ISSN":"2041-1723","issue":"1","journalAbbreviation":"Nat Commun","language":"en","page":"1-7","source":"www.nature.com","title":"Dissolved organic carbon leaching from plastics stimulates microbial activity in the ocean","volume":"9","author":[{"family":"Romera-Castillo","given":"Cristina"},{"family":"Pinto","given":"Maria"},{"family":"Langer","given":"Teresa M."},{"family":"Álvarez-Salgado","given":"Xosé Antón"},{"family":"Herndl","given":"Gerhard J."}],"issued":{"date-parts":[["2018",4,12]]}}}],"schema":"https://github.com/citation-style-language/schema/raw/master/csl-citation.json"} </w:instrText>
      </w:r>
      <w:r w:rsidR="00193C4A">
        <w:rPr>
          <w:highlight w:val="white"/>
        </w:rPr>
        <w:fldChar w:fldCharType="separate"/>
      </w:r>
      <w:r w:rsidR="00193C4A" w:rsidRPr="00193C4A">
        <w:rPr>
          <w:highlight w:val="white"/>
        </w:rPr>
        <w:t>(Romera-Castillo et al. 2018)</w:t>
      </w:r>
      <w:r w:rsidR="00193C4A">
        <w:rPr>
          <w:highlight w:val="white"/>
        </w:rPr>
        <w:fldChar w:fldCharType="end"/>
      </w:r>
      <w:r w:rsidR="00AF60F8" w:rsidRPr="00D87563">
        <w:rPr>
          <w:highlight w:val="white"/>
        </w:rPr>
        <w:t xml:space="preserve">. </w:t>
      </w:r>
    </w:p>
    <w:p w14:paraId="5714D2B1" w14:textId="54E3AA83" w:rsidR="00AF60F8" w:rsidRPr="00D87563" w:rsidRDefault="00AF60F8"/>
    <w:p w14:paraId="5BC7CC7B" w14:textId="044CAF67" w:rsidR="005A6157" w:rsidRPr="00D87563" w:rsidRDefault="00DC22BF" w:rsidP="00DC22BF">
      <w:r w:rsidRPr="00D87563">
        <w:t xml:space="preserve">When assessing biological responses to increased nutrient loading, </w:t>
      </w:r>
      <w:r w:rsidR="00334E01" w:rsidRPr="00D87563">
        <w:t xml:space="preserve">littoral, </w:t>
      </w:r>
      <w:r w:rsidRPr="00D87563">
        <w:t xml:space="preserve">benthic algal and macroinvertebrate communities often respond most markedly, </w:t>
      </w:r>
      <w:commentRangeStart w:id="4"/>
      <w:r w:rsidRPr="00D87563">
        <w:t>as their physical proximity to the shoreline puts them closer to the source</w:t>
      </w:r>
      <w:commentRangeEnd w:id="4"/>
      <w:r w:rsidR="00EE0669">
        <w:rPr>
          <w:rStyle w:val="CommentReference"/>
          <w:rFonts w:ascii="Arial" w:eastAsia="Arial" w:hAnsi="Arial" w:cs="Arial"/>
          <w:lang w:val="en"/>
        </w:rPr>
        <w:commentReference w:id="4"/>
      </w:r>
      <w:r w:rsidR="008F7B2D">
        <w:t xml:space="preserve"> </w:t>
      </w:r>
      <w:r w:rsidR="008F7B2D">
        <w:fldChar w:fldCharType="begin"/>
      </w:r>
      <w:r w:rsidR="008F7B2D">
        <w:instrText xml:space="preserve"> ADDIN ZOTERO_ITEM CSL_CITATION {"citationID":"cpHYCp8h","properties":{"formattedCitation":"(Rosenberger et al. 2008; Hampton et al. 2011)","plainCitation":"(Rosenberger et al. 2008; Hampton et al. 2011)","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id":400,"uris":["http://zotero.org/users/2645460/items/ED9SBAE6"],"uri":["http://zotero.org/users/2645460/items/ED9SBAE6"],"itemData":{"id":400,"type":"article-journal","container-title":"Marine and Freshwater Research","DOI":"10.1071/MF10229","ISSN":"1323-1650","issue":"4","language":"en","page":"350","source":"CrossRef","title":"Disproportionate importance of nearshore habitat for the food web of a deep oligotrophic lake","volume":"62","author":[{"family":"Hampton","given":"Stephanie E."},{"family":"Fradkin","given":"Steven C."},{"family":"Leavitt","given":"Peter R."},{"family":"Rosenberger","given":"Elizabeth E."}],"issued":{"date-parts":[["2011"]]}}}],"schema":"https://github.com/citation-style-language/schema/raw/master/csl-citation.json"} </w:instrText>
      </w:r>
      <w:r w:rsidR="008F7B2D">
        <w:fldChar w:fldCharType="separate"/>
      </w:r>
      <w:r w:rsidR="008F7B2D" w:rsidRPr="008F7B2D">
        <w:t>(Rosenberger et al. 2008; Hampton et al. 2011)</w:t>
      </w:r>
      <w:r w:rsidR="008F7B2D">
        <w:fldChar w:fldCharType="end"/>
      </w:r>
      <w:r w:rsidRPr="00D87563">
        <w:t xml:space="preserve">. </w:t>
      </w:r>
      <w:r w:rsidR="00334E01" w:rsidRPr="00D87563">
        <w:t xml:space="preserve">Filamentous </w:t>
      </w:r>
      <w:r w:rsidR="007856D6" w:rsidRPr="00D87563">
        <w:t>algae, for example, can quickly increase abundance near sewage loading</w:t>
      </w:r>
      <w:r w:rsidRPr="00D87563">
        <w:t xml:space="preserve"> </w:t>
      </w:r>
      <w:r w:rsidRPr="00D87563">
        <w:fldChar w:fldCharType="begin"/>
      </w:r>
      <w:r w:rsidRPr="00D87563">
        <w:instrText xml:space="preserve"> ADDIN ZOTERO_ITEM CSL_CITATION {"citationID":"u3DTOKna","properties":{"formattedCitation":"(Rosenberger et al. 2008; Hampton et al. 2011)","plainCitation":"(Rosenberger et al. 2008; Hampton et al. 2011)","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id":400,"uris":["http://zotero.org/users/2645460/items/ED9SBAE6"],"uri":["http://zotero.org/users/2645460/items/ED9SBAE6"],"itemData":{"id":400,"type":"article-journal","container-title":"Marine and Freshwater Research","DOI":"10.1071/MF10229","ISSN":"1323-1650","issue":"4","language":"en","page":"350","source":"CrossRef","title":"Disproportionate importance of nearshore habitat for the food web of a deep oligotrophic lake","volume":"62","author":[{"family":"Hampton","given":"Stephanie E."},{"family":"Fradkin","given":"Steven C."},{"family":"Leavitt","given":"Peter R."},{"family":"Rosenberger","given":"Elizabeth E."}],"issued":{"date-parts":[["2011"]]}}}],"schema":"https://github.com/citation-style-language/schema/raw/master/csl-citation.json"} </w:instrText>
      </w:r>
      <w:r w:rsidRPr="00D87563">
        <w:fldChar w:fldCharType="separate"/>
      </w:r>
      <w:r w:rsidRPr="00D87563">
        <w:t>(Rosenberger et al. 2008; Hampton et al. 2011)</w:t>
      </w:r>
      <w:r w:rsidRPr="00D87563">
        <w:fldChar w:fldCharType="end"/>
      </w:r>
      <w:r w:rsidRPr="00D87563">
        <w:t>.</w:t>
      </w:r>
      <w:r w:rsidR="00D219F9" w:rsidRPr="00D87563">
        <w:t xml:space="preserve"> As algal communities change</w:t>
      </w:r>
      <w:r w:rsidRPr="00D87563">
        <w:t>,</w:t>
      </w:r>
      <w:r w:rsidR="007856D6" w:rsidRPr="00D87563">
        <w:t xml:space="preserve"> food</w:t>
      </w:r>
      <w:ins w:id="5" w:author="Hampton, Stephanie" w:date="2020-10-24T09:46:00Z">
        <w:r w:rsidR="00EE0669">
          <w:t xml:space="preserve"> </w:t>
        </w:r>
      </w:ins>
      <w:r w:rsidR="007856D6" w:rsidRPr="00D87563">
        <w:t xml:space="preserve">webs can also restructure to include different </w:t>
      </w:r>
      <w:r w:rsidR="00AB4A75" w:rsidRPr="00D87563">
        <w:t>feeding</w:t>
      </w:r>
      <w:r w:rsidR="007856D6" w:rsidRPr="00D87563">
        <w:t xml:space="preserve"> groups, such as detritivores, or </w:t>
      </w:r>
      <w:r w:rsidR="00EE0669">
        <w:t xml:space="preserve">with </w:t>
      </w:r>
      <w:r w:rsidR="007856D6" w:rsidRPr="00D87563">
        <w:t xml:space="preserve">altered </w:t>
      </w:r>
      <w:r w:rsidR="00D219F9" w:rsidRPr="00D87563">
        <w:t>nutritional value</w:t>
      </w:r>
      <w:r w:rsidR="00EE0669">
        <w:t xml:space="preserve"> of primary producers</w:t>
      </w:r>
      <w:r w:rsidR="007856D6" w:rsidRPr="00D87563">
        <w:t>. Among the suite of food quality metrics, availa</w:t>
      </w:r>
      <w:r w:rsidR="00AB4A75" w:rsidRPr="00D87563">
        <w:t xml:space="preserve">bility of </w:t>
      </w:r>
      <w:r w:rsidRPr="00D87563">
        <w:t xml:space="preserve">essential fatty acids (EFAs) </w:t>
      </w:r>
      <w:r w:rsidR="00AB4A75" w:rsidRPr="00D87563">
        <w:t xml:space="preserve">offers a nuanced understanding of food quality as </w:t>
      </w:r>
      <w:r w:rsidRPr="00D87563">
        <w:t>primary producers usually maintain a consistent EFA signature</w:t>
      </w:r>
      <w:r w:rsidR="00AB4A75" w:rsidRPr="00D87563">
        <w:t>s</w:t>
      </w:r>
      <w:r w:rsidRPr="00D87563">
        <w:t xml:space="preserve"> </w:t>
      </w:r>
      <w:r w:rsidRPr="00D87563">
        <w:fldChar w:fldCharType="begin"/>
      </w:r>
      <w:r w:rsidRPr="00D87563">
        <w:instrText xml:space="preserve"> ADDIN ZOTERO_ITEM CSL_CITATION {"citationID":"lD3rYUSJ","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sidRPr="00D87563">
        <w:fldChar w:fldCharType="separate"/>
      </w:r>
      <w:r w:rsidRPr="00D87563">
        <w:t>(Taipale et al. 2013)</w:t>
      </w:r>
      <w:r w:rsidRPr="00D87563">
        <w:fldChar w:fldCharType="end"/>
      </w:r>
      <w:r w:rsidR="00AB4A75" w:rsidRPr="00D87563">
        <w:t xml:space="preserve"> and </w:t>
      </w:r>
      <w:r w:rsidRPr="00D87563">
        <w:t xml:space="preserve">consumers acquire EFAs by grazing </w:t>
      </w:r>
      <w:r w:rsidRPr="00D87563">
        <w:fldChar w:fldCharType="begin"/>
      </w:r>
      <w:r w:rsidRPr="00D87563">
        <w:instrText xml:space="preserve"> ADDIN ZOTERO_ITEM CSL_CITATION {"citationID":"MhljKwv6","properties":{"formattedCitation":"(Dalsgaard et al. 2003)","plainCitation":"(Dalsgaard et al. 2003)","noteIndex":0},"citationItems":[{"id":2678,"uris":["http://zotero.org/users/2645460/items/QN5QLPJN"],"uri":["http://zotero.org/users/2645460/items/QN5QLPJN"],"itemData":{"id":2678,"type":"chapter","container-title":"Advances in Marine Biology","ISBN":"978-0-12-026146-8","language":"en","note":"DOI: 10.1016/S0065-2881(03)46005-7","page":"225-340","publisher":"Elsevier","source":"DOI.org (Crossref)","title":"Fatty acid trophic markers in the pelagic marine environment","URL":"https://linkinghub.elsevier.com/retrieve/pii/S0065288103460057","volume":"46","author":[{"family":"Dalsgaard","given":"Johanne"},{"family":"St. John","given":"Michael"},{"family":"Kattner","given":"Gerhard"},{"family":"Müller-Navarra","given":"Dörthe"},{"family":"Hagen","given":"Wilhelm"}],"accessed":{"date-parts":[["2020",2,10]]},"issued":{"date-parts":[["2003"]]}}}],"schema":"https://github.com/citation-style-language/schema/raw/master/csl-citation.json"} </w:instrText>
      </w:r>
      <w:r w:rsidRPr="00D87563">
        <w:fldChar w:fldCharType="separate"/>
      </w:r>
      <w:r w:rsidRPr="00D87563">
        <w:t>(Dalsgaard et al. 2003)</w:t>
      </w:r>
      <w:r w:rsidRPr="00D87563">
        <w:fldChar w:fldCharType="end"/>
      </w:r>
      <w:r w:rsidRPr="00D87563">
        <w:t xml:space="preserve"> or </w:t>
      </w:r>
      <w:r w:rsidR="00AB4A75" w:rsidRPr="00D87563">
        <w:t xml:space="preserve">trophic </w:t>
      </w:r>
      <w:r w:rsidRPr="00D87563">
        <w:t xml:space="preserve">upgrading </w:t>
      </w:r>
      <w:r w:rsidRPr="00D87563">
        <w:fldChar w:fldCharType="begin"/>
      </w:r>
      <w:r w:rsidRPr="00D87563">
        <w:instrText xml:space="preserve"> ADDIN ZOTERO_ITEM CSL_CITATION {"citationID":"kcHJkwlq","properties":{"formattedCitation":"(Sargent and Falk-Petersen 1988; Dalsgaard et al. 2003)","plainCitation":"(Sargent and Falk-Petersen 1988; Dalsgaard et al. 2003)","noteIndex":0},"citationItems":[{"id":2680,"uris":["http://zotero.org/users/2645460/items/CRDVK9CI"],"uri":["http://zotero.org/users/2645460/items/CRDVK9CI"],"itemData":{"id":2680,"type":"article-journal","container-title":"Hydrobiologia","DOI":"10.1007/BF00026297","ISSN":"0018-8158, 1573-5117","issue":"1","journalAbbreviation":"Hydrobiologia","language":"en","page":"101-114","source":"DOI.org (Crossref)","title":"The lipid biochemistry of calanoid copepods","volume":"167-168","author":[{"family":"Sargent","given":"J. R."},{"family":"Falk-Petersen","given":"S."}],"issued":{"date-parts":[["1988",10]]}}},{"id":2678,"uris":["http://zotero.org/users/2645460/items/QN5QLPJN"],"uri":["http://zotero.org/users/2645460/items/QN5QLPJN"],"itemData":{"id":2678,"type":"chapter","container-title":"Advances in Marine Biology","ISBN":"978-0-12-026146-8","language":"en","note":"DOI: 10.1016/S0065-2881(03)46005-7","page":"225-340","publisher":"Elsevier","source":"DOI.org (Crossref)","title":"Fatty acid trophic markers in the pelagic marine environment","URL":"https://linkinghub.elsevier.com/retrieve/pii/S0065288103460057","volume":"46","author":[{"family":"Dalsgaard","given":"Johanne"},{"family":"St. John","given":"Michael"},{"family":"Kattner","given":"Gerhard"},{"family":"Müller-Navarra","given":"Dörthe"},{"family":"Hagen","given":"Wilhelm"}],"accessed":{"date-parts":[["2020",2,10]]},"issued":{"date-parts":[["2003"]]}}}],"schema":"https://github.com/citation-style-language/schema/raw/master/csl-citation.json"} </w:instrText>
      </w:r>
      <w:r w:rsidRPr="00D87563">
        <w:fldChar w:fldCharType="separate"/>
      </w:r>
      <w:r w:rsidRPr="00D87563">
        <w:t>(Sargent and Falk-Petersen 1988; Dalsgaard et al. 2003)</w:t>
      </w:r>
      <w:r w:rsidRPr="00D87563">
        <w:fldChar w:fldCharType="end"/>
      </w:r>
      <w:r w:rsidRPr="00D87563">
        <w:t>.</w:t>
      </w:r>
      <w:r w:rsidR="005A6157" w:rsidRPr="00D87563">
        <w:t xml:space="preserve"> </w:t>
      </w:r>
    </w:p>
    <w:p w14:paraId="6F58E23C" w14:textId="77777777" w:rsidR="008F7B2D" w:rsidRDefault="008F7B2D" w:rsidP="00DC22BF"/>
    <w:p w14:paraId="29C648DA" w14:textId="31302D3C" w:rsidR="006A1C88" w:rsidRPr="00D87563" w:rsidRDefault="005A6157" w:rsidP="00DC22BF">
      <w:r w:rsidRPr="00D87563">
        <w:t xml:space="preserve">Together, food web structure, community composition, and sewage indicator data can be powerful tools to assess biological impacts of sewage pollution. Despite their utility, these data are not often available for many limnological systems. PPCPs, for example, have historically been less frequently </w:t>
      </w:r>
      <w:r w:rsidR="00247471">
        <w:t>measured</w:t>
      </w:r>
      <w:r w:rsidR="00247471" w:rsidRPr="00D87563">
        <w:t xml:space="preserve"> </w:t>
      </w:r>
      <w:r w:rsidRPr="00D87563">
        <w:t xml:space="preserve">in lake environment </w:t>
      </w:r>
      <w:r w:rsidR="008F7B2D">
        <w:fldChar w:fldCharType="begin"/>
      </w:r>
      <w:r w:rsidR="008F7B2D">
        <w:instrText xml:space="preserve"> ADDIN ZOTERO_ITEM CSL_CITATION {"citationID":"7ZXb1zfN","properties":{"formattedCitation":"(Meyer et al. 2019)","plainCitation":"(Meyer et al. 2019)","noteIndex":0},"citationItems":[{"id":2604,"uris":["http://zotero.org/users/2645460/items/ZPY97EPS"],"uri":["http://zotero.org/users/2645460/items/ZPY97EPS"],"itemData":{"id":2604,"type":"article-journal","abstract":"Pharmaceuticals and personal care products (PPCPs) garner increasing attention globally for both their usefulness as indicators of human waste and their potency as emerging organic toxicants. Three decades of rapid increase in PPCP study combined with an increasing number of PPCPs on the global market have created an opportunity (1) to review trends in diversity of compounds, sewage treatment techniques (STTs), and ecosystems investigated as well as (2) to identify knowledge gaps in the literature. We conducted a quantitative evidence synthesis of 6517 abstracts from primary articles in the environmental PPCP literature by examining relative abundance of specific PPCP classes, STTs, and ecosystem types. Our results demonstrate that non-prescription drugs and antibiotics dominated PPCP abstracts, appearing in 51% and 39% of reviewed abstracts, respectively, in comparison to hormones (18%), prescription drugs (18%), fragrances (0.3%), and antioxidants (0.0%), which can all elicit physiological and ecological responses even at low concentrations. References to centralized STTs (e.g., activated sludge, 37%) were more frequent than decentralized STTs (e.g., septic, 2%), despite decentralized STTs being common and frequently high impact sources of sewage pollution worldwide. Freshwater lotic systems (63%) were more prevalent than freshwater lentic (24%) and terrestrial (20%) systems. This discrepancy is notable because the longer residence times of lentic and terrestrial systems may enable PPCPs to concentrate and thus increase risk of biological consequences. These results highlight distinct opportunities to address knowledge gaps in the environmental PPCP literature, including underrepresented compounds (e.g., fragrances), sewage treatment techniques (e.g., septic systems), and ecosystem types (e.g., lakes).","container-title":"Environmental Science &amp; Technology","DOI":"10.1021/acs.est.9b02966","ISSN":"0013-936X","issue":"22","journalAbbreviation":"Environ. Sci. Technol.","page":"12961-12973","source":"ACS Publications","title":"An Evidence Synthesis of Pharmaceuticals and Personal Care Products (PPCPs) in the Environment: Imbalances among Compounds, Sewage Treatment Techniques, and Ecosystem Types","title-short":"An Evidence Synthesis of Pharmaceuticals and Personal Care Products (PPCPs) in the Environment","volume":"53","author":[{"family":"Meyer","given":"Michael F."},{"family":"Powers","given":"Stephen M."},{"family":"Hampton","given":"Stephanie E."}],"issued":{"date-parts":[["2019",11,19]]}}}],"schema":"https://github.com/citation-style-language/schema/raw/master/csl-citation.json"} </w:instrText>
      </w:r>
      <w:r w:rsidR="008F7B2D">
        <w:fldChar w:fldCharType="separate"/>
      </w:r>
      <w:r w:rsidR="008F7B2D" w:rsidRPr="008F7B2D">
        <w:t>(Meyer et al. 2019)</w:t>
      </w:r>
      <w:r w:rsidR="008F7B2D">
        <w:fldChar w:fldCharType="end"/>
      </w:r>
      <w:r w:rsidRPr="00D87563">
        <w:t xml:space="preserve">. </w:t>
      </w:r>
      <w:r w:rsidR="000D7242" w:rsidRPr="00D87563">
        <w:t>In instances where data are available, efficiently merging disparate data into a single, analytically-friendly format can be challenging and require</w:t>
      </w:r>
      <w:r w:rsidR="00EE0669">
        <w:t xml:space="preserve"> relatively</w:t>
      </w:r>
      <w:r w:rsidR="000D7242" w:rsidRPr="00D87563">
        <w:t xml:space="preserve"> </w:t>
      </w:r>
      <w:commentRangeStart w:id="6"/>
      <w:r w:rsidR="00EE0669">
        <w:t>complex</w:t>
      </w:r>
      <w:commentRangeEnd w:id="6"/>
      <w:r w:rsidR="00EE0669">
        <w:rPr>
          <w:rStyle w:val="CommentReference"/>
          <w:rFonts w:ascii="Arial" w:eastAsia="Arial" w:hAnsi="Arial" w:cs="Arial"/>
          <w:lang w:val="en"/>
        </w:rPr>
        <w:commentReference w:id="6"/>
      </w:r>
      <w:r w:rsidR="00EE0669">
        <w:t xml:space="preserve">, </w:t>
      </w:r>
      <w:r w:rsidR="000D7242" w:rsidRPr="00D87563">
        <w:t>computational</w:t>
      </w:r>
      <w:r w:rsidR="00EE0669">
        <w:t>ly intensive</w:t>
      </w:r>
      <w:r w:rsidR="000D7242" w:rsidRPr="00D87563">
        <w:t xml:space="preserve"> workflows </w:t>
      </w:r>
      <w:r w:rsidR="008F7B2D">
        <w:fldChar w:fldCharType="begin"/>
      </w:r>
      <w:r w:rsidR="008F7B2D">
        <w:instrText xml:space="preserve"> ADDIN ZOTERO_ITEM CSL_CITATION {"citationID":"rJHRcEZJ","properties":{"formattedCitation":"(Meyer et al. 2020)","plainCitation":"(Meyer et al. 2020)","noteIndex":0},"citationItems":[{"id":3835,"uris":["http://zotero.org/users/2645460/items/PD2YWRJI"],"uri":["http://zotero.org/users/2645460/items/PD2YWRJI"],"itemData":{"id":3835,"type":"article-journal","abstract":"An increasing population in conjunction with a changing climate necessitates a detailed understanding of water abundance at multiple spatial and temporal scales. Remote sensing has provided massive data volumes to track fluctuations in water quantity, yet contextualizing water abundance with other local, regional, and global trends remains challenging by often requiring large computational resources to combine multiple data sources into analytically-friendly formats. To bridge this gap and facilitate future freshwater research opportunities, we harmonized existing global datasets to create the Global Lake area, Climate, and Population (GLCP) dataset. The GLCP is a compilation of lake surface area for 1.42 + million lakes and reservoirs of at least 10 ha in size from 1995 to 2015 with co-located basin-level temperature, precipitation, and population data. The GLCP was created with FAIR (findable, accessible, interoperable, reusable) data principles in mind and retains unique identifiers from parent datasets to expedite interoperability. The GLCP offers critical data for basic and applied investigations of lake surface area and water quantity at local, regional, and global scales.","container-title":"Scientific Data","DOI":"10.1038/s41597-020-0517-4","ISSN":"2052-4463","issue":"1","language":"en","page":"174","source":"www.nature.com","title":"The global lake area, climate, and population dataset","volume":"7","author":[{"family":"Meyer","given":"Michael F."},{"family":"Labou","given":"Stephanie G."},{"family":"Cramer","given":"Alli N."},{"family":"Brousil","given":"Matthew R."},{"family":"Luff","given":"Bradley T."}],"issued":{"date-parts":[["2020",6,11]]}}}],"schema":"https://github.com/citation-style-language/schema/raw/master/csl-citation.json"} </w:instrText>
      </w:r>
      <w:r w:rsidR="008F7B2D">
        <w:fldChar w:fldCharType="separate"/>
      </w:r>
      <w:r w:rsidR="008F7B2D" w:rsidRPr="008F7B2D">
        <w:t>(Meyer et al. 2020)</w:t>
      </w:r>
      <w:r w:rsidR="008F7B2D">
        <w:fldChar w:fldCharType="end"/>
      </w:r>
      <w:r w:rsidR="000D7242" w:rsidRPr="00D87563">
        <w:t xml:space="preserve">. </w:t>
      </w:r>
    </w:p>
    <w:p w14:paraId="21F5BD6C" w14:textId="77777777" w:rsidR="006A1C88" w:rsidRPr="00D87563" w:rsidRDefault="006A1C88" w:rsidP="00DC22BF"/>
    <w:p w14:paraId="709E6C95" w14:textId="54CE276A" w:rsidR="00BA2B15" w:rsidRPr="00D87563" w:rsidRDefault="006A1C88">
      <w:r w:rsidRPr="00D87563">
        <w:t xml:space="preserve">To offer a template for harmonizing sewage indicator and biological data, we </w:t>
      </w:r>
      <w:r w:rsidR="00097E8E" w:rsidRPr="00D87563">
        <w:t>present the Sewage-Indicator-Baikal-Ecological-Responses (SIBER) dataset, which contains</w:t>
      </w:r>
      <w:r w:rsidRPr="00D87563">
        <w:t xml:space="preserve"> </w:t>
      </w:r>
      <w:r w:rsidR="00C900D5">
        <w:t xml:space="preserve">disparate </w:t>
      </w:r>
      <w:r w:rsidRPr="00D87563">
        <w:t xml:space="preserve">data collected from </w:t>
      </w:r>
      <w:r w:rsidR="00C900D5">
        <w:t xml:space="preserve">14 littoral and 3 pelagic sites at </w:t>
      </w:r>
      <w:r w:rsidRPr="00D87563">
        <w:t xml:space="preserve">Lake Baikal </w:t>
      </w:r>
      <w:r w:rsidR="00C900D5">
        <w:t xml:space="preserve">between </w:t>
      </w:r>
      <w:r w:rsidRPr="00D87563">
        <w:t>19</w:t>
      </w:r>
      <w:r w:rsidR="00C900D5">
        <w:t xml:space="preserve"> through </w:t>
      </w:r>
      <w:r w:rsidRPr="00D87563">
        <w:t>23 August 2015</w:t>
      </w:r>
      <w:r w:rsidR="00C900D5">
        <w:t xml:space="preserve"> (Figure 1)</w:t>
      </w:r>
      <w:r w:rsidRPr="00D87563">
        <w:t xml:space="preserve">. Located in Siberia, Lake Baikal is the oldest, most voluminous, and deepest freshwater lake in the world </w:t>
      </w:r>
      <w:r w:rsidR="008F7B2D">
        <w:fldChar w:fldCharType="begin"/>
      </w:r>
      <w:r w:rsidR="008F7B2D">
        <w:instrText xml:space="preserve"> ADDIN ZOTERO_ITEM CSL_CITATION {"citationID":"jvheBoYH","properties":{"formattedCitation":"(Hampton et al. 2018)","plainCitation":"(Hampton et al. 2018)","noteIndex":0},"citationItems":[{"id":2634,"uris":["http://zotero.org/users/2645460/items/P5INRCG8"],"uri":["http://zotero.org/users/2645460/items/P5INRCG8"],"itemData":{"id":2634,"type":"article-journal","abstract":"Ancient lakes are among the best archivists of past environmental change, having experienced more than one full glacial cycle, a wide range of climatic conditions, tectonic events, and long association with human settlements. These lakes not only record long histories of environmental variation and human activity in their sediments, but also harbor very high levels of biodiversity and endemism. Yet, ancient lakes are faced with a familiar suite of anthropogenic threats, which may degrade the unusual properties that make them especially valuable to science and society. In all ancient lakes for which data exist, significant warming of surface waters has occurred, with a broad range of consequences. Eutrophication threatens both native species assemblages and regional economies reliant on clean surface water, fisheries, and tourism. Where sewage contributes nutrients and heavy metals, one can anticipate the occurrence of less understood emerging contaminants, such as pharmaceuticals, personal care products, and microplastics that negatively affect lake biota and water quality. Human populations continue to increase in most of the ancient lakes’ watersheds, which will exacerbate these concerns. Further, human alterations of hydrology, including those produced through climate change, have altered lake levels. Co-occurring with these impacts have been intentional and unintentional species introductions, altering biodiversity. Given that the distinctive character of each ancient lake is strongly linked to age, there may be few options to remediate losses of species or other ecosystem damage associated with modern ecological change, heightening the imperative for understanding these systems.","container-title":"Limnology and Oceanography","DOI":"10.1002/lno.10938","ISSN":"1939-5590","issue":"5","language":"en","page":"2277-2304","source":"Wiley Online Library","title":"Recent ecological change in ancient lakes","volume":"63","author":[{"family":"Hampton","given":"Stephanie E."},{"family":"McGowan","given":"Suzanne"},{"family":"Ozersky","given":"Ted"},{"family":"Virdis","given":"Salvatore G. P."},{"family":"Vu","given":"Tuong Thuy"},{"family":"Spanbauer","given":"Trisha L."},{"family":"Kraemer","given":"Benjamin M."},{"family":"Swann","given":"George"},{"family":"Mackay","given":"Anson W."},{"family":"Powers","given":"Stephen M."},{"family":"Meyer","given":"Michael F."},{"family":"Labou","given":"Stephanie G."},{"family":"O'Reilly","given":"Catherine M."},{"family":"DiCarlo","given":"Morgan"},{"family":"Galloway","given":"Aaron W. E."},{"family":"Fritz","given":"Sherilyn C."}],"issued":{"date-parts":[["2018"]]}}}],"schema":"https://github.com/citation-style-language/schema/raw/master/csl-citation.json"} </w:instrText>
      </w:r>
      <w:r w:rsidR="008F7B2D">
        <w:fldChar w:fldCharType="separate"/>
      </w:r>
      <w:r w:rsidR="008F7B2D" w:rsidRPr="008F7B2D">
        <w:t>(Hampton et al. 2018)</w:t>
      </w:r>
      <w:r w:rsidR="008F7B2D">
        <w:fldChar w:fldCharType="end"/>
      </w:r>
      <w:r w:rsidR="00EE0669">
        <w:t>. Baikal also has the global distinction of being the most biodiverse lake, with the highest endemism (Moore et al. 2009). The lake is</w:t>
      </w:r>
      <w:r w:rsidRPr="00D87563">
        <w:t xml:space="preserve"> </w:t>
      </w:r>
      <w:r w:rsidR="00EE0669">
        <w:t xml:space="preserve">experiencing rapid warming associated with climate change, including notable loss of winter ice cover (Moore et al. 2009), and it exhibits offshore plankton community changes associated with warming (Hampton et al. 2008, 2014, Katz et al. 2015, </w:t>
      </w:r>
      <w:proofErr w:type="spellStart"/>
      <w:r w:rsidR="00EE0669">
        <w:t>Izmest’eva</w:t>
      </w:r>
      <w:proofErr w:type="spellEnd"/>
      <w:r w:rsidR="00EE0669">
        <w:t xml:space="preserve"> et al. 2016). Less is known of the change occurring nearshore in Baikal, while not only climate warms but human activity also directly alters the environment. Nearshore change is particularly important to understand in Baikal, since t</w:t>
      </w:r>
      <w:r w:rsidRPr="00D87563">
        <w:t xml:space="preserve">he majority of </w:t>
      </w:r>
      <w:r w:rsidR="00EE0669">
        <w:t xml:space="preserve">the lake’s </w:t>
      </w:r>
      <w:r w:rsidRPr="00D87563">
        <w:t>biodiversity</w:t>
      </w:r>
      <w:r w:rsidR="00EE0669">
        <w:t xml:space="preserve"> and endemic species</w:t>
      </w:r>
      <w:r w:rsidRPr="00D87563">
        <w:t xml:space="preserve"> occur in the littoral zone </w:t>
      </w:r>
      <w:r w:rsidR="008F7B2D">
        <w:fldChar w:fldCharType="begin"/>
      </w:r>
      <w:r w:rsidR="008F7B2D">
        <w:instrText xml:space="preserve"> ADDIN ZOTERO_ITEM CSL_CITATION {"citationID":"PF2qKMSe","properties":{"formattedCitation":"(Kozhova and Izmest\\uc0\\u8217{}eva 1998)","plainCitation":"(Kozhova and Izmest’eva 1998)","noteIndex":0},"citationItems":[{"id":1669,"uris":["http://zotero.org/groups/332527/items/CSGDQN7D"],"uri":["http://zotero.org/groups/332527/items/CSGDQN7D"],"itemData":{"id":1669,"type":"book","number-of-pages":"447","publisher":"Backhuys Publishers","title":"Lake Baikal: Evolution and Biodiversity","author":[{"family":"Kozhova","given":"O.M."},{"family":"Izmest’eva","given":"L.R."}],"issued":{"date-parts":[["1998"]]}}}],"schema":"https://github.com/citation-style-language/schema/raw/master/csl-citation.json"} </w:instrText>
      </w:r>
      <w:r w:rsidR="008F7B2D">
        <w:fldChar w:fldCharType="separate"/>
      </w:r>
      <w:r w:rsidR="008F7B2D" w:rsidRPr="008F7B2D">
        <w:t>(Kozhova and Izmest’eva 1998)</w:t>
      </w:r>
      <w:r w:rsidR="008F7B2D">
        <w:fldChar w:fldCharType="end"/>
      </w:r>
      <w:r w:rsidRPr="00D87563">
        <w:t xml:space="preserve">. While Lake Baikal’s pelagic zone is generally ultra-oligotrophic </w:t>
      </w:r>
      <w:r w:rsidR="008F7B2D">
        <w:fldChar w:fldCharType="begin"/>
      </w:r>
      <w:r w:rsidR="008F7B2D">
        <w:instrText xml:space="preserve"> ADDIN ZOTERO_ITEM CSL_CITATION {"citationID":"8JQxT66Q","properties":{"formattedCitation":"(Yoshida et al. 2003; O\\uc0\\u8217{}Donnell et al. 2017)","plainCitation":"(Yoshida et al. 2003; O’Donnell et al. 2017)","noteIndex":0},"citationItems":[{"id":3881,"uris":["http://zotero.org/users/2645460/items/L4W8ZTL6"],"uri":["http://zotero.org/users/2645460/items/L4W8ZTL6"],"itemData":{"id":3881,"type":"article-journal","abstract":"We measured primary production by phytoplankton in the south basin of Lake Baikal, Russia, by in situ 13Cbicarbonate incubations within the period March–October in two consecutive years (1999 and 2000). Primary production was highest in the subsurface layer, possibly due to near-surface photoinhibition of photosynthesis, even under 0.8 m of ice cover in March. Areal primary production varied from 79 mg C mϪ2 dayϪ1 (March) to 424 mg C mϪ2 dayϪ1 (August), and annual primary production was roughly estimated as 75 g C mϪ2 yearϪ1, both of which are within the lower range of previous estimates. Size fractionation measurements revealed that phytoplankton in the Ͻ20 µm fraction accounted for 72%, 96%, and 85% of total primary production in March, August, and October, respectively. The contribution of picophytoplankton (Ͻ2 µm) to total primary production ranged from 41% to 62%. A large fraction (82%–98%) of particulate organic carbon was associated with particles in the Ͻ20 µm fraction. These results suggest that nano- and picophytoplankton play an important role as primary producers in the pelagic ecosystem of Lake Baikal.","container-title":"Limnology","DOI":"10.1007/s10201-002-0089-3","ISSN":"1439-8621, 1439-863X","issue":"1","journalAbbreviation":"Limnology","language":"en","page":"53-62","source":"DOI.org (Crossref)","title":"Seasonal dynamics of primary production in the pelagic zone of southern Lake Baikal","volume":"4","author":[{"family":"Yoshida","given":"T."},{"family":"Sekino","given":"T."},{"family":"Genkai-Kato","given":"M."},{"family":"Logacheva","given":"N. P."},{"family":"Bondarenko","given":"N. A."},{"family":"Kawabata","given":"Z."},{"family":"Khodzher","given":"T. V."},{"family":"Melnik","given":"N. G."},{"family":"Hino","given":"S."},{"family":"Nozaki","given":"K."},{"family":"Nishimura","given":"Y."},{"family":"Nagata","given":"T."},{"family":"Higashi","given":"M."},{"family":"Nakanishi","given":"M."}],"issued":{"date-parts":[["2003",4,1]]}}},{"id":3882,"uris":["http://zotero.org/users/2645460/items/6J9KZDGX"],"uri":["http://zotero.org/users/2645460/items/6J9KZDGX"],"itemData":{"id":3882,"type":"article-journal","abstract":"Lake Baikal, Siberia, is the most biodiverse freshwater lake on Earth. However, despite decades of painstaking limnological research on Baikal, broad spatial data on nutrient (nitrogen (N), phosphorus (P), silica (Si)) concentrations and temperature are sparse, as is our understanding of the bottom-up factors that limit phytoplankton in the lake. Earlier studies have suggested both N and P as limiting nutrients in Baikal, but the evidence, mostly based on elemental ratios, is limited and somewhat conflicting. We present experimental evidence that N and P co-limit phytoplankton productivity in some areas of Baikal during summer, along with the results of a comprehensive spatial survey of surface temperature, nutrients and chlorophyll a (Chl a) in Lake Baikal that support the experimental finding of colimitation. Surface water incubations from two trophically contrasting locations revealed co-limitation by N and P, as well as a positive effect of temperature (fluorescence after 5 d was </w:instrText>
      </w:r>
      <w:r w:rsidR="008F7B2D">
        <w:rPr>
          <w:rFonts w:ascii="Cambria Math" w:hAnsi="Cambria Math" w:cs="Cambria Math"/>
        </w:rPr>
        <w:instrText>∼</w:instrText>
      </w:r>
      <w:r w:rsidR="008F7B2D">
        <w:instrText xml:space="preserve">10% higher at 15°C than at 10°C). In a linear model of the survey data (26 sampling locations), N, P, and their interaction (N × P) were all significant predictors of Chl a concentration, indicating that either N or P (or both) may limit summer phytoplankton, depending on location. In contrast to the incubation experiments, temperature was not a significant predictor of Chl a concentration across the 26 sites we sampled. Lake Baikal is undergoing rapid warming and increased nutrient loading, which may boost phytoplankton productivity in the lake; however, the magnitude of this response will depend on ratios of soluble N and P inputs.","container-title":"Limnology and Oceanography","DOI":"10.1002/lno.10505","ISSN":"1939-5590","issue":"4","language":"en","page":"1383-1392","source":"Wiley Online Library","title":"Nitrogen and phosphorus colimitation of phytoplankton in Lake Baikal: Insights from a spatial survey and nutrient enrichment experiments","title-short":"Nitrogen and phosphorus colimitation of phytoplankton in Lake Baikal","volume":"62","author":[{"family":"O'Donnell","given":"Daniel R."},{"family":"Wilburn","given":"Paul"},{"family":"Silow","given":"Eugene A."},{"family":"Yampolsky","given":"Lev Y."},{"family":"Litchman","given":"Elena"}],"issued":{"date-parts":[["2017"]]}}}],"schema":"https://github.com/citation-style-language/schema/raw/master/csl-citation.json"} </w:instrText>
      </w:r>
      <w:r w:rsidR="008F7B2D">
        <w:fldChar w:fldCharType="separate"/>
      </w:r>
      <w:r w:rsidR="008F7B2D" w:rsidRPr="008F7B2D">
        <w:t>(Yoshida et al. 2003; O’Donnell et al. 2017)</w:t>
      </w:r>
      <w:r w:rsidR="008F7B2D">
        <w:fldChar w:fldCharType="end"/>
      </w:r>
      <w:r w:rsidRPr="00D87563">
        <w:t xml:space="preserve">, littoral areas abutting lakeside settlements have recently shown distinct signs of eutrophication </w:t>
      </w:r>
      <w:r w:rsidR="008F7B2D">
        <w:fldChar w:fldCharType="begin"/>
      </w:r>
      <w:r w:rsidR="008F7B2D">
        <w:instrText xml:space="preserve"> ADDIN ZOTERO_ITEM CSL_CITATION {"citationID":"ikvXHWmG","properties":{"formattedCitation":"(Timoshkin et al. 2016; Volkova et al. 2018)","plainCitation":"(Timoshkin et al. 2016; Volkova et al. 2018)","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id":2841,"uris":["http://zotero.org/users/2645460/items/QWMY7X2N"],"uri":["http://zotero.org/users/2645460/items/QWMY7X2N"],"itemData":{"id":2841,"type":"article-journal","abstract":"Some shallow-water zones of Lake Baikal have recently begun to show dramatic changes in phytobenthic communities. From 2012 to 2016, we studied species composition, distribution and abundance of Spirogyra, atypical of the open nearshore waters of Lake Baikal. In September 2014, Spirogyra dominated a considerable length of the coastal zone, extending the upper boundary of its previously known vertical distribution to above 0.5-m depth. Maximum algal biomass at this depth was at sites close to settlements and popular tourist destinations: 125.0 6 59.0 and 70.5 6 39.0 g mÀ2 (both n ¼ 8) (Bol’shoye Goloustnoye village and 2 km south of the Tyya River) in the southern and northern basins, respectively. Based on morphology of fertile specimens, we identiﬁed 15 taxa, including one intraspeciﬁc form of Spirogyra from 37 lake sites and ﬁve streams. Eight taxa were new for Lake Baikal; nine were previously unknown for the region. Eight morphological species were reported for East Siberia for the ﬁrst time. The species richness of the genus was higher in shallow-water bays with sandy bottoms in areas presumably inﬂuenced by organic pollution. The most common was S. cf. ﬂuviatilis that developed year-round in the rocky Baikal littoral at 0.5–17.0-m depths and in one of the tributaries as well as in the Angara River. This study provides the ﬁrst detailed account of the mass development of Spirogyra in Lake Baikal under conditions of an unfolding ecological crisis and the ﬁrst data regarding species richness and distribution of Spirogyra in the Lake Baikal region.","container-title":"Phycologia","DOI":"10.2216/17-69.1","ISSN":"0031-8884, 2330-2968","issue":"3","journalAbbreviation":"Phycologia","language":"en","page":"298-308","source":"DOI.org (Crossref)","title":"Morphotaxonomy, distribution and abundance of &lt;i&gt;Spirogyra&lt;/i&gt; (Zygnematophyceae, Charophyta) in Lake Baikal, East Siberia","volume":"57","author":[{"family":"Volkova","given":"Ekaterina Alexandrovna"},{"family":"Bondarenko","given":"Nina Alexandrovna"},{"family":"Timoshkin","given":"Oleg Anatol'yevich"}],"issued":{"date-parts":[["2018",5]]}}}],"schema":"https://github.com/citation-style-language/schema/raw/master/csl-citation.json"} </w:instrText>
      </w:r>
      <w:r w:rsidR="008F7B2D">
        <w:fldChar w:fldCharType="separate"/>
      </w:r>
      <w:r w:rsidR="008F7B2D" w:rsidRPr="008F7B2D">
        <w:t>(Timoshkin et al. 2016; Volkova et al. 2018)</w:t>
      </w:r>
      <w:r w:rsidR="008F7B2D">
        <w:fldChar w:fldCharType="end"/>
      </w:r>
      <w:r w:rsidRPr="00D87563">
        <w:t xml:space="preserve">. </w:t>
      </w:r>
      <w:r w:rsidR="00097E8E" w:rsidRPr="00D87563">
        <w:t>SIBER</w:t>
      </w:r>
      <w:r w:rsidR="00D42F9E" w:rsidRPr="00D87563">
        <w:t xml:space="preserve"> consists of over </w:t>
      </w:r>
      <w:r w:rsidR="00E47643" w:rsidRPr="00D87563">
        <w:t xml:space="preserve">125 variables </w:t>
      </w:r>
      <w:r w:rsidR="00E47643" w:rsidRPr="00D87563">
        <w:lastRenderedPageBreak/>
        <w:t>collected at 14 littoral and 3 pelagic sampling sites. The dataset was structured in a tidy format, where each row is a sample, each column is a variable, and each CSV file is an observable unit</w:t>
      </w:r>
      <w:r w:rsidR="008F7B2D">
        <w:t xml:space="preserve"> </w:t>
      </w:r>
      <w:r w:rsidR="008F7B2D">
        <w:fldChar w:fldCharType="begin"/>
      </w:r>
      <w:r w:rsidR="008F7B2D">
        <w:instrText xml:space="preserve"> ADDIN ZOTERO_ITEM CSL_CITATION {"citationID":"UnFoF99w","properties":{"formattedCitation":"(Wickham 2014)","plainCitation":"(Wickham 2014)","noteIndex":0},"citationItems":[{"id":2775,"uris":["http://zotero.org/users/2645460/items/3WV2ZNHR"],"uri":["http://zotero.org/users/2645460/items/3WV2ZNHR"],"itemData":{"id":2775,"type":"article-journal","container-title":"Journal of Statistical Software","DOI":"10.18637/jss.v059.i10","ISSN":"1548-7660","issue":"1","language":"en","page":"1-23","source":"www.jstatsoft.org","title":"Tidy Data","volume":"59","author":[{"family":"Wickham","given":"Hadley"}],"issued":{"date-parts":[["2014",9,12]]}}}],"schema":"https://github.com/citation-style-language/schema/raw/master/csl-citation.json"} </w:instrText>
      </w:r>
      <w:r w:rsidR="008F7B2D">
        <w:fldChar w:fldCharType="separate"/>
      </w:r>
      <w:r w:rsidR="008F7B2D" w:rsidRPr="008F7B2D">
        <w:t>(Wickham 2014)</w:t>
      </w:r>
      <w:r w:rsidR="008F7B2D">
        <w:fldChar w:fldCharType="end"/>
      </w:r>
      <w:r w:rsidR="00E47643" w:rsidRPr="00D87563">
        <w:t>. Independent CSV files can be merged using unique locational identifiers</w:t>
      </w:r>
      <w:r w:rsidR="0077579F">
        <w:t xml:space="preserve"> as relational keys</w:t>
      </w:r>
      <w:r w:rsidR="00E47643" w:rsidRPr="00D87563">
        <w:t xml:space="preserve">, enabling future researchers to customize analyses around a particular suite of variables. As a result of </w:t>
      </w:r>
      <w:r w:rsidR="00097E8E" w:rsidRPr="00D87563">
        <w:t>SIBER</w:t>
      </w:r>
      <w:r w:rsidR="00E47643" w:rsidRPr="00D87563">
        <w:t xml:space="preserve">’s interoperability, reproducibility, and extensive variable content, the dataset is well poised for future reuse as supporting evidence of sewage pollution in Lake Baikal. Additionally, </w:t>
      </w:r>
      <w:r w:rsidR="00097E8E" w:rsidRPr="00D87563">
        <w:t>SIBER</w:t>
      </w:r>
      <w:r w:rsidR="00E47643" w:rsidRPr="00D87563">
        <w:t>’s</w:t>
      </w:r>
      <w:r w:rsidR="00E233D9" w:rsidRPr="00D87563">
        <w:t xml:space="preserve"> flexibility and consistent structure enables it to be merged with similar datasets, so as to synthesize biological responses to sewage across systems and scales. </w:t>
      </w:r>
      <w:r w:rsidR="00C03C83">
        <w:t>To our knowledge, no raw data on Lake Baikal macroinvertebrates, periphyton, or nearshore water quality are public elsewhere, for any variable (i.e. abundance, fatty acid content, stable isotopes</w:t>
      </w:r>
      <w:r w:rsidR="000D631A">
        <w:t>, nutrient and pollutant concentration</w:t>
      </w:r>
      <w:r w:rsidR="00C03C83">
        <w:t xml:space="preserve">), and no public data data on pharmaceuticals and personal care products or microplastics appear to be </w:t>
      </w:r>
      <w:r w:rsidR="000D631A">
        <w:t xml:space="preserve">publicly </w:t>
      </w:r>
      <w:r w:rsidR="00C03C83">
        <w:t xml:space="preserve">available for any lake in this region of the </w:t>
      </w:r>
      <w:commentRangeStart w:id="7"/>
      <w:r w:rsidR="00C03C83">
        <w:t>world</w:t>
      </w:r>
      <w:commentRangeEnd w:id="7"/>
      <w:r w:rsidR="00C03C83">
        <w:rPr>
          <w:rStyle w:val="CommentReference"/>
          <w:rFonts w:ascii="Arial" w:eastAsia="Arial" w:hAnsi="Arial" w:cs="Arial"/>
          <w:lang w:val="en"/>
        </w:rPr>
        <w:commentReference w:id="7"/>
      </w:r>
      <w:r w:rsidR="00C03C83">
        <w:t xml:space="preserve">. </w:t>
      </w:r>
      <w:proofErr w:type="gramStart"/>
      <w:r w:rsidR="00C03C83">
        <w:t>Thus</w:t>
      </w:r>
      <w:proofErr w:type="gramEnd"/>
      <w:r w:rsidR="00C03C83">
        <w:t xml:space="preserve"> the data set fills a substantial gap for future studies, providing a window on nearshore biotic assemblages and water quality in a unique ecosystem that holds 20% of the world’s liquid surface water (Moore et al. </w:t>
      </w:r>
      <w:commentRangeStart w:id="8"/>
      <w:r w:rsidR="00C03C83">
        <w:t>2009</w:t>
      </w:r>
      <w:commentRangeEnd w:id="8"/>
      <w:r w:rsidR="00C03C83">
        <w:rPr>
          <w:rStyle w:val="CommentReference"/>
          <w:rFonts w:ascii="Arial" w:eastAsia="Arial" w:hAnsi="Arial" w:cs="Arial"/>
          <w:lang w:val="en"/>
        </w:rPr>
        <w:commentReference w:id="8"/>
      </w:r>
      <w:r w:rsidR="00C03C83">
        <w:t>).</w:t>
      </w:r>
    </w:p>
    <w:p w14:paraId="45D41FA2" w14:textId="77777777" w:rsidR="00B1439B" w:rsidRPr="00D87563" w:rsidRDefault="00B1439B">
      <w:pPr>
        <w:rPr>
          <w:b/>
        </w:rPr>
      </w:pPr>
    </w:p>
    <w:p w14:paraId="0000003F" w14:textId="77777777" w:rsidR="009956E8" w:rsidRPr="00D87563" w:rsidRDefault="00BC3E51">
      <w:pPr>
        <w:rPr>
          <w:b/>
        </w:rPr>
      </w:pPr>
      <w:r w:rsidRPr="00D87563">
        <w:rPr>
          <w:b/>
        </w:rPr>
        <w:t xml:space="preserve">Data Description </w:t>
      </w:r>
    </w:p>
    <w:p w14:paraId="6621E72C" w14:textId="77777777" w:rsidR="00E233D9" w:rsidRPr="00D87563" w:rsidRDefault="00E233D9"/>
    <w:p w14:paraId="00000043" w14:textId="18AD036E" w:rsidR="009956E8" w:rsidRPr="00D87563" w:rsidRDefault="00E233D9">
      <w:r w:rsidRPr="00D87563">
        <w:t xml:space="preserve">The final </w:t>
      </w:r>
      <w:r w:rsidR="00097E8E" w:rsidRPr="00D87563">
        <w:t xml:space="preserve">SIBER </w:t>
      </w:r>
      <w:r w:rsidRPr="00D87563">
        <w:t xml:space="preserve">data are openly accessible from the Environmental Data Initiative (EDI). Data are provided as </w:t>
      </w:r>
      <w:r w:rsidR="000D39B9" w:rsidRPr="00D87563">
        <w:t>11</w:t>
      </w:r>
      <w:r w:rsidRPr="00D87563">
        <w:t xml:space="preserve"> separate </w:t>
      </w:r>
      <w:r w:rsidR="000D39B9" w:rsidRPr="00D87563">
        <w:t>CSV</w:t>
      </w:r>
      <w:r w:rsidRPr="00D87563">
        <w:t xml:space="preserve"> files, each structed in a tabular format and containing a “site” column that can be used to merge tables. The repository also contains a compressed folder of R scripts, which were used in the main analysis of the dataset (analysis_scripts.tar.gz) and described in detail in the companion manuscript (Meyer et al., </w:t>
      </w:r>
      <w:commentRangeStart w:id="9"/>
      <w:r w:rsidRPr="00D87563">
        <w:t>20XX</w:t>
      </w:r>
      <w:commentRangeEnd w:id="9"/>
      <w:r w:rsidR="00EE0669">
        <w:rPr>
          <w:rStyle w:val="CommentReference"/>
          <w:rFonts w:ascii="Arial" w:eastAsia="Arial" w:hAnsi="Arial" w:cs="Arial"/>
          <w:lang w:val="en"/>
        </w:rPr>
        <w:commentReference w:id="9"/>
      </w:r>
      <w:r w:rsidRPr="00D87563">
        <w:t xml:space="preserve">). </w:t>
      </w:r>
    </w:p>
    <w:p w14:paraId="61885C13" w14:textId="47411D3E" w:rsidR="00E233D9" w:rsidRPr="00D87563" w:rsidRDefault="00E233D9"/>
    <w:p w14:paraId="11992210" w14:textId="52BCBAF5" w:rsidR="00E233D9" w:rsidRPr="00D87563" w:rsidRDefault="004E3300">
      <w:pPr>
        <w:rPr>
          <w:u w:val="single"/>
        </w:rPr>
      </w:pPr>
      <w:r w:rsidRPr="00D87563">
        <w:rPr>
          <w:u w:val="single"/>
        </w:rPr>
        <w:t xml:space="preserve">chlorophylla.csv </w:t>
      </w:r>
    </w:p>
    <w:p w14:paraId="3B62DE9E" w14:textId="77777777" w:rsidR="004E3300" w:rsidRPr="00D87563" w:rsidRDefault="004E3300"/>
    <w:p w14:paraId="00000044" w14:textId="68EA4E9D" w:rsidR="009956E8" w:rsidRPr="00D87563" w:rsidRDefault="004E3300">
      <w:r w:rsidRPr="00D87563">
        <w:t xml:space="preserve">This file contains chlorophyll a </w:t>
      </w:r>
      <w:proofErr w:type="gramStart"/>
      <w:r w:rsidRPr="00D87563">
        <w:t>concentrations</w:t>
      </w:r>
      <w:proofErr w:type="gramEnd"/>
      <w:r w:rsidRPr="00D87563">
        <w:t xml:space="preserve"> as well as fluorometric corrections for each littoral and pelagic sampling location. </w:t>
      </w:r>
    </w:p>
    <w:p w14:paraId="7FD6C7F4" w14:textId="6DC1E38F" w:rsidR="004E3300" w:rsidRPr="00D87563" w:rsidRDefault="004E3300"/>
    <w:p w14:paraId="68BB2DE4" w14:textId="010BE172" w:rsidR="004E3300" w:rsidRPr="00D87563" w:rsidRDefault="004E3300">
      <w:r w:rsidRPr="00D87563">
        <w:rPr>
          <w:i/>
        </w:rPr>
        <w:t>site</w:t>
      </w:r>
    </w:p>
    <w:p w14:paraId="3FD48717" w14:textId="1F902508" w:rsidR="004E3300" w:rsidRPr="00D87563" w:rsidRDefault="004E3300">
      <w:r w:rsidRPr="00D87563">
        <w:t xml:space="preserve">Unique alphanumeric identifier for a sampling location. </w:t>
      </w:r>
    </w:p>
    <w:p w14:paraId="77E96CF5" w14:textId="5105F707" w:rsidR="004E3300" w:rsidRPr="00D87563" w:rsidRDefault="004E3300"/>
    <w:p w14:paraId="6CE2A37A" w14:textId="491A0166" w:rsidR="004E3300" w:rsidRPr="00D87563" w:rsidRDefault="004E3300">
      <w:r w:rsidRPr="00D87563">
        <w:rPr>
          <w:i/>
        </w:rPr>
        <w:t>replicate</w:t>
      </w:r>
    </w:p>
    <w:p w14:paraId="114C8A82" w14:textId="357A9273" w:rsidR="004E3300" w:rsidRPr="00D87563" w:rsidRDefault="004E3300">
      <w:r w:rsidRPr="00D87563">
        <w:t xml:space="preserve">Replicate number. </w:t>
      </w:r>
    </w:p>
    <w:p w14:paraId="3A5106BE" w14:textId="517C6D01" w:rsidR="004E3300" w:rsidRPr="00D87563" w:rsidRDefault="004E3300"/>
    <w:p w14:paraId="2D6EB23B" w14:textId="23DDD01B" w:rsidR="004E3300" w:rsidRPr="00D87563" w:rsidRDefault="004E3300">
      <w:pPr>
        <w:rPr>
          <w:i/>
        </w:rPr>
      </w:pPr>
      <w:proofErr w:type="spellStart"/>
      <w:r w:rsidRPr="00D87563">
        <w:rPr>
          <w:i/>
        </w:rPr>
        <w:t>filtered_volume_ml</w:t>
      </w:r>
      <w:proofErr w:type="spellEnd"/>
    </w:p>
    <w:p w14:paraId="0F855A14" w14:textId="46930656" w:rsidR="004E3300" w:rsidRPr="00D87563" w:rsidRDefault="004E3300">
      <w:r w:rsidRPr="00D87563">
        <w:t xml:space="preserve">Lake water volume filtered in milliliters for a given replicate. </w:t>
      </w:r>
    </w:p>
    <w:p w14:paraId="4DAF341D" w14:textId="556F285B" w:rsidR="004E3300" w:rsidRPr="00D87563" w:rsidRDefault="004E3300"/>
    <w:p w14:paraId="246C1383" w14:textId="487F44D3" w:rsidR="004E3300" w:rsidRPr="00D87563" w:rsidRDefault="004E3300">
      <w:pPr>
        <w:rPr>
          <w:i/>
        </w:rPr>
      </w:pPr>
      <w:proofErr w:type="spellStart"/>
      <w:r w:rsidRPr="00D87563">
        <w:rPr>
          <w:i/>
        </w:rPr>
        <w:t>sample_volume_ml</w:t>
      </w:r>
      <w:proofErr w:type="spellEnd"/>
    </w:p>
    <w:p w14:paraId="749A93F0" w14:textId="55201FA9" w:rsidR="004E3300" w:rsidRPr="00D87563" w:rsidRDefault="004E3300">
      <w:r w:rsidRPr="00D87563">
        <w:t xml:space="preserve">Sample volume filtered for chlorophyll </w:t>
      </w:r>
      <w:proofErr w:type="gramStart"/>
      <w:r w:rsidRPr="00D87563">
        <w:t>a</w:t>
      </w:r>
      <w:proofErr w:type="gramEnd"/>
      <w:r w:rsidRPr="00D87563">
        <w:t xml:space="preserve"> extraction. </w:t>
      </w:r>
    </w:p>
    <w:p w14:paraId="4C6B7075" w14:textId="50C61F14" w:rsidR="004E3300" w:rsidRPr="00D87563" w:rsidRDefault="004E3300"/>
    <w:p w14:paraId="5BA335A7" w14:textId="40E12E89" w:rsidR="004E3300" w:rsidRPr="00D87563" w:rsidRDefault="004E3300">
      <w:pPr>
        <w:rPr>
          <w:i/>
        </w:rPr>
      </w:pPr>
      <w:proofErr w:type="spellStart"/>
      <w:r w:rsidRPr="00D87563">
        <w:rPr>
          <w:i/>
        </w:rPr>
        <w:t>raw_fluo</w:t>
      </w:r>
      <w:proofErr w:type="spellEnd"/>
      <w:r w:rsidRPr="00D87563">
        <w:rPr>
          <w:i/>
        </w:rPr>
        <w:t xml:space="preserve"> </w:t>
      </w:r>
    </w:p>
    <w:p w14:paraId="19C319A2" w14:textId="7F861B5F" w:rsidR="004E3300" w:rsidRPr="00D87563" w:rsidRDefault="004E3300">
      <w:r w:rsidRPr="00D87563">
        <w:t xml:space="preserve">Raw, uncorrected fluorometric reading for chlorophyll analysis. </w:t>
      </w:r>
    </w:p>
    <w:p w14:paraId="56D51574" w14:textId="47A4EC6A" w:rsidR="004E3300" w:rsidRPr="00D87563" w:rsidRDefault="004E3300"/>
    <w:p w14:paraId="1D0E8037" w14:textId="46302974" w:rsidR="004E3300" w:rsidRPr="00D87563" w:rsidRDefault="004E3300">
      <w:pPr>
        <w:rPr>
          <w:i/>
        </w:rPr>
      </w:pPr>
      <w:proofErr w:type="spellStart"/>
      <w:r w:rsidRPr="00D87563">
        <w:rPr>
          <w:i/>
        </w:rPr>
        <w:t>adjusted_raw</w:t>
      </w:r>
      <w:proofErr w:type="spellEnd"/>
    </w:p>
    <w:p w14:paraId="40B30F4C" w14:textId="78D02B99" w:rsidR="004E3300" w:rsidRPr="00D87563" w:rsidRDefault="004E3300">
      <w:r w:rsidRPr="00D87563">
        <w:t xml:space="preserve">Corrected fluorometric reading for chlorophyll analysis. </w:t>
      </w:r>
    </w:p>
    <w:p w14:paraId="65258E35" w14:textId="6CCD6A62" w:rsidR="004E3300" w:rsidRPr="00D87563" w:rsidRDefault="004E3300"/>
    <w:p w14:paraId="1F77175B" w14:textId="3B0C7BCB" w:rsidR="004E3300" w:rsidRPr="00D87563" w:rsidRDefault="004E3300">
      <w:pPr>
        <w:rPr>
          <w:i/>
        </w:rPr>
      </w:pPr>
      <w:proofErr w:type="spellStart"/>
      <w:r w:rsidRPr="00D87563">
        <w:rPr>
          <w:i/>
        </w:rPr>
        <w:t>chl_conc</w:t>
      </w:r>
      <w:proofErr w:type="spellEnd"/>
    </w:p>
    <w:p w14:paraId="68F5EDFD" w14:textId="48A984E1" w:rsidR="004E3300" w:rsidRPr="00D87563" w:rsidRDefault="004E3300">
      <w:r w:rsidRPr="00D87563">
        <w:t xml:space="preserve">Chlorophyll a concentration in milligrams per liter. </w:t>
      </w:r>
    </w:p>
    <w:p w14:paraId="2A5B86B4" w14:textId="144B79F7" w:rsidR="004E3300" w:rsidRPr="00D87563" w:rsidRDefault="004E3300"/>
    <w:p w14:paraId="2E92B2A7" w14:textId="5CE5F212" w:rsidR="004E3300" w:rsidRPr="00D87563" w:rsidRDefault="004E3300">
      <w:pPr>
        <w:rPr>
          <w:u w:val="single"/>
        </w:rPr>
      </w:pPr>
      <w:r w:rsidRPr="00D87563">
        <w:rPr>
          <w:u w:val="single"/>
        </w:rPr>
        <w:t>distance_weighted_population_metrics.csv</w:t>
      </w:r>
    </w:p>
    <w:p w14:paraId="63416D67" w14:textId="709276B4" w:rsidR="004E3300" w:rsidRPr="00D87563" w:rsidRDefault="004E3300"/>
    <w:p w14:paraId="3DE0C024" w14:textId="25D5C585" w:rsidR="004E3300" w:rsidRPr="00D87563" w:rsidRDefault="004E3300">
      <w:r w:rsidRPr="00D87563">
        <w:t xml:space="preserve">This file contains human population data for each sampled location. Although the majority of sites do not have adjacent shoreline human developments, we calculated inverse distance weighted (IDW) population for each sampling location. IDW population is a generalized representation of the size of and proximity to a sampling location’s neighboring human settlements. </w:t>
      </w:r>
      <w:r w:rsidR="000C3774" w:rsidRPr="00D87563">
        <w:t>A full description of the methods used to calculate IDW population can be found in the companion manuscript Meyer et al. (20XX).</w:t>
      </w:r>
    </w:p>
    <w:p w14:paraId="15073DA9" w14:textId="51D534AA" w:rsidR="000C3774" w:rsidRPr="00D87563" w:rsidRDefault="000C3774"/>
    <w:p w14:paraId="454B11DF" w14:textId="77777777" w:rsidR="000C3774" w:rsidRPr="00D87563" w:rsidRDefault="000C3774" w:rsidP="000C3774">
      <w:r w:rsidRPr="00D87563">
        <w:rPr>
          <w:i/>
        </w:rPr>
        <w:t>site</w:t>
      </w:r>
    </w:p>
    <w:p w14:paraId="6BF97FA3" w14:textId="77777777" w:rsidR="000C3774" w:rsidRPr="00D87563" w:rsidRDefault="000C3774" w:rsidP="000C3774">
      <w:r w:rsidRPr="00D87563">
        <w:t xml:space="preserve">Unique alphanumeric identifier for a sampling location. </w:t>
      </w:r>
    </w:p>
    <w:p w14:paraId="4B3EFE25" w14:textId="5DA27212" w:rsidR="000C3774" w:rsidRPr="00D87563" w:rsidRDefault="000C3774"/>
    <w:p w14:paraId="3BFEFF12" w14:textId="4D677950" w:rsidR="000C3774" w:rsidRPr="00D87563" w:rsidRDefault="000C3774">
      <w:pPr>
        <w:rPr>
          <w:i/>
        </w:rPr>
      </w:pPr>
      <w:proofErr w:type="spellStart"/>
      <w:r w:rsidRPr="00D87563">
        <w:rPr>
          <w:i/>
        </w:rPr>
        <w:t>distance_weighted_population</w:t>
      </w:r>
      <w:proofErr w:type="spellEnd"/>
    </w:p>
    <w:p w14:paraId="15A5D4E5" w14:textId="0A747E9F" w:rsidR="000C3774" w:rsidRPr="00D87563" w:rsidRDefault="000C3774">
      <w:r w:rsidRPr="00D87563">
        <w:t xml:space="preserve">Inverse distance weighted population for a given sampling location and estimated as number of people. Because this interpolation process is a function of the size of and proximity to neighboring developed sites, values can contain decimal values. </w:t>
      </w:r>
    </w:p>
    <w:p w14:paraId="3FE1BB3C" w14:textId="51D8C091" w:rsidR="000C3774" w:rsidRPr="00D87563" w:rsidRDefault="000C3774"/>
    <w:p w14:paraId="0360575E" w14:textId="39956A42" w:rsidR="000C3774" w:rsidRPr="00D87563" w:rsidRDefault="000C3774">
      <w:pPr>
        <w:rPr>
          <w:u w:val="single"/>
        </w:rPr>
      </w:pPr>
      <w:r w:rsidRPr="00D87563">
        <w:rPr>
          <w:u w:val="single"/>
        </w:rPr>
        <w:t>fatty_acid.csv</w:t>
      </w:r>
    </w:p>
    <w:p w14:paraId="341A4835" w14:textId="6F50F81C" w:rsidR="000C3774" w:rsidRPr="00D87563" w:rsidRDefault="000C3774"/>
    <w:p w14:paraId="104B48BB" w14:textId="044F8375" w:rsidR="000C3774" w:rsidRPr="00D87563" w:rsidRDefault="000C3774">
      <w:r w:rsidRPr="00D87563">
        <w:t xml:space="preserve">This file contains fatty acid concentrations for various benthic macroinvertebrate genera, periphyton, and endemic </w:t>
      </w:r>
      <w:proofErr w:type="spellStart"/>
      <w:r w:rsidRPr="00D87563">
        <w:rPr>
          <w:i/>
        </w:rPr>
        <w:t>Drapa</w:t>
      </w:r>
      <w:proofErr w:type="spellEnd"/>
      <w:r w:rsidRPr="00D87563">
        <w:rPr>
          <w:i/>
        </w:rPr>
        <w:t xml:space="preserve"> spp</w:t>
      </w:r>
      <w:r w:rsidR="004B0121" w:rsidRPr="00D87563">
        <w:rPr>
          <w:i/>
        </w:rPr>
        <w:t>.</w:t>
      </w:r>
      <w:r w:rsidRPr="00D87563">
        <w:t xml:space="preserve"> collected from the 14 littoral sampling locations. </w:t>
      </w:r>
    </w:p>
    <w:p w14:paraId="6CCC73B3" w14:textId="7A7F9189" w:rsidR="000C3774" w:rsidRPr="00D87563" w:rsidRDefault="000C3774"/>
    <w:p w14:paraId="19BB49BD" w14:textId="77777777" w:rsidR="000C3774" w:rsidRPr="00D87563" w:rsidRDefault="000C3774" w:rsidP="000C3774">
      <w:r w:rsidRPr="00D87563">
        <w:rPr>
          <w:i/>
        </w:rPr>
        <w:t>site</w:t>
      </w:r>
    </w:p>
    <w:p w14:paraId="4108909B" w14:textId="77777777" w:rsidR="000C3774" w:rsidRPr="00D87563" w:rsidRDefault="000C3774" w:rsidP="000C3774">
      <w:r w:rsidRPr="00D87563">
        <w:t xml:space="preserve">Unique alphanumeric identifier for a sampling location. </w:t>
      </w:r>
    </w:p>
    <w:p w14:paraId="0AFF2A30" w14:textId="00A065F3" w:rsidR="000C3774" w:rsidRPr="00D87563" w:rsidRDefault="000C3774"/>
    <w:p w14:paraId="2473D460" w14:textId="490CACC3" w:rsidR="000C3774" w:rsidRPr="00D87563" w:rsidRDefault="000C3774">
      <w:pPr>
        <w:rPr>
          <w:i/>
        </w:rPr>
      </w:pPr>
      <w:r w:rsidRPr="00D87563">
        <w:rPr>
          <w:i/>
        </w:rPr>
        <w:t>Genus</w:t>
      </w:r>
    </w:p>
    <w:p w14:paraId="064CA1B7" w14:textId="0993488C" w:rsidR="000C3774" w:rsidRPr="00D87563" w:rsidRDefault="000C3774">
      <w:r w:rsidRPr="00D87563">
        <w:t xml:space="preserve">Genus of the analyzed organism. </w:t>
      </w:r>
    </w:p>
    <w:p w14:paraId="6C1AC938" w14:textId="7252D309" w:rsidR="000C3774" w:rsidRPr="00D87563" w:rsidRDefault="000C3774"/>
    <w:p w14:paraId="25550EAA" w14:textId="78F51172" w:rsidR="000C3774" w:rsidRPr="00D87563" w:rsidRDefault="000C3774">
      <w:pPr>
        <w:rPr>
          <w:i/>
        </w:rPr>
      </w:pPr>
      <w:r w:rsidRPr="00D87563">
        <w:rPr>
          <w:i/>
        </w:rPr>
        <w:t>Species</w:t>
      </w:r>
    </w:p>
    <w:p w14:paraId="6CAB3DAB" w14:textId="0B2C3BB2" w:rsidR="000C3774" w:rsidRPr="00D87563" w:rsidRDefault="000C3774">
      <w:r w:rsidRPr="00D87563">
        <w:t>Species of the analyzed organism. When organism was identified solely to genus, the Species value is NA.</w:t>
      </w:r>
    </w:p>
    <w:p w14:paraId="3AFADEBA" w14:textId="453F4EDA" w:rsidR="000C3774" w:rsidRPr="00D87563" w:rsidRDefault="000C3774"/>
    <w:p w14:paraId="014B6CFB" w14:textId="77777777" w:rsidR="006F13A3" w:rsidRPr="00D87563" w:rsidRDefault="006F13A3" w:rsidP="000C3774">
      <w:pPr>
        <w:rPr>
          <w:i/>
        </w:rPr>
      </w:pPr>
      <w:r w:rsidRPr="00D87563">
        <w:rPr>
          <w:i/>
        </w:rPr>
        <w:t>c12_0</w:t>
      </w:r>
    </w:p>
    <w:p w14:paraId="39CE31C0" w14:textId="43F4BAFA" w:rsidR="006F13A3" w:rsidRPr="00D87563" w:rsidRDefault="006F13A3" w:rsidP="000C3774">
      <w:r w:rsidRPr="00D87563">
        <w:t>Concentration of 12:0 fatty acid as micrograms of fatty acid per milligram of tissue.</w:t>
      </w:r>
    </w:p>
    <w:p w14:paraId="572232C9" w14:textId="77777777" w:rsidR="006F13A3" w:rsidRPr="00D87563" w:rsidRDefault="006F13A3" w:rsidP="000C3774"/>
    <w:p w14:paraId="36577222" w14:textId="09AD444F" w:rsidR="006F13A3" w:rsidRPr="00D87563" w:rsidRDefault="006F13A3" w:rsidP="000C3774">
      <w:pPr>
        <w:rPr>
          <w:i/>
        </w:rPr>
      </w:pPr>
      <w:r w:rsidRPr="00D87563">
        <w:rPr>
          <w:i/>
        </w:rPr>
        <w:t>i_14_0</w:t>
      </w:r>
    </w:p>
    <w:p w14:paraId="63A7E657" w14:textId="74EE1594" w:rsidR="006F13A3" w:rsidRPr="00D87563" w:rsidRDefault="006F13A3" w:rsidP="000C3774">
      <w:r w:rsidRPr="00D87563">
        <w:t>Concentration of i-14:0 fatty acid as micrograms of fatty acid per milligram of tissue.</w:t>
      </w:r>
    </w:p>
    <w:p w14:paraId="6FA0CBA1" w14:textId="77777777" w:rsidR="006F13A3" w:rsidRPr="00D87563" w:rsidRDefault="006F13A3" w:rsidP="000C3774"/>
    <w:p w14:paraId="3B3C818E" w14:textId="6CBED290" w:rsidR="006F13A3" w:rsidRPr="00D87563" w:rsidRDefault="006F13A3" w:rsidP="000C3774">
      <w:pPr>
        <w:rPr>
          <w:i/>
        </w:rPr>
      </w:pPr>
      <w:r w:rsidRPr="00D87563">
        <w:rPr>
          <w:i/>
        </w:rPr>
        <w:t>c14_0</w:t>
      </w:r>
    </w:p>
    <w:p w14:paraId="733BB7DF" w14:textId="4A995A03" w:rsidR="006F13A3" w:rsidRPr="00D87563" w:rsidRDefault="006F13A3" w:rsidP="000C3774">
      <w:r w:rsidRPr="00D87563">
        <w:t>Concentration of 14:0 fatty acid as micrograms of fatty acid per milligram of tissue.</w:t>
      </w:r>
    </w:p>
    <w:p w14:paraId="59EFCD92" w14:textId="77777777" w:rsidR="006F13A3" w:rsidRPr="00D87563" w:rsidRDefault="006F13A3" w:rsidP="000C3774"/>
    <w:p w14:paraId="5509DE6C" w14:textId="781F0AD7" w:rsidR="006F13A3" w:rsidRPr="00D87563" w:rsidRDefault="006F13A3" w:rsidP="000C3774">
      <w:pPr>
        <w:rPr>
          <w:i/>
        </w:rPr>
      </w:pPr>
      <w:r w:rsidRPr="00D87563">
        <w:rPr>
          <w:i/>
        </w:rPr>
        <w:t>c14</w:t>
      </w:r>
      <w:bookmarkStart w:id="10" w:name="_Hlk53592269"/>
      <w:r w:rsidRPr="00D87563">
        <w:rPr>
          <w:i/>
        </w:rPr>
        <w:t>_</w:t>
      </w:r>
      <w:bookmarkEnd w:id="10"/>
      <w:r w:rsidRPr="00D87563">
        <w:rPr>
          <w:i/>
        </w:rPr>
        <w:t>4n5</w:t>
      </w:r>
    </w:p>
    <w:p w14:paraId="7301C44C" w14:textId="3884D65C" w:rsidR="006F13A3" w:rsidRPr="00D87563" w:rsidRDefault="006F13A3" w:rsidP="000C3774">
      <w:r w:rsidRPr="00D87563">
        <w:lastRenderedPageBreak/>
        <w:t>Concentration of 14:4n-5 fatty acid as micrograms of fatty acid per milligram of tissue.</w:t>
      </w:r>
    </w:p>
    <w:p w14:paraId="03D89DAC" w14:textId="77777777" w:rsidR="006F13A3" w:rsidRPr="00D87563" w:rsidRDefault="006F13A3" w:rsidP="000C3774"/>
    <w:p w14:paraId="25D487A1" w14:textId="5A8597D6" w:rsidR="006F13A3" w:rsidRPr="00D87563" w:rsidRDefault="006F13A3" w:rsidP="000C3774">
      <w:pPr>
        <w:rPr>
          <w:i/>
        </w:rPr>
      </w:pPr>
      <w:r w:rsidRPr="00D87563">
        <w:rPr>
          <w:i/>
        </w:rPr>
        <w:t>i</w:t>
      </w:r>
      <w:r w:rsidR="00B22E05">
        <w:rPr>
          <w:i/>
        </w:rPr>
        <w:t>_</w:t>
      </w:r>
      <w:r w:rsidRPr="00D87563">
        <w:rPr>
          <w:i/>
        </w:rPr>
        <w:t>15_0</w:t>
      </w:r>
    </w:p>
    <w:p w14:paraId="469DD6AC" w14:textId="4149329C" w:rsidR="006F13A3" w:rsidRPr="00D87563" w:rsidRDefault="006F13A3" w:rsidP="000C3774">
      <w:r w:rsidRPr="00D87563">
        <w:t>Concentration of i-15:0 fatty acid as micrograms of fatty acid per milligram of tissue.</w:t>
      </w:r>
    </w:p>
    <w:p w14:paraId="71EBCB66" w14:textId="77777777" w:rsidR="006F13A3" w:rsidRPr="00D87563" w:rsidRDefault="006F13A3" w:rsidP="000C3774"/>
    <w:p w14:paraId="304170C2" w14:textId="28A5F073" w:rsidR="006F13A3" w:rsidRPr="00D87563" w:rsidRDefault="006F13A3" w:rsidP="000C3774">
      <w:pPr>
        <w:rPr>
          <w:i/>
        </w:rPr>
      </w:pPr>
      <w:r w:rsidRPr="00D87563">
        <w:rPr>
          <w:i/>
        </w:rPr>
        <w:t>a_15</w:t>
      </w:r>
      <w:r w:rsidR="00570225">
        <w:rPr>
          <w:i/>
        </w:rPr>
        <w:t>_</w:t>
      </w:r>
      <w:r w:rsidRPr="00D87563">
        <w:rPr>
          <w:i/>
        </w:rPr>
        <w:t>0</w:t>
      </w:r>
    </w:p>
    <w:p w14:paraId="7261A424" w14:textId="1FE783BF" w:rsidR="006F13A3" w:rsidRPr="00D87563" w:rsidRDefault="006F13A3" w:rsidP="000C3774">
      <w:r w:rsidRPr="00D87563">
        <w:t>Concentration of a-15:0 fatty acid as micrograms of fatty acid per milligram of tissue.</w:t>
      </w:r>
    </w:p>
    <w:p w14:paraId="7657621B" w14:textId="59E2A638" w:rsidR="00B22E05" w:rsidRPr="00D87563" w:rsidRDefault="00B22E05" w:rsidP="00B22E05">
      <w:pPr>
        <w:rPr>
          <w:i/>
        </w:rPr>
      </w:pPr>
      <w:r>
        <w:br/>
      </w:r>
      <w:r w:rsidRPr="00D87563">
        <w:rPr>
          <w:i/>
        </w:rPr>
        <w:t>c1</w:t>
      </w:r>
      <w:r>
        <w:rPr>
          <w:i/>
        </w:rPr>
        <w:t>5</w:t>
      </w:r>
      <w:r w:rsidRPr="00B22E05">
        <w:rPr>
          <w:i/>
        </w:rPr>
        <w:t>_</w:t>
      </w:r>
      <w:r w:rsidRPr="00D87563">
        <w:rPr>
          <w:i/>
        </w:rPr>
        <w:t>0</w:t>
      </w:r>
    </w:p>
    <w:p w14:paraId="115B9681" w14:textId="64BE5D34" w:rsidR="00B22E05" w:rsidRPr="00D87563" w:rsidRDefault="00B22E05" w:rsidP="00B22E05">
      <w:r w:rsidRPr="00D87563">
        <w:t>Concentration of 1</w:t>
      </w:r>
      <w:r w:rsidR="00570225">
        <w:t>5</w:t>
      </w:r>
      <w:r w:rsidRPr="00D87563">
        <w:t>:0 fatty acid as micrograms of fatty acid per milligram of tissue.</w:t>
      </w:r>
    </w:p>
    <w:p w14:paraId="552F2309" w14:textId="638EBF8D" w:rsidR="006F13A3" w:rsidRPr="00D87563" w:rsidRDefault="006F13A3" w:rsidP="000C3774"/>
    <w:p w14:paraId="26E2FD1B" w14:textId="0FB606CA" w:rsidR="006F13A3" w:rsidRPr="00D87563" w:rsidRDefault="006F13A3" w:rsidP="000C3774">
      <w:pPr>
        <w:rPr>
          <w:i/>
        </w:rPr>
      </w:pPr>
      <w:r w:rsidRPr="00D87563">
        <w:rPr>
          <w:i/>
        </w:rPr>
        <w:t>c15_1w7</w:t>
      </w:r>
    </w:p>
    <w:p w14:paraId="4CD94692" w14:textId="59A7632F" w:rsidR="006F13A3" w:rsidRPr="00D87563" w:rsidRDefault="006F13A3" w:rsidP="000C3774">
      <w:r w:rsidRPr="00D87563">
        <w:t>Concentration of 15:1ω7 fatty acid as micrograms of fatty acid per milligram of tissue.</w:t>
      </w:r>
    </w:p>
    <w:p w14:paraId="3BEAA47D" w14:textId="77777777" w:rsidR="006F13A3" w:rsidRPr="00D87563" w:rsidRDefault="006F13A3" w:rsidP="000C3774"/>
    <w:p w14:paraId="46752847" w14:textId="0594E38F" w:rsidR="006F13A3" w:rsidRPr="00D87563" w:rsidRDefault="006F13A3" w:rsidP="000C3774">
      <w:pPr>
        <w:rPr>
          <w:i/>
        </w:rPr>
      </w:pPr>
      <w:r w:rsidRPr="00D87563">
        <w:rPr>
          <w:i/>
        </w:rPr>
        <w:t>i_16_0</w:t>
      </w:r>
    </w:p>
    <w:p w14:paraId="19AB7369" w14:textId="482A4BDA" w:rsidR="006F13A3" w:rsidRPr="00D87563" w:rsidRDefault="006F13A3" w:rsidP="000C3774">
      <w:r w:rsidRPr="00D87563">
        <w:t>Concentration of i-16:0 fatty acid as micrograms of fatty acid per milligram of tissue.</w:t>
      </w:r>
    </w:p>
    <w:p w14:paraId="15760D19" w14:textId="77777777" w:rsidR="006F13A3" w:rsidRPr="00D87563" w:rsidRDefault="006F13A3" w:rsidP="000C3774"/>
    <w:p w14:paraId="61774E5F" w14:textId="60A77CDC" w:rsidR="006F13A3" w:rsidRPr="00D87563" w:rsidRDefault="006F13A3" w:rsidP="000C3774">
      <w:pPr>
        <w:rPr>
          <w:i/>
        </w:rPr>
      </w:pPr>
      <w:r w:rsidRPr="00D87563">
        <w:rPr>
          <w:i/>
        </w:rPr>
        <w:t>c16_0</w:t>
      </w:r>
    </w:p>
    <w:p w14:paraId="4893F20E" w14:textId="164253C3" w:rsidR="006F13A3" w:rsidRPr="00D87563" w:rsidRDefault="006F13A3" w:rsidP="000C3774">
      <w:r w:rsidRPr="00D87563">
        <w:t>Concentration of 16:0 fatty acid as micrograms of fatty acid per milligram of tissue.</w:t>
      </w:r>
    </w:p>
    <w:p w14:paraId="1087DE2C" w14:textId="77777777" w:rsidR="006F13A3" w:rsidRPr="00D87563" w:rsidRDefault="006F13A3" w:rsidP="000C3774"/>
    <w:p w14:paraId="6EB9D4FB" w14:textId="0994121F" w:rsidR="006F13A3" w:rsidRPr="00D87563" w:rsidRDefault="006F13A3" w:rsidP="000C3774">
      <w:pPr>
        <w:rPr>
          <w:i/>
        </w:rPr>
      </w:pPr>
      <w:r w:rsidRPr="00D87563">
        <w:rPr>
          <w:i/>
        </w:rPr>
        <w:t>c16_1w9</w:t>
      </w:r>
    </w:p>
    <w:p w14:paraId="4A89238C" w14:textId="3826E0F0" w:rsidR="006F13A3" w:rsidRPr="00D87563" w:rsidRDefault="006F13A3" w:rsidP="000C3774">
      <w:r w:rsidRPr="00D87563">
        <w:t>Concentration of 16:1ω9 fatty acid as micrograms of fatty acid per milligram of tissue.</w:t>
      </w:r>
    </w:p>
    <w:p w14:paraId="254B247E" w14:textId="77777777" w:rsidR="006F13A3" w:rsidRPr="00D87563" w:rsidRDefault="006F13A3" w:rsidP="000C3774"/>
    <w:p w14:paraId="0A257EBD" w14:textId="469034EC" w:rsidR="006F13A3" w:rsidRPr="00D87563" w:rsidRDefault="006F13A3" w:rsidP="000C3774">
      <w:pPr>
        <w:rPr>
          <w:i/>
        </w:rPr>
      </w:pPr>
      <w:r w:rsidRPr="00D87563">
        <w:rPr>
          <w:i/>
        </w:rPr>
        <w:t>c16_1w8</w:t>
      </w:r>
    </w:p>
    <w:p w14:paraId="3969D455" w14:textId="4590F348" w:rsidR="006F13A3" w:rsidRPr="00D87563" w:rsidRDefault="006F13A3" w:rsidP="000C3774">
      <w:r w:rsidRPr="00D87563">
        <w:t>Concentration of 16:1ω8 fatty acid as micrograms of fatty acid per milligram of tissue.</w:t>
      </w:r>
    </w:p>
    <w:p w14:paraId="6362139E" w14:textId="77777777" w:rsidR="006F13A3" w:rsidRPr="00D87563" w:rsidRDefault="006F13A3" w:rsidP="000C3774"/>
    <w:p w14:paraId="2C039B05" w14:textId="64D1E599" w:rsidR="006F13A3" w:rsidRPr="00D87563" w:rsidRDefault="006F13A3" w:rsidP="000C3774">
      <w:pPr>
        <w:rPr>
          <w:i/>
        </w:rPr>
      </w:pPr>
      <w:r w:rsidRPr="00D87563">
        <w:rPr>
          <w:i/>
        </w:rPr>
        <w:t>c16_1w7</w:t>
      </w:r>
    </w:p>
    <w:p w14:paraId="4E4486E8" w14:textId="04947BFC" w:rsidR="006F13A3" w:rsidRPr="00D87563" w:rsidRDefault="006F13A3" w:rsidP="000C3774">
      <w:r w:rsidRPr="00D87563">
        <w:t>Concentration of 16:1ω7 fatty acid as micrograms of fatty acid per milligram of tissue.</w:t>
      </w:r>
    </w:p>
    <w:p w14:paraId="77D4F5D0" w14:textId="77777777" w:rsidR="006F13A3" w:rsidRPr="00D87563" w:rsidRDefault="006F13A3" w:rsidP="000C3774"/>
    <w:p w14:paraId="35F84202" w14:textId="4F652F50" w:rsidR="006F13A3" w:rsidRPr="00D87563" w:rsidRDefault="006F13A3" w:rsidP="000C3774">
      <w:pPr>
        <w:rPr>
          <w:i/>
        </w:rPr>
      </w:pPr>
      <w:r w:rsidRPr="00D87563">
        <w:rPr>
          <w:i/>
        </w:rPr>
        <w:t>c16_1w6</w:t>
      </w:r>
    </w:p>
    <w:p w14:paraId="44FA5CF9" w14:textId="20C482F0" w:rsidR="006F13A3" w:rsidRPr="00D87563" w:rsidRDefault="006F13A3" w:rsidP="000C3774">
      <w:r w:rsidRPr="00D87563">
        <w:t>Concentration of 16:1ω6 fatty acid as micrograms of fatty acid per milligram of tissue.</w:t>
      </w:r>
    </w:p>
    <w:p w14:paraId="03CF62DA" w14:textId="77777777" w:rsidR="006F13A3" w:rsidRPr="00D87563" w:rsidRDefault="006F13A3" w:rsidP="000C3774"/>
    <w:p w14:paraId="53CDA4D5" w14:textId="2DDFF539" w:rsidR="006F13A3" w:rsidRPr="00D87563" w:rsidRDefault="006F13A3" w:rsidP="000C3774">
      <w:pPr>
        <w:rPr>
          <w:i/>
        </w:rPr>
      </w:pPr>
      <w:r w:rsidRPr="00D87563">
        <w:rPr>
          <w:i/>
        </w:rPr>
        <w:t>c16_1w5</w:t>
      </w:r>
    </w:p>
    <w:p w14:paraId="1A45E956" w14:textId="6F30BFBB" w:rsidR="006F13A3" w:rsidRPr="00D87563" w:rsidRDefault="006F13A3" w:rsidP="000C3774">
      <w:r w:rsidRPr="00D87563">
        <w:t>Concentration of 16:1ω5 fatty acid as micrograms of fatty acid per milligram of tissue.</w:t>
      </w:r>
    </w:p>
    <w:p w14:paraId="576340B6" w14:textId="77777777" w:rsidR="006F13A3" w:rsidRPr="00D87563" w:rsidRDefault="006F13A3" w:rsidP="000C3774"/>
    <w:p w14:paraId="0715526D" w14:textId="3C385009" w:rsidR="006F13A3" w:rsidRPr="00D87563" w:rsidRDefault="006F13A3" w:rsidP="000C3774">
      <w:pPr>
        <w:rPr>
          <w:i/>
        </w:rPr>
      </w:pPr>
      <w:r w:rsidRPr="00D87563">
        <w:rPr>
          <w:i/>
        </w:rPr>
        <w:t>i_17_0</w:t>
      </w:r>
    </w:p>
    <w:p w14:paraId="3E369D37" w14:textId="1066AD5C" w:rsidR="006F13A3" w:rsidRPr="00D87563" w:rsidRDefault="006F13A3" w:rsidP="000C3774">
      <w:r w:rsidRPr="00D87563">
        <w:t>Concentration of i-17:0 fatty acid as micrograms of fatty acid per milligram of tissue.</w:t>
      </w:r>
    </w:p>
    <w:p w14:paraId="25C370C0" w14:textId="77777777" w:rsidR="006F13A3" w:rsidRPr="00D87563" w:rsidRDefault="006F13A3" w:rsidP="000C3774"/>
    <w:p w14:paraId="503A13A2" w14:textId="4E1564A8" w:rsidR="006F13A3" w:rsidRPr="00D87563" w:rsidRDefault="006F13A3" w:rsidP="000C3774">
      <w:pPr>
        <w:rPr>
          <w:i/>
        </w:rPr>
      </w:pPr>
      <w:r w:rsidRPr="00D87563">
        <w:rPr>
          <w:i/>
        </w:rPr>
        <w:t>a_17_0</w:t>
      </w:r>
    </w:p>
    <w:p w14:paraId="03F88F01" w14:textId="25FF510A" w:rsidR="006F13A3" w:rsidRPr="00D87563" w:rsidRDefault="006F13A3" w:rsidP="000C3774">
      <w:r w:rsidRPr="00D87563">
        <w:t>Concentration of a-17:0 fatty acid as micrograms of fatty acid per milligram of tissue.</w:t>
      </w:r>
    </w:p>
    <w:p w14:paraId="5136DF81" w14:textId="77777777" w:rsidR="006F13A3" w:rsidRPr="00D87563" w:rsidRDefault="006F13A3" w:rsidP="000C3774"/>
    <w:p w14:paraId="7192CC03" w14:textId="4ED4B52A" w:rsidR="006F13A3" w:rsidRPr="00D87563" w:rsidRDefault="006F13A3" w:rsidP="000C3774">
      <w:pPr>
        <w:rPr>
          <w:i/>
        </w:rPr>
      </w:pPr>
      <w:r w:rsidRPr="00D87563">
        <w:rPr>
          <w:i/>
        </w:rPr>
        <w:t>c17_0</w:t>
      </w:r>
    </w:p>
    <w:p w14:paraId="2DB48FF6" w14:textId="6342451F" w:rsidR="006F13A3" w:rsidRPr="00D87563" w:rsidRDefault="006F13A3" w:rsidP="000C3774">
      <w:r w:rsidRPr="00D87563">
        <w:t>Concentration of 17:0 fatty acid as micrograms of fatty acid per milligram of tissue.</w:t>
      </w:r>
    </w:p>
    <w:p w14:paraId="65102FA2" w14:textId="77777777" w:rsidR="006F13A3" w:rsidRPr="00D87563" w:rsidRDefault="006F13A3" w:rsidP="000C3774"/>
    <w:p w14:paraId="0303A172" w14:textId="0062B040" w:rsidR="006F13A3" w:rsidRPr="00D87563" w:rsidRDefault="006F13A3" w:rsidP="000C3774">
      <w:pPr>
        <w:rPr>
          <w:i/>
        </w:rPr>
      </w:pPr>
      <w:r w:rsidRPr="00D87563">
        <w:rPr>
          <w:i/>
        </w:rPr>
        <w:t>c17_1n7</w:t>
      </w:r>
    </w:p>
    <w:p w14:paraId="08BAEC49" w14:textId="5CFED17B" w:rsidR="006F13A3" w:rsidRPr="00D87563" w:rsidRDefault="006F13A3" w:rsidP="000C3774">
      <w:r w:rsidRPr="00D87563">
        <w:t>Concentration of 17:1n-7 fatty acid as micrograms of fatty acid per milligram of tissue.</w:t>
      </w:r>
    </w:p>
    <w:p w14:paraId="2E47FEF2" w14:textId="77777777" w:rsidR="006F13A3" w:rsidRPr="00D87563" w:rsidRDefault="006F13A3" w:rsidP="000C3774"/>
    <w:p w14:paraId="060765EB" w14:textId="36B73A65" w:rsidR="006F13A3" w:rsidRPr="00D87563" w:rsidRDefault="006F13A3" w:rsidP="000C3774">
      <w:pPr>
        <w:rPr>
          <w:i/>
        </w:rPr>
      </w:pPr>
      <w:r w:rsidRPr="00D87563">
        <w:rPr>
          <w:i/>
        </w:rPr>
        <w:t>c16_2w7</w:t>
      </w:r>
    </w:p>
    <w:p w14:paraId="2579DC74" w14:textId="45645466" w:rsidR="006F13A3" w:rsidRPr="00D87563" w:rsidRDefault="006F13A3" w:rsidP="000C3774">
      <w:r w:rsidRPr="00D87563">
        <w:t>Concentration of 16:2ω7 fatty acid as micrograms of fatty acid per milligram of tissue.</w:t>
      </w:r>
    </w:p>
    <w:p w14:paraId="5951E6FA" w14:textId="77777777" w:rsidR="006F13A3" w:rsidRPr="00D87563" w:rsidRDefault="006F13A3" w:rsidP="000C3774"/>
    <w:p w14:paraId="4F0B1399" w14:textId="35069A15" w:rsidR="006F13A3" w:rsidRPr="00D87563" w:rsidRDefault="006F13A3" w:rsidP="000C3774">
      <w:pPr>
        <w:rPr>
          <w:i/>
        </w:rPr>
      </w:pPr>
      <w:r w:rsidRPr="00D87563">
        <w:rPr>
          <w:i/>
        </w:rPr>
        <w:t>c16_2w6</w:t>
      </w:r>
    </w:p>
    <w:p w14:paraId="328FBDB0" w14:textId="2876D367" w:rsidR="006F13A3" w:rsidRPr="00D87563" w:rsidRDefault="006F13A3" w:rsidP="000C3774">
      <w:r w:rsidRPr="00D87563">
        <w:t>Concentration of 16:2ω6 fatty acid as micrograms of fatty acid per milligram of tissue.</w:t>
      </w:r>
    </w:p>
    <w:p w14:paraId="0F6BF203" w14:textId="77777777" w:rsidR="006F13A3" w:rsidRPr="00D87563" w:rsidRDefault="006F13A3" w:rsidP="000C3774"/>
    <w:p w14:paraId="4F6CE46D" w14:textId="7198D68E" w:rsidR="006F13A3" w:rsidRPr="00D87563" w:rsidRDefault="006F13A3" w:rsidP="000C3774">
      <w:pPr>
        <w:rPr>
          <w:i/>
        </w:rPr>
      </w:pPr>
      <w:r w:rsidRPr="00D87563">
        <w:rPr>
          <w:i/>
        </w:rPr>
        <w:t>c16_2w4</w:t>
      </w:r>
    </w:p>
    <w:p w14:paraId="25459FB7" w14:textId="3D06E736" w:rsidR="006F13A3" w:rsidRPr="00D87563" w:rsidRDefault="006F13A3" w:rsidP="000C3774">
      <w:r w:rsidRPr="00D87563">
        <w:t>Concentration of 16:2ω4 fatty acid as micrograms of fatty acid per milligram of tissue.</w:t>
      </w:r>
    </w:p>
    <w:p w14:paraId="69878566" w14:textId="77777777" w:rsidR="006F13A3" w:rsidRPr="00D87563" w:rsidRDefault="006F13A3" w:rsidP="000C3774"/>
    <w:p w14:paraId="7B0D05F2" w14:textId="4CE0DCE8" w:rsidR="006F13A3" w:rsidRPr="00D87563" w:rsidRDefault="006F13A3" w:rsidP="000C3774">
      <w:pPr>
        <w:rPr>
          <w:i/>
        </w:rPr>
      </w:pPr>
      <w:r w:rsidRPr="00D87563">
        <w:rPr>
          <w:i/>
        </w:rPr>
        <w:t>c16_3w6</w:t>
      </w:r>
    </w:p>
    <w:p w14:paraId="3EBFCB41" w14:textId="4705D31A" w:rsidR="006F13A3" w:rsidRPr="00D87563" w:rsidRDefault="006F13A3" w:rsidP="000C3774">
      <w:r w:rsidRPr="00D87563">
        <w:t>Concentration of 16:3ω6 fatty acid as micrograms of fatty acid per milligram of tissue.</w:t>
      </w:r>
    </w:p>
    <w:p w14:paraId="6A598AC2" w14:textId="77777777" w:rsidR="006F13A3" w:rsidRPr="00D87563" w:rsidRDefault="006F13A3" w:rsidP="000C3774"/>
    <w:p w14:paraId="5EE540F2" w14:textId="4580696E" w:rsidR="006F13A3" w:rsidRPr="00D87563" w:rsidRDefault="006F13A3" w:rsidP="000C3774">
      <w:pPr>
        <w:rPr>
          <w:i/>
        </w:rPr>
      </w:pPr>
      <w:r w:rsidRPr="00D87563">
        <w:rPr>
          <w:i/>
        </w:rPr>
        <w:t>c16_3w4</w:t>
      </w:r>
    </w:p>
    <w:p w14:paraId="4C545B55" w14:textId="46486B8B" w:rsidR="006F13A3" w:rsidRPr="00D87563" w:rsidRDefault="006F13A3" w:rsidP="000C3774">
      <w:r w:rsidRPr="00D87563">
        <w:t>Concentration of 16:3ω4 fatty acid as micrograms of fatty acid per milligram of tissue.</w:t>
      </w:r>
    </w:p>
    <w:p w14:paraId="6FBD3CA8" w14:textId="77777777" w:rsidR="006F13A3" w:rsidRPr="00D87563" w:rsidRDefault="006F13A3" w:rsidP="000C3774"/>
    <w:p w14:paraId="5B40A1AC" w14:textId="635284CB" w:rsidR="006F13A3" w:rsidRPr="00D87563" w:rsidRDefault="006F13A3" w:rsidP="000C3774">
      <w:pPr>
        <w:rPr>
          <w:i/>
        </w:rPr>
      </w:pPr>
      <w:r w:rsidRPr="00D87563">
        <w:rPr>
          <w:i/>
        </w:rPr>
        <w:t>c16_3w3</w:t>
      </w:r>
    </w:p>
    <w:p w14:paraId="2F5D2C40" w14:textId="531B773D" w:rsidR="006F13A3" w:rsidRPr="00D87563" w:rsidRDefault="006F13A3" w:rsidP="000C3774">
      <w:r w:rsidRPr="00D87563">
        <w:t>Concentration of 16:3ω3 fatty acid as micrograms of fatty acid per milligram of tissue.</w:t>
      </w:r>
    </w:p>
    <w:p w14:paraId="07C4942F" w14:textId="77777777" w:rsidR="006F13A3" w:rsidRPr="00D87563" w:rsidRDefault="006F13A3" w:rsidP="000C3774"/>
    <w:p w14:paraId="24774D3F" w14:textId="5FBA43B6" w:rsidR="006F13A3" w:rsidRPr="00D87563" w:rsidRDefault="006F13A3" w:rsidP="000C3774">
      <w:pPr>
        <w:rPr>
          <w:i/>
        </w:rPr>
      </w:pPr>
      <w:r w:rsidRPr="00D87563">
        <w:rPr>
          <w:i/>
        </w:rPr>
        <w:t>c16_4w3</w:t>
      </w:r>
    </w:p>
    <w:p w14:paraId="67666366" w14:textId="03F9259A" w:rsidR="006F13A3" w:rsidRPr="00D87563" w:rsidRDefault="006F13A3" w:rsidP="000C3774">
      <w:r w:rsidRPr="00D87563">
        <w:t>Concentration of 16:4ω3 fatty acid as micrograms of fatty acid per milligram of tissue.</w:t>
      </w:r>
    </w:p>
    <w:p w14:paraId="6DBE19A0" w14:textId="77777777" w:rsidR="006F13A3" w:rsidRPr="00D87563" w:rsidRDefault="006F13A3" w:rsidP="000C3774"/>
    <w:p w14:paraId="5E002EDF" w14:textId="08242578" w:rsidR="006F13A3" w:rsidRPr="00D87563" w:rsidRDefault="006F13A3" w:rsidP="000C3774">
      <w:pPr>
        <w:rPr>
          <w:i/>
        </w:rPr>
      </w:pPr>
      <w:r w:rsidRPr="00D87563">
        <w:rPr>
          <w:i/>
        </w:rPr>
        <w:t>c16_4w1</w:t>
      </w:r>
    </w:p>
    <w:p w14:paraId="1EE5C410" w14:textId="198F726A" w:rsidR="006F13A3" w:rsidRPr="00D87563" w:rsidRDefault="006F13A3" w:rsidP="000C3774">
      <w:r w:rsidRPr="00D87563">
        <w:t>Concentration of 16:4ω1 fatty acid as micrograms of fatty acid per milligram of tissue.</w:t>
      </w:r>
    </w:p>
    <w:p w14:paraId="38AB61A9" w14:textId="77777777" w:rsidR="006F13A3" w:rsidRPr="00D87563" w:rsidRDefault="006F13A3" w:rsidP="000C3774"/>
    <w:p w14:paraId="6F9F5DD8" w14:textId="2F24FA84" w:rsidR="006F13A3" w:rsidRPr="00D87563" w:rsidRDefault="006F13A3" w:rsidP="000C3774">
      <w:pPr>
        <w:rPr>
          <w:i/>
        </w:rPr>
      </w:pPr>
      <w:r w:rsidRPr="00D87563">
        <w:rPr>
          <w:i/>
        </w:rPr>
        <w:t>c18_0</w:t>
      </w:r>
    </w:p>
    <w:p w14:paraId="64F747E3" w14:textId="05D43CB9" w:rsidR="006F13A3" w:rsidRPr="00D87563" w:rsidRDefault="006F13A3" w:rsidP="000C3774">
      <w:r w:rsidRPr="00D87563">
        <w:t>Concentration of 18:0 fatty acid as micrograms of fatty acid per milligram of tissue.</w:t>
      </w:r>
    </w:p>
    <w:p w14:paraId="02B8ED23" w14:textId="77777777" w:rsidR="006F13A3" w:rsidRPr="00D87563" w:rsidRDefault="006F13A3" w:rsidP="000C3774"/>
    <w:p w14:paraId="7D8DAAB9" w14:textId="3A2A457F" w:rsidR="006F13A3" w:rsidRPr="00D87563" w:rsidRDefault="006F13A3" w:rsidP="000C3774">
      <w:pPr>
        <w:rPr>
          <w:i/>
        </w:rPr>
      </w:pPr>
      <w:r w:rsidRPr="00D87563">
        <w:rPr>
          <w:i/>
        </w:rPr>
        <w:t>c18_1w9</w:t>
      </w:r>
    </w:p>
    <w:p w14:paraId="0678ED1E" w14:textId="157FA1B2" w:rsidR="006F13A3" w:rsidRPr="00D87563" w:rsidRDefault="006F13A3" w:rsidP="000C3774">
      <w:r w:rsidRPr="00D87563">
        <w:t>Concentration of 18:1ω9 fatty acid as micrograms of fatty acid per milligram of tissue.</w:t>
      </w:r>
    </w:p>
    <w:p w14:paraId="0DC5C058" w14:textId="77777777" w:rsidR="006F13A3" w:rsidRPr="00D87563" w:rsidRDefault="006F13A3" w:rsidP="000C3774"/>
    <w:p w14:paraId="682D4DD8" w14:textId="5C6AF1A9" w:rsidR="006F13A3" w:rsidRPr="00D87563" w:rsidRDefault="006F13A3" w:rsidP="000C3774">
      <w:pPr>
        <w:rPr>
          <w:i/>
        </w:rPr>
      </w:pPr>
      <w:r w:rsidRPr="00D87563">
        <w:rPr>
          <w:i/>
        </w:rPr>
        <w:t>c18_1w7</w:t>
      </w:r>
    </w:p>
    <w:p w14:paraId="65BE41A4" w14:textId="5AC23802" w:rsidR="006F13A3" w:rsidRPr="00D87563" w:rsidRDefault="006F13A3" w:rsidP="000C3774">
      <w:r w:rsidRPr="00D87563">
        <w:t>Concentration of 18:1ω7 fatty acid as micrograms of fatty acid per milligram of tissue.</w:t>
      </w:r>
    </w:p>
    <w:p w14:paraId="500D163A" w14:textId="77777777" w:rsidR="006F13A3" w:rsidRPr="00D87563" w:rsidRDefault="006F13A3" w:rsidP="000C3774"/>
    <w:p w14:paraId="4EE90B2A" w14:textId="67EB7C51" w:rsidR="006F13A3" w:rsidRPr="00D87563" w:rsidRDefault="006F13A3" w:rsidP="000C3774">
      <w:pPr>
        <w:rPr>
          <w:i/>
        </w:rPr>
      </w:pPr>
      <w:r w:rsidRPr="00D87563">
        <w:rPr>
          <w:i/>
        </w:rPr>
        <w:t>c18_2w6t</w:t>
      </w:r>
    </w:p>
    <w:p w14:paraId="0313DCCC" w14:textId="1339965A" w:rsidR="006F13A3" w:rsidRPr="00D87563" w:rsidRDefault="006F13A3" w:rsidP="000C3774">
      <w:r w:rsidRPr="00D87563">
        <w:t>Concentration of 18:2ω6t fatty acid as micrograms of fatty acid per milligram of tissue.</w:t>
      </w:r>
    </w:p>
    <w:p w14:paraId="5EE4C60C" w14:textId="77777777" w:rsidR="006F13A3" w:rsidRPr="00D87563" w:rsidRDefault="006F13A3" w:rsidP="000C3774"/>
    <w:p w14:paraId="2C0A29B8" w14:textId="2349BD02" w:rsidR="006F13A3" w:rsidRPr="00D87563" w:rsidRDefault="006F13A3" w:rsidP="000C3774">
      <w:pPr>
        <w:rPr>
          <w:i/>
        </w:rPr>
      </w:pPr>
      <w:r w:rsidRPr="00D87563">
        <w:rPr>
          <w:i/>
        </w:rPr>
        <w:t>c18_2w6</w:t>
      </w:r>
    </w:p>
    <w:p w14:paraId="2279E222" w14:textId="41FA0A9C" w:rsidR="006F13A3" w:rsidRPr="00D87563" w:rsidRDefault="006F13A3" w:rsidP="000C3774">
      <w:r w:rsidRPr="00D87563">
        <w:t>Concentration of 18:2ω6 fatty acid as micrograms of fatty acid per milligram of tissue.</w:t>
      </w:r>
    </w:p>
    <w:p w14:paraId="317A4337" w14:textId="77777777" w:rsidR="006F13A3" w:rsidRPr="00D87563" w:rsidRDefault="006F13A3" w:rsidP="000C3774"/>
    <w:p w14:paraId="38E4F689" w14:textId="3075C7AF" w:rsidR="006F13A3" w:rsidRPr="00D87563" w:rsidRDefault="006F13A3" w:rsidP="000C3774">
      <w:pPr>
        <w:rPr>
          <w:i/>
        </w:rPr>
      </w:pPr>
      <w:r w:rsidRPr="00D87563">
        <w:rPr>
          <w:i/>
        </w:rPr>
        <w:t>c18_3w6</w:t>
      </w:r>
    </w:p>
    <w:p w14:paraId="2BBCC1F2" w14:textId="2BDAC9CB" w:rsidR="006F13A3" w:rsidRPr="00D87563" w:rsidRDefault="006F13A3" w:rsidP="000C3774">
      <w:r w:rsidRPr="00D87563">
        <w:t>Concentration of 18:3ω6 fatty acid as micrograms of fatty acid per milligram of tissue.</w:t>
      </w:r>
    </w:p>
    <w:p w14:paraId="4D66A64A" w14:textId="77777777" w:rsidR="006F13A3" w:rsidRPr="00D87563" w:rsidRDefault="006F13A3" w:rsidP="000C3774"/>
    <w:p w14:paraId="036935F6" w14:textId="6C21E887" w:rsidR="006F13A3" w:rsidRPr="00D87563" w:rsidRDefault="006F13A3" w:rsidP="000C3774">
      <w:pPr>
        <w:rPr>
          <w:i/>
        </w:rPr>
      </w:pPr>
      <w:r w:rsidRPr="00D87563">
        <w:rPr>
          <w:i/>
        </w:rPr>
        <w:t>c18_3w3</w:t>
      </w:r>
    </w:p>
    <w:p w14:paraId="3D38B268" w14:textId="68CF7C4A" w:rsidR="006F13A3" w:rsidRPr="00D87563" w:rsidRDefault="006F13A3" w:rsidP="000C3774">
      <w:r w:rsidRPr="00D87563">
        <w:t>Concentration of 18:3ω3 fatty acid as micrograms of fatty acid per milligram of tissue.</w:t>
      </w:r>
    </w:p>
    <w:p w14:paraId="03755741" w14:textId="77777777" w:rsidR="006F13A3" w:rsidRPr="00D87563" w:rsidRDefault="006F13A3" w:rsidP="000C3774"/>
    <w:p w14:paraId="43211C78" w14:textId="7AE02195" w:rsidR="006F13A3" w:rsidRPr="00D87563" w:rsidRDefault="006F13A3" w:rsidP="000C3774">
      <w:pPr>
        <w:rPr>
          <w:i/>
        </w:rPr>
      </w:pPr>
      <w:r w:rsidRPr="00D87563">
        <w:rPr>
          <w:i/>
        </w:rPr>
        <w:lastRenderedPageBreak/>
        <w:t>c18_4w4</w:t>
      </w:r>
    </w:p>
    <w:p w14:paraId="11D0C590" w14:textId="092896B8" w:rsidR="006F13A3" w:rsidRPr="00D87563" w:rsidRDefault="006F13A3" w:rsidP="000C3774">
      <w:r w:rsidRPr="00D87563">
        <w:t>Concentration of 18:4ω4 fatty acid as micrograms of fatty acid per milligram of tissue.</w:t>
      </w:r>
    </w:p>
    <w:p w14:paraId="062FFEA7" w14:textId="77777777" w:rsidR="006F13A3" w:rsidRPr="00D87563" w:rsidRDefault="006F13A3" w:rsidP="000C3774"/>
    <w:p w14:paraId="1137DB6A" w14:textId="752ACE0F" w:rsidR="006F13A3" w:rsidRPr="00D87563" w:rsidRDefault="006F13A3" w:rsidP="000C3774">
      <w:pPr>
        <w:rPr>
          <w:i/>
        </w:rPr>
      </w:pPr>
      <w:r w:rsidRPr="00D87563">
        <w:rPr>
          <w:i/>
        </w:rPr>
        <w:t>c18_4w3</w:t>
      </w:r>
    </w:p>
    <w:p w14:paraId="5A115FA6" w14:textId="5DB9DB8F" w:rsidR="006F13A3" w:rsidRPr="00D87563" w:rsidRDefault="006F13A3" w:rsidP="000C3774">
      <w:r w:rsidRPr="00D87563">
        <w:t>Concentration of 18:4ω3 fatty acid as micrograms of fatty acid per milligram of tissue.</w:t>
      </w:r>
    </w:p>
    <w:p w14:paraId="43CFA67F" w14:textId="77777777" w:rsidR="006F13A3" w:rsidRPr="00D87563" w:rsidRDefault="006F13A3" w:rsidP="000C3774"/>
    <w:p w14:paraId="678F3EA4" w14:textId="3E28F1C3" w:rsidR="006F13A3" w:rsidRPr="00D87563" w:rsidRDefault="006F13A3" w:rsidP="000C3774">
      <w:pPr>
        <w:rPr>
          <w:i/>
        </w:rPr>
      </w:pPr>
      <w:r w:rsidRPr="00D87563">
        <w:rPr>
          <w:i/>
        </w:rPr>
        <w:t>c18_5w3</w:t>
      </w:r>
    </w:p>
    <w:p w14:paraId="5A8B25BD" w14:textId="1896068B" w:rsidR="006F13A3" w:rsidRPr="00D87563" w:rsidRDefault="006F13A3" w:rsidP="000C3774">
      <w:r w:rsidRPr="00D87563">
        <w:t>Concentration of 18:5ω3 fatty acid as micrograms of fatty acid per milligram of tissue.</w:t>
      </w:r>
    </w:p>
    <w:p w14:paraId="7E013C54" w14:textId="77777777" w:rsidR="006F13A3" w:rsidRPr="00D87563" w:rsidRDefault="006F13A3" w:rsidP="000C3774"/>
    <w:p w14:paraId="27339974" w14:textId="4E85CC73" w:rsidR="006F13A3" w:rsidRPr="00D87563" w:rsidRDefault="006F13A3" w:rsidP="000C3774">
      <w:pPr>
        <w:rPr>
          <w:i/>
        </w:rPr>
      </w:pPr>
      <w:r w:rsidRPr="00D87563">
        <w:rPr>
          <w:i/>
        </w:rPr>
        <w:t>c20_0</w:t>
      </w:r>
    </w:p>
    <w:p w14:paraId="78486046" w14:textId="5A9D4E5E" w:rsidR="006F13A3" w:rsidRPr="00D87563" w:rsidRDefault="006F13A3" w:rsidP="000C3774">
      <w:r w:rsidRPr="00D87563">
        <w:t>Concentration of 20:0 fatty acid as micrograms of fatty acid per milligram of tissue.</w:t>
      </w:r>
    </w:p>
    <w:p w14:paraId="6F231A58" w14:textId="77777777" w:rsidR="006F13A3" w:rsidRPr="00D87563" w:rsidRDefault="006F13A3" w:rsidP="000C3774"/>
    <w:p w14:paraId="0BA26428" w14:textId="5FD4508D" w:rsidR="006F13A3" w:rsidRPr="00D87563" w:rsidRDefault="006F13A3" w:rsidP="000C3774">
      <w:pPr>
        <w:rPr>
          <w:i/>
        </w:rPr>
      </w:pPr>
      <w:r w:rsidRPr="00D87563">
        <w:rPr>
          <w:i/>
        </w:rPr>
        <w:t>c20_1w9</w:t>
      </w:r>
    </w:p>
    <w:p w14:paraId="58F753A4" w14:textId="688F6E48" w:rsidR="006F13A3" w:rsidRPr="00D87563" w:rsidRDefault="006F13A3" w:rsidP="000C3774">
      <w:r w:rsidRPr="00D87563">
        <w:t>Concentration of 20:1ω9 fatty acid as micrograms of fatty acid per milligram of tissue.</w:t>
      </w:r>
    </w:p>
    <w:p w14:paraId="041C39D2" w14:textId="77777777" w:rsidR="006F13A3" w:rsidRPr="00D87563" w:rsidRDefault="006F13A3" w:rsidP="000C3774"/>
    <w:p w14:paraId="235094B8" w14:textId="61869C04" w:rsidR="006F13A3" w:rsidRPr="00D87563" w:rsidRDefault="006F13A3" w:rsidP="000C3774">
      <w:pPr>
        <w:rPr>
          <w:i/>
        </w:rPr>
      </w:pPr>
      <w:r w:rsidRPr="00D87563">
        <w:rPr>
          <w:i/>
        </w:rPr>
        <w:t>c20_1w7</w:t>
      </w:r>
    </w:p>
    <w:p w14:paraId="199ABB73" w14:textId="2056EB0F" w:rsidR="006F13A3" w:rsidRPr="00D87563" w:rsidRDefault="006F13A3" w:rsidP="000C3774">
      <w:r w:rsidRPr="00D87563">
        <w:t>Concentration of 20:1ω7 fatty acid as micrograms of fatty acid per milligram of tissue.</w:t>
      </w:r>
    </w:p>
    <w:p w14:paraId="0D2AD88E" w14:textId="77777777" w:rsidR="006F13A3" w:rsidRPr="00D87563" w:rsidRDefault="006F13A3" w:rsidP="000C3774"/>
    <w:p w14:paraId="6015FA80" w14:textId="418457D8" w:rsidR="006F13A3" w:rsidRPr="00D87563" w:rsidRDefault="006F13A3" w:rsidP="000C3774">
      <w:pPr>
        <w:rPr>
          <w:i/>
        </w:rPr>
      </w:pPr>
      <w:r w:rsidRPr="00D87563">
        <w:rPr>
          <w:i/>
        </w:rPr>
        <w:t>c20_2_5_11</w:t>
      </w:r>
    </w:p>
    <w:p w14:paraId="6946FBB0" w14:textId="24A7BD40" w:rsidR="006F13A3" w:rsidRPr="00D87563" w:rsidRDefault="006F13A3" w:rsidP="000C3774">
      <w:r w:rsidRPr="00D87563">
        <w:t>Concentration of 20:2-5-11 fatty acid as micrograms of fatty acid per milligram of tissue.</w:t>
      </w:r>
    </w:p>
    <w:p w14:paraId="64AA7F06" w14:textId="77777777" w:rsidR="006F13A3" w:rsidRPr="00D87563" w:rsidRDefault="006F13A3" w:rsidP="000C3774"/>
    <w:p w14:paraId="63327750" w14:textId="52140256" w:rsidR="006F13A3" w:rsidRPr="00D87563" w:rsidRDefault="006F13A3" w:rsidP="000C3774">
      <w:pPr>
        <w:rPr>
          <w:i/>
        </w:rPr>
      </w:pPr>
      <w:r w:rsidRPr="00D87563">
        <w:rPr>
          <w:i/>
        </w:rPr>
        <w:t>c20_2_5_13</w:t>
      </w:r>
    </w:p>
    <w:p w14:paraId="1098FAE9" w14:textId="246965C6" w:rsidR="006F13A3" w:rsidRPr="00D87563" w:rsidRDefault="006F13A3" w:rsidP="000C3774">
      <w:r w:rsidRPr="00D87563">
        <w:t>Concentration of 20:2-5-13 fatty acid as micrograms of fatty acid per milligram of tissue.</w:t>
      </w:r>
    </w:p>
    <w:p w14:paraId="092506D5" w14:textId="77777777" w:rsidR="006F13A3" w:rsidRPr="00D87563" w:rsidRDefault="006F13A3" w:rsidP="000C3774"/>
    <w:p w14:paraId="57DE86D3" w14:textId="7A722C93" w:rsidR="006F13A3" w:rsidRPr="00D87563" w:rsidRDefault="006F13A3" w:rsidP="000C3774">
      <w:pPr>
        <w:rPr>
          <w:i/>
        </w:rPr>
      </w:pPr>
      <w:r w:rsidRPr="00D87563">
        <w:rPr>
          <w:i/>
        </w:rPr>
        <w:t>c20_2w6</w:t>
      </w:r>
    </w:p>
    <w:p w14:paraId="53B9CD15" w14:textId="150C599E" w:rsidR="006F13A3" w:rsidRPr="00D87563" w:rsidRDefault="006F13A3" w:rsidP="000C3774">
      <w:r w:rsidRPr="00D87563">
        <w:t>Concentration of 20:2ω6 fatty acid as micrograms of fatty acid per milligram of tissue.</w:t>
      </w:r>
    </w:p>
    <w:p w14:paraId="68822A41" w14:textId="77777777" w:rsidR="006F13A3" w:rsidRPr="00D87563" w:rsidRDefault="006F13A3" w:rsidP="000C3774"/>
    <w:p w14:paraId="19FD91A5" w14:textId="15D6B248" w:rsidR="006F13A3" w:rsidRPr="00D87563" w:rsidRDefault="006F13A3" w:rsidP="000C3774">
      <w:pPr>
        <w:rPr>
          <w:i/>
        </w:rPr>
      </w:pPr>
      <w:r w:rsidRPr="00D87563">
        <w:rPr>
          <w:i/>
        </w:rPr>
        <w:t>c20_3w6</w:t>
      </w:r>
    </w:p>
    <w:p w14:paraId="55BBB65B" w14:textId="4AC6BF3E" w:rsidR="006F13A3" w:rsidRPr="00D87563" w:rsidRDefault="006F13A3" w:rsidP="000C3774">
      <w:r w:rsidRPr="00D87563">
        <w:t>Concentration of 20:3ω6 fatty acid as micrograms of fatty acid per milligram of tissue.</w:t>
      </w:r>
    </w:p>
    <w:p w14:paraId="2DC649DF" w14:textId="77777777" w:rsidR="006F13A3" w:rsidRPr="00D87563" w:rsidRDefault="006F13A3" w:rsidP="000C3774"/>
    <w:p w14:paraId="1D4F9A13" w14:textId="45A388DC" w:rsidR="006F13A3" w:rsidRPr="00D87563" w:rsidRDefault="006F13A3" w:rsidP="000C3774">
      <w:pPr>
        <w:rPr>
          <w:i/>
        </w:rPr>
      </w:pPr>
      <w:r w:rsidRPr="00D87563">
        <w:rPr>
          <w:i/>
        </w:rPr>
        <w:t>c20_4w6</w:t>
      </w:r>
    </w:p>
    <w:p w14:paraId="71446CA9" w14:textId="23BCCC79" w:rsidR="006F13A3" w:rsidRPr="00D87563" w:rsidRDefault="006F13A3" w:rsidP="000C3774">
      <w:r w:rsidRPr="00D87563">
        <w:t>Concentration of 20:4ω6 fatty acid as micrograms of fatty acid per milligram of tissue.</w:t>
      </w:r>
    </w:p>
    <w:p w14:paraId="335BCC3B" w14:textId="77777777" w:rsidR="006F13A3" w:rsidRPr="00D87563" w:rsidRDefault="006F13A3" w:rsidP="000C3774"/>
    <w:p w14:paraId="69097FDC" w14:textId="1CFD1002" w:rsidR="006F13A3" w:rsidRPr="00D87563" w:rsidRDefault="006F13A3" w:rsidP="000C3774">
      <w:pPr>
        <w:rPr>
          <w:i/>
        </w:rPr>
      </w:pPr>
      <w:r w:rsidRPr="00D87563">
        <w:rPr>
          <w:i/>
        </w:rPr>
        <w:t>c20_3w3</w:t>
      </w:r>
    </w:p>
    <w:p w14:paraId="07C143D7" w14:textId="77D97D7E" w:rsidR="006F13A3" w:rsidRPr="00D87563" w:rsidRDefault="006F13A3" w:rsidP="000C3774">
      <w:r w:rsidRPr="00D87563">
        <w:t>Concentration of 20:3ω3 fatty acid as micrograms of fatty acid per milligram of tissue.</w:t>
      </w:r>
    </w:p>
    <w:p w14:paraId="20419EAC" w14:textId="77777777" w:rsidR="006F13A3" w:rsidRPr="00D87563" w:rsidRDefault="006F13A3" w:rsidP="000C3774"/>
    <w:p w14:paraId="1C5430E7" w14:textId="6DB051DE" w:rsidR="006F13A3" w:rsidRPr="00D87563" w:rsidRDefault="006F13A3" w:rsidP="000C3774">
      <w:pPr>
        <w:rPr>
          <w:i/>
        </w:rPr>
      </w:pPr>
      <w:r w:rsidRPr="00D87563">
        <w:rPr>
          <w:i/>
        </w:rPr>
        <w:t>c20_4w3</w:t>
      </w:r>
    </w:p>
    <w:p w14:paraId="366636AB" w14:textId="56F61EE6" w:rsidR="006F13A3" w:rsidRPr="00D87563" w:rsidRDefault="006F13A3" w:rsidP="000C3774">
      <w:r w:rsidRPr="00D87563">
        <w:t>Concentration of 20:4ω3 fatty acid as micrograms of fatty acid per milligram of tissue.</w:t>
      </w:r>
    </w:p>
    <w:p w14:paraId="5F3A296A" w14:textId="77777777" w:rsidR="006F13A3" w:rsidRPr="00D87563" w:rsidRDefault="006F13A3" w:rsidP="000C3774"/>
    <w:p w14:paraId="0A4C00A9" w14:textId="3B0C3AD7" w:rsidR="006F13A3" w:rsidRPr="00D87563" w:rsidRDefault="006F13A3" w:rsidP="000C3774">
      <w:pPr>
        <w:rPr>
          <w:i/>
        </w:rPr>
      </w:pPr>
      <w:r w:rsidRPr="00D87563">
        <w:rPr>
          <w:i/>
        </w:rPr>
        <w:t>c20_5w3</w:t>
      </w:r>
    </w:p>
    <w:p w14:paraId="50435706" w14:textId="04A6A1E7" w:rsidR="006F13A3" w:rsidRPr="00D87563" w:rsidRDefault="006F13A3" w:rsidP="000C3774">
      <w:r w:rsidRPr="00D87563">
        <w:t>Concentration of 20:5ω3 fatty acid as micrograms of fatty acid per milligram of tissue.</w:t>
      </w:r>
    </w:p>
    <w:p w14:paraId="4E5F6F34" w14:textId="77777777" w:rsidR="006F13A3" w:rsidRPr="00D87563" w:rsidRDefault="006F13A3" w:rsidP="000C3774"/>
    <w:p w14:paraId="426E7458" w14:textId="079DDE22" w:rsidR="006F13A3" w:rsidRPr="00D87563" w:rsidRDefault="006F13A3" w:rsidP="000C3774">
      <w:pPr>
        <w:rPr>
          <w:i/>
        </w:rPr>
      </w:pPr>
      <w:r w:rsidRPr="00D87563">
        <w:rPr>
          <w:i/>
        </w:rPr>
        <w:t>c22_0</w:t>
      </w:r>
    </w:p>
    <w:p w14:paraId="125F83D9" w14:textId="5359F627" w:rsidR="006F13A3" w:rsidRPr="00D87563" w:rsidRDefault="006F13A3" w:rsidP="000C3774">
      <w:r w:rsidRPr="00D87563">
        <w:t>Concentration of 22:0 fatty acid as micrograms of fatty acid per milligram of tissue.</w:t>
      </w:r>
    </w:p>
    <w:p w14:paraId="1F8F16DD" w14:textId="77777777" w:rsidR="006F13A3" w:rsidRPr="00D87563" w:rsidRDefault="006F13A3" w:rsidP="000C3774"/>
    <w:p w14:paraId="7551CF3B" w14:textId="3D451DA5" w:rsidR="006F13A3" w:rsidRPr="00D87563" w:rsidRDefault="006F13A3" w:rsidP="000C3774">
      <w:pPr>
        <w:rPr>
          <w:i/>
        </w:rPr>
      </w:pPr>
      <w:r w:rsidRPr="00D87563">
        <w:rPr>
          <w:i/>
        </w:rPr>
        <w:t>c22_1w9</w:t>
      </w:r>
    </w:p>
    <w:p w14:paraId="21C83B16" w14:textId="1EEF208C" w:rsidR="006F13A3" w:rsidRPr="00D87563" w:rsidRDefault="006F13A3" w:rsidP="000C3774">
      <w:r w:rsidRPr="00D87563">
        <w:lastRenderedPageBreak/>
        <w:t>Concentration of 22:1ω9 fatty acid as micrograms of fatty acid per milligram of tissue.</w:t>
      </w:r>
    </w:p>
    <w:p w14:paraId="2A1CCFD4" w14:textId="77777777" w:rsidR="006F13A3" w:rsidRPr="00D87563" w:rsidRDefault="006F13A3" w:rsidP="000C3774"/>
    <w:p w14:paraId="198F8FD0" w14:textId="56C04B7D" w:rsidR="006F13A3" w:rsidRPr="00D87563" w:rsidRDefault="006F13A3" w:rsidP="000C3774">
      <w:pPr>
        <w:rPr>
          <w:i/>
        </w:rPr>
      </w:pPr>
      <w:r w:rsidRPr="00D87563">
        <w:rPr>
          <w:i/>
        </w:rPr>
        <w:t>c22_1w7</w:t>
      </w:r>
    </w:p>
    <w:p w14:paraId="3FEEF270" w14:textId="7D52450C" w:rsidR="006F13A3" w:rsidRPr="00D87563" w:rsidRDefault="006F13A3" w:rsidP="000C3774">
      <w:r w:rsidRPr="00D87563">
        <w:t>Concentration of 22:1ω7 fatty acid as micrograms of fatty acid per milligram of tissue.</w:t>
      </w:r>
    </w:p>
    <w:p w14:paraId="582FCE50" w14:textId="77777777" w:rsidR="003925D1" w:rsidRPr="00D87563" w:rsidRDefault="003925D1" w:rsidP="000C3774"/>
    <w:p w14:paraId="4CD78E2D" w14:textId="59DA08C6" w:rsidR="006F13A3" w:rsidRPr="00D87563" w:rsidRDefault="006F13A3" w:rsidP="000C3774">
      <w:pPr>
        <w:rPr>
          <w:i/>
        </w:rPr>
      </w:pPr>
      <w:r w:rsidRPr="00D87563">
        <w:rPr>
          <w:i/>
        </w:rPr>
        <w:t>c22_2w6</w:t>
      </w:r>
    </w:p>
    <w:p w14:paraId="4397A777" w14:textId="2A194A9B" w:rsidR="006F13A3" w:rsidRPr="00D87563" w:rsidRDefault="006F13A3" w:rsidP="000C3774">
      <w:r w:rsidRPr="00D87563">
        <w:t>Concentration of 22:2ω6 fatty acid as micrograms of fatty acid per milligram of tissue.</w:t>
      </w:r>
    </w:p>
    <w:p w14:paraId="3D1995BA" w14:textId="77777777" w:rsidR="006F13A3" w:rsidRPr="00D87563" w:rsidRDefault="006F13A3" w:rsidP="000C3774"/>
    <w:p w14:paraId="2C0056B3" w14:textId="274FD7E1" w:rsidR="006F13A3" w:rsidRPr="00D87563" w:rsidRDefault="006F13A3" w:rsidP="000C3774">
      <w:pPr>
        <w:rPr>
          <w:i/>
        </w:rPr>
      </w:pPr>
      <w:r w:rsidRPr="00D87563">
        <w:rPr>
          <w:i/>
        </w:rPr>
        <w:t>c22_4w6</w:t>
      </w:r>
    </w:p>
    <w:p w14:paraId="4FA7F1ED" w14:textId="07EE286E" w:rsidR="006F13A3" w:rsidRPr="00D87563" w:rsidRDefault="006F13A3" w:rsidP="000C3774">
      <w:r w:rsidRPr="00D87563">
        <w:t>Concentration of 22:4ω6 fatty acid as micrograms of fatty acid per milligram of tissue.</w:t>
      </w:r>
    </w:p>
    <w:p w14:paraId="2D9927FC" w14:textId="77777777" w:rsidR="006F13A3" w:rsidRPr="00D87563" w:rsidRDefault="006F13A3" w:rsidP="000C3774"/>
    <w:p w14:paraId="78F8F4D3" w14:textId="5691ACA5" w:rsidR="006F13A3" w:rsidRPr="00D87563" w:rsidRDefault="006F13A3" w:rsidP="000C3774">
      <w:pPr>
        <w:rPr>
          <w:i/>
        </w:rPr>
      </w:pPr>
      <w:r w:rsidRPr="00D87563">
        <w:rPr>
          <w:i/>
        </w:rPr>
        <w:t>c22_5w6</w:t>
      </w:r>
    </w:p>
    <w:p w14:paraId="6C16CD07" w14:textId="48F4EE8F" w:rsidR="006F13A3" w:rsidRPr="00D87563" w:rsidRDefault="006F13A3" w:rsidP="000C3774">
      <w:r w:rsidRPr="00D87563">
        <w:t>Concentration of 22:5ω6 fatty acid as micrograms of fatty acid per milligram of tissue.</w:t>
      </w:r>
    </w:p>
    <w:p w14:paraId="38FD3946" w14:textId="77777777" w:rsidR="006F13A3" w:rsidRPr="00D87563" w:rsidRDefault="006F13A3" w:rsidP="000C3774"/>
    <w:p w14:paraId="41C46CCC" w14:textId="7770AF2D" w:rsidR="006F13A3" w:rsidRPr="00D87563" w:rsidRDefault="006F13A3" w:rsidP="000C3774">
      <w:pPr>
        <w:rPr>
          <w:i/>
        </w:rPr>
      </w:pPr>
      <w:r w:rsidRPr="00D87563">
        <w:rPr>
          <w:i/>
        </w:rPr>
        <w:t>c22_3w3</w:t>
      </w:r>
    </w:p>
    <w:p w14:paraId="263E2D6B" w14:textId="220688E1" w:rsidR="006F13A3" w:rsidRPr="00D87563" w:rsidRDefault="006F13A3" w:rsidP="000C3774">
      <w:r w:rsidRPr="00D87563">
        <w:t>Concentration of 22:3ω3 fatty acid as micrograms of fatty acid per milligram of tissue.</w:t>
      </w:r>
    </w:p>
    <w:p w14:paraId="62CF5A75" w14:textId="77777777" w:rsidR="006F13A3" w:rsidRPr="00D87563" w:rsidRDefault="006F13A3" w:rsidP="000C3774"/>
    <w:p w14:paraId="3A612322" w14:textId="6FBDE38C" w:rsidR="006F13A3" w:rsidRPr="00D87563" w:rsidRDefault="006F13A3" w:rsidP="000C3774">
      <w:pPr>
        <w:rPr>
          <w:i/>
        </w:rPr>
      </w:pPr>
      <w:r w:rsidRPr="00D87563">
        <w:rPr>
          <w:i/>
        </w:rPr>
        <w:t>c22_4w3</w:t>
      </w:r>
    </w:p>
    <w:p w14:paraId="45D420A2" w14:textId="4B369FE1" w:rsidR="006F13A3" w:rsidRPr="00D87563" w:rsidRDefault="006F13A3" w:rsidP="000C3774">
      <w:r w:rsidRPr="00D87563">
        <w:t>Concentration of 22:4ω3 fatty acid as micrograms of fatty acid per milligram of tissue.</w:t>
      </w:r>
    </w:p>
    <w:p w14:paraId="64ABDC86" w14:textId="77777777" w:rsidR="006F13A3" w:rsidRPr="00D87563" w:rsidRDefault="006F13A3" w:rsidP="000C3774"/>
    <w:p w14:paraId="75F4D3A5" w14:textId="09A0460B" w:rsidR="006F13A3" w:rsidRPr="00D87563" w:rsidRDefault="006F13A3" w:rsidP="000C3774">
      <w:pPr>
        <w:rPr>
          <w:i/>
        </w:rPr>
      </w:pPr>
      <w:r w:rsidRPr="00D87563">
        <w:rPr>
          <w:i/>
        </w:rPr>
        <w:t>c22_5w3</w:t>
      </w:r>
    </w:p>
    <w:p w14:paraId="59E82B42" w14:textId="6E89BB27" w:rsidR="006F13A3" w:rsidRPr="00D87563" w:rsidRDefault="006F13A3" w:rsidP="000C3774">
      <w:r w:rsidRPr="00D87563">
        <w:t>Concentration of 22:5ω3 fatty acid as micrograms of fatty acid per milligram of tissue.</w:t>
      </w:r>
    </w:p>
    <w:p w14:paraId="38003E3F" w14:textId="77777777" w:rsidR="006F13A3" w:rsidRPr="00D87563" w:rsidRDefault="006F13A3" w:rsidP="000C3774"/>
    <w:p w14:paraId="3AD06A3A" w14:textId="34DDB1F1" w:rsidR="006F13A3" w:rsidRPr="00D87563" w:rsidRDefault="006F13A3" w:rsidP="000C3774">
      <w:pPr>
        <w:rPr>
          <w:i/>
        </w:rPr>
      </w:pPr>
      <w:r w:rsidRPr="00D87563">
        <w:rPr>
          <w:i/>
        </w:rPr>
        <w:t>c22_6w3</w:t>
      </w:r>
    </w:p>
    <w:p w14:paraId="481EC466" w14:textId="2896285B" w:rsidR="006F13A3" w:rsidRPr="00D87563" w:rsidRDefault="006F13A3" w:rsidP="000C3774">
      <w:r w:rsidRPr="00D87563">
        <w:t>Concentration of 22:6ω3 fatty acid as micrograms of fatty acid per milligram of tissue.</w:t>
      </w:r>
    </w:p>
    <w:p w14:paraId="730E43F3" w14:textId="77777777" w:rsidR="006F13A3" w:rsidRPr="00D87563" w:rsidRDefault="006F13A3" w:rsidP="000C3774"/>
    <w:p w14:paraId="5F6167FA" w14:textId="23970101" w:rsidR="006F13A3" w:rsidRPr="00D87563" w:rsidRDefault="006F13A3" w:rsidP="000C3774">
      <w:pPr>
        <w:rPr>
          <w:i/>
        </w:rPr>
      </w:pPr>
      <w:r w:rsidRPr="00D87563">
        <w:rPr>
          <w:i/>
        </w:rPr>
        <w:t>c24_0</w:t>
      </w:r>
    </w:p>
    <w:p w14:paraId="1AFA26C0" w14:textId="337636F8" w:rsidR="006F13A3" w:rsidRDefault="006F13A3" w:rsidP="000C3774">
      <w:r w:rsidRPr="00D87563">
        <w:t>Concentration of 24:0 fatty acid as micrograms of fatty acid per milligram of tissue.</w:t>
      </w:r>
    </w:p>
    <w:p w14:paraId="59279104" w14:textId="5DF334AC" w:rsidR="00ED3B19" w:rsidRDefault="00ED3B19" w:rsidP="000C3774"/>
    <w:p w14:paraId="56388BBE" w14:textId="1D1C2C24" w:rsidR="00ED3B19" w:rsidRDefault="00ED3B19" w:rsidP="000C3774">
      <w:r>
        <w:rPr>
          <w:i/>
        </w:rPr>
        <w:t>comments</w:t>
      </w:r>
    </w:p>
    <w:p w14:paraId="5CD62F60" w14:textId="0E160AF9" w:rsidR="00ED3B19" w:rsidRPr="00ED3B19" w:rsidRDefault="00ED3B19" w:rsidP="000C3774">
      <w:r>
        <w:t xml:space="preserve">Quality flag column. Two samples spilled during fatty acid extraction. These samples are flagged as such. Although concentrations are lower than other samples, proportions between fatty acids are consistent. </w:t>
      </w:r>
    </w:p>
    <w:p w14:paraId="3C237D81" w14:textId="77777777" w:rsidR="000C3774" w:rsidRPr="00D87563" w:rsidRDefault="000C3774"/>
    <w:p w14:paraId="68DF532E" w14:textId="4AD06467" w:rsidR="004E3300" w:rsidRPr="00D87563" w:rsidRDefault="009A29EA">
      <w:pPr>
        <w:rPr>
          <w:u w:val="single"/>
        </w:rPr>
      </w:pPr>
      <w:r w:rsidRPr="00D87563">
        <w:rPr>
          <w:u w:val="single"/>
        </w:rPr>
        <w:t>invertebrates.csv</w:t>
      </w:r>
    </w:p>
    <w:p w14:paraId="06998772" w14:textId="37A891B8" w:rsidR="004E3300" w:rsidRPr="00D87563" w:rsidRDefault="004E3300"/>
    <w:p w14:paraId="58EB1290" w14:textId="1642CC28" w:rsidR="009A29EA" w:rsidRPr="00D87563" w:rsidRDefault="009A29EA">
      <w:r w:rsidRPr="00D87563">
        <w:t xml:space="preserve">This file contains abundance for benthic macroinvertebrates collected at each of the 14 littoral sampling locations. Only amphipod taxa were identified to species. Mollusks and isopods were identified to genus. </w:t>
      </w:r>
    </w:p>
    <w:p w14:paraId="1B9EEA1C" w14:textId="3A87E3E7" w:rsidR="009A29EA" w:rsidRPr="00D87563" w:rsidRDefault="009A29EA"/>
    <w:p w14:paraId="23D226C6" w14:textId="77777777" w:rsidR="009A29EA" w:rsidRPr="00D87563" w:rsidRDefault="009A29EA" w:rsidP="009A29EA">
      <w:r w:rsidRPr="00D87563">
        <w:rPr>
          <w:i/>
        </w:rPr>
        <w:t>site</w:t>
      </w:r>
    </w:p>
    <w:p w14:paraId="5026405D" w14:textId="77777777" w:rsidR="009A29EA" w:rsidRPr="00D87563" w:rsidRDefault="009A29EA" w:rsidP="009A29EA">
      <w:r w:rsidRPr="00D87563">
        <w:t xml:space="preserve">Unique alphanumeric identifier for a sampling location. </w:t>
      </w:r>
    </w:p>
    <w:p w14:paraId="0A3EE372" w14:textId="667FFFBB" w:rsidR="009A29EA" w:rsidRPr="00D87563" w:rsidRDefault="009A29EA"/>
    <w:p w14:paraId="5782A1DE" w14:textId="4EF945D8" w:rsidR="009A29EA" w:rsidRPr="00D87563" w:rsidRDefault="009A29EA">
      <w:pPr>
        <w:rPr>
          <w:i/>
        </w:rPr>
      </w:pPr>
      <w:r w:rsidRPr="00D87563">
        <w:rPr>
          <w:i/>
        </w:rPr>
        <w:t xml:space="preserve">replicate </w:t>
      </w:r>
    </w:p>
    <w:p w14:paraId="4BF94171" w14:textId="5636CBF4" w:rsidR="009A29EA" w:rsidRPr="00D87563" w:rsidRDefault="009A29EA">
      <w:r w:rsidRPr="00D87563">
        <w:t xml:space="preserve">Replicate for sampling location. While three replicates were collected in the field, some samples were poorly preserved and not enumerated so as to prevent potential errors. </w:t>
      </w:r>
    </w:p>
    <w:p w14:paraId="0F3B2510" w14:textId="6B098CFC" w:rsidR="009A29EA" w:rsidRPr="00D87563" w:rsidRDefault="009A29EA"/>
    <w:p w14:paraId="6E45999E" w14:textId="77777777" w:rsidR="009A29EA" w:rsidRPr="00D87563" w:rsidRDefault="009A29EA" w:rsidP="00AF6302">
      <w:pPr>
        <w:rPr>
          <w:i/>
        </w:rPr>
      </w:pPr>
      <w:proofErr w:type="spellStart"/>
      <w:r w:rsidRPr="00D87563">
        <w:rPr>
          <w:i/>
        </w:rPr>
        <w:t>Acroloxidae</w:t>
      </w:r>
      <w:proofErr w:type="spellEnd"/>
    </w:p>
    <w:p w14:paraId="7F232D3E" w14:textId="06103DC9" w:rsidR="009A29EA" w:rsidRPr="00D87563" w:rsidRDefault="009A29EA" w:rsidP="00AF6302">
      <w:r w:rsidRPr="00D87563">
        <w:t xml:space="preserve">Mollusk genus </w:t>
      </w:r>
    </w:p>
    <w:p w14:paraId="2CA05915" w14:textId="77777777" w:rsidR="009A29EA" w:rsidRPr="00D87563" w:rsidRDefault="009A29EA" w:rsidP="00AF6302">
      <w:pPr>
        <w:rPr>
          <w:color w:val="000000"/>
        </w:rPr>
      </w:pPr>
    </w:p>
    <w:p w14:paraId="038BA4A1" w14:textId="5E4588DC" w:rsidR="009A29EA" w:rsidRPr="00D87563" w:rsidRDefault="009A29EA" w:rsidP="00AF6302">
      <w:pPr>
        <w:rPr>
          <w:i/>
          <w:color w:val="000000"/>
        </w:rPr>
      </w:pPr>
      <w:proofErr w:type="spellStart"/>
      <w:r w:rsidRPr="00D87563">
        <w:rPr>
          <w:i/>
          <w:color w:val="000000"/>
        </w:rPr>
        <w:t>Asellidae</w:t>
      </w:r>
      <w:proofErr w:type="spellEnd"/>
    </w:p>
    <w:p w14:paraId="1F3766C4" w14:textId="77777777" w:rsidR="009A29EA" w:rsidRPr="00D87563" w:rsidRDefault="009A29EA" w:rsidP="00AF6302">
      <w:r w:rsidRPr="00D87563">
        <w:t>Endemic isopod genus</w:t>
      </w:r>
    </w:p>
    <w:p w14:paraId="20BCC447" w14:textId="77777777" w:rsidR="009A29EA" w:rsidRPr="00D87563" w:rsidRDefault="009A29EA" w:rsidP="00AF6302">
      <w:pPr>
        <w:rPr>
          <w:color w:val="000000"/>
        </w:rPr>
      </w:pPr>
    </w:p>
    <w:p w14:paraId="2B6E4279" w14:textId="1E864975" w:rsidR="009A29EA" w:rsidRPr="00D87563" w:rsidRDefault="009A29EA" w:rsidP="00AF6302">
      <w:pPr>
        <w:rPr>
          <w:i/>
          <w:color w:val="000000"/>
        </w:rPr>
      </w:pPr>
      <w:proofErr w:type="spellStart"/>
      <w:r w:rsidRPr="00D87563">
        <w:rPr>
          <w:i/>
          <w:color w:val="000000"/>
        </w:rPr>
        <w:t>Baicaliidae</w:t>
      </w:r>
      <w:proofErr w:type="spellEnd"/>
    </w:p>
    <w:p w14:paraId="3FF8EA8F" w14:textId="1A12CCBF" w:rsidR="009A29EA" w:rsidRPr="00D87563" w:rsidRDefault="009A29EA" w:rsidP="00AF6302">
      <w:r w:rsidRPr="00D87563">
        <w:t>Mollusk genus, most of which are endemic</w:t>
      </w:r>
    </w:p>
    <w:p w14:paraId="3AE09423" w14:textId="77777777" w:rsidR="009A29EA" w:rsidRPr="00D87563" w:rsidRDefault="009A29EA" w:rsidP="00AF6302">
      <w:pPr>
        <w:rPr>
          <w:color w:val="000000"/>
        </w:rPr>
      </w:pPr>
    </w:p>
    <w:p w14:paraId="4B4B382E" w14:textId="549FE16C" w:rsidR="009A29EA" w:rsidRPr="00D87563" w:rsidRDefault="009A29EA" w:rsidP="00AF6302">
      <w:pPr>
        <w:rPr>
          <w:i/>
          <w:color w:val="000000"/>
        </w:rPr>
      </w:pPr>
      <w:proofErr w:type="spellStart"/>
      <w:r w:rsidRPr="00D87563">
        <w:rPr>
          <w:i/>
          <w:color w:val="000000"/>
        </w:rPr>
        <w:t>Benedictidae</w:t>
      </w:r>
      <w:proofErr w:type="spellEnd"/>
    </w:p>
    <w:p w14:paraId="1FB71A73" w14:textId="77777777" w:rsidR="009A29EA" w:rsidRPr="00D87563" w:rsidRDefault="009A29EA" w:rsidP="00AF6302">
      <w:proofErr w:type="spellStart"/>
      <w:r w:rsidRPr="00D87563">
        <w:t>Mollusc</w:t>
      </w:r>
      <w:proofErr w:type="spellEnd"/>
      <w:r w:rsidRPr="00D87563">
        <w:t xml:space="preserve"> genus, most of which are endemic</w:t>
      </w:r>
    </w:p>
    <w:p w14:paraId="25D766FD" w14:textId="77777777" w:rsidR="009A29EA" w:rsidRPr="00D87563" w:rsidRDefault="009A29EA" w:rsidP="00AF6302">
      <w:pPr>
        <w:rPr>
          <w:color w:val="000000"/>
        </w:rPr>
      </w:pPr>
    </w:p>
    <w:p w14:paraId="4E7E6A2B" w14:textId="631488F7" w:rsidR="009A29EA" w:rsidRPr="00D87563" w:rsidRDefault="009A29EA" w:rsidP="00AF6302">
      <w:pPr>
        <w:rPr>
          <w:i/>
          <w:color w:val="000000"/>
        </w:rPr>
      </w:pPr>
      <w:proofErr w:type="spellStart"/>
      <w:r w:rsidRPr="00D87563">
        <w:rPr>
          <w:i/>
          <w:color w:val="000000"/>
        </w:rPr>
        <w:t>Brandtia_latissima</w:t>
      </w:r>
      <w:proofErr w:type="spellEnd"/>
    </w:p>
    <w:p w14:paraId="62BBDCE5" w14:textId="77777777" w:rsidR="009A29EA" w:rsidRPr="00D87563" w:rsidRDefault="009A29EA" w:rsidP="00AF6302">
      <w:r w:rsidRPr="00D87563">
        <w:t>Endemic amphipod species</w:t>
      </w:r>
    </w:p>
    <w:p w14:paraId="5AD171BE" w14:textId="77777777" w:rsidR="009A29EA" w:rsidRPr="00D87563" w:rsidRDefault="009A29EA" w:rsidP="00AF6302">
      <w:pPr>
        <w:rPr>
          <w:color w:val="000000"/>
        </w:rPr>
      </w:pPr>
    </w:p>
    <w:p w14:paraId="5C161EE6" w14:textId="5396CA08" w:rsidR="009A29EA" w:rsidRPr="00D87563" w:rsidRDefault="009A29EA" w:rsidP="00AF6302">
      <w:pPr>
        <w:rPr>
          <w:i/>
          <w:color w:val="000000"/>
        </w:rPr>
      </w:pPr>
      <w:proofErr w:type="spellStart"/>
      <w:r w:rsidRPr="00D87563">
        <w:rPr>
          <w:i/>
          <w:color w:val="000000"/>
        </w:rPr>
        <w:t>Brandtia_parasitica_parasitica</w:t>
      </w:r>
      <w:proofErr w:type="spellEnd"/>
    </w:p>
    <w:p w14:paraId="57AC31FF" w14:textId="77777777" w:rsidR="009A29EA" w:rsidRPr="00D87563" w:rsidRDefault="009A29EA" w:rsidP="00AF6302">
      <w:r w:rsidRPr="00D87563">
        <w:t>Endemic amphipod species</w:t>
      </w:r>
    </w:p>
    <w:p w14:paraId="59890F77" w14:textId="77777777" w:rsidR="009A29EA" w:rsidRPr="00D87563" w:rsidRDefault="009A29EA" w:rsidP="00AF6302">
      <w:pPr>
        <w:rPr>
          <w:color w:val="000000"/>
        </w:rPr>
      </w:pPr>
    </w:p>
    <w:p w14:paraId="0406F8AE" w14:textId="300561E3" w:rsidR="009A29EA" w:rsidRPr="00D87563" w:rsidRDefault="009A29EA" w:rsidP="00AF6302">
      <w:pPr>
        <w:rPr>
          <w:i/>
          <w:color w:val="000000"/>
        </w:rPr>
      </w:pPr>
      <w:r w:rsidRPr="00D87563">
        <w:rPr>
          <w:i/>
          <w:color w:val="000000"/>
        </w:rPr>
        <w:t>Caddisflies</w:t>
      </w:r>
    </w:p>
    <w:p w14:paraId="1A7ED40D" w14:textId="77777777" w:rsidR="009A29EA" w:rsidRPr="00D87563" w:rsidRDefault="009A29EA" w:rsidP="00AF6302">
      <w:r w:rsidRPr="00D87563">
        <w:t xml:space="preserve">General grouping; were not identified to species. </w:t>
      </w:r>
    </w:p>
    <w:p w14:paraId="31603864" w14:textId="77777777" w:rsidR="009A29EA" w:rsidRPr="00D87563" w:rsidRDefault="009A29EA" w:rsidP="00AF6302">
      <w:pPr>
        <w:rPr>
          <w:color w:val="000000"/>
        </w:rPr>
      </w:pPr>
    </w:p>
    <w:p w14:paraId="0E99A9FA" w14:textId="7A232570" w:rsidR="009A29EA" w:rsidRPr="00D87563" w:rsidRDefault="009A29EA" w:rsidP="00AF6302">
      <w:pPr>
        <w:rPr>
          <w:i/>
          <w:color w:val="000000"/>
        </w:rPr>
      </w:pPr>
      <w:proofErr w:type="spellStart"/>
      <w:r w:rsidRPr="00D87563">
        <w:rPr>
          <w:i/>
          <w:color w:val="000000"/>
        </w:rPr>
        <w:t>Cryptoropus_inflatus</w:t>
      </w:r>
      <w:proofErr w:type="spellEnd"/>
    </w:p>
    <w:p w14:paraId="381A9897" w14:textId="77777777" w:rsidR="009A29EA" w:rsidRPr="00D87563" w:rsidRDefault="009A29EA" w:rsidP="00AF6302">
      <w:r w:rsidRPr="00D87563">
        <w:t>Endemic amphipod species</w:t>
      </w:r>
    </w:p>
    <w:p w14:paraId="662FD477" w14:textId="77777777" w:rsidR="00354123" w:rsidRPr="00D87563" w:rsidRDefault="00354123" w:rsidP="00AF6302">
      <w:pPr>
        <w:rPr>
          <w:color w:val="000000"/>
        </w:rPr>
      </w:pPr>
    </w:p>
    <w:p w14:paraId="6F5C983E" w14:textId="0FEBDAA6" w:rsidR="009A29EA" w:rsidRPr="00D87563" w:rsidRDefault="009A29EA" w:rsidP="00AF6302">
      <w:pPr>
        <w:rPr>
          <w:i/>
          <w:color w:val="000000"/>
        </w:rPr>
      </w:pPr>
      <w:proofErr w:type="spellStart"/>
      <w:r w:rsidRPr="00D87563">
        <w:rPr>
          <w:i/>
          <w:color w:val="000000"/>
        </w:rPr>
        <w:t>Cryptoropus_pachytus</w:t>
      </w:r>
      <w:proofErr w:type="spellEnd"/>
    </w:p>
    <w:p w14:paraId="4E4975FD" w14:textId="77777777" w:rsidR="009A29EA" w:rsidRPr="00D87563" w:rsidRDefault="009A29EA" w:rsidP="00AF6302">
      <w:r w:rsidRPr="00D87563">
        <w:t>Endemic amphipod species</w:t>
      </w:r>
    </w:p>
    <w:p w14:paraId="3C7C917A" w14:textId="77777777" w:rsidR="00354123" w:rsidRPr="00D87563" w:rsidRDefault="00354123" w:rsidP="00AF6302">
      <w:pPr>
        <w:rPr>
          <w:color w:val="000000"/>
        </w:rPr>
      </w:pPr>
    </w:p>
    <w:p w14:paraId="7340414D" w14:textId="53F6C1FB" w:rsidR="009A29EA" w:rsidRPr="00D87563" w:rsidRDefault="009A29EA" w:rsidP="00AF6302">
      <w:pPr>
        <w:rPr>
          <w:i/>
          <w:color w:val="000000"/>
        </w:rPr>
      </w:pPr>
      <w:proofErr w:type="spellStart"/>
      <w:r w:rsidRPr="00D87563">
        <w:rPr>
          <w:i/>
          <w:color w:val="000000"/>
        </w:rPr>
        <w:t>Cryptoropus_rugosus</w:t>
      </w:r>
      <w:proofErr w:type="spellEnd"/>
    </w:p>
    <w:p w14:paraId="03161160" w14:textId="77777777" w:rsidR="009A29EA" w:rsidRPr="00D87563" w:rsidRDefault="009A29EA" w:rsidP="00AF6302">
      <w:r w:rsidRPr="00D87563">
        <w:t>Endemic amphipod species</w:t>
      </w:r>
    </w:p>
    <w:p w14:paraId="360D234E" w14:textId="77777777" w:rsidR="00354123" w:rsidRPr="00D87563" w:rsidRDefault="00354123" w:rsidP="00AF6302">
      <w:pPr>
        <w:rPr>
          <w:color w:val="000000"/>
        </w:rPr>
      </w:pPr>
    </w:p>
    <w:p w14:paraId="00A540A8" w14:textId="11E5C040" w:rsidR="009A29EA" w:rsidRPr="00D87563" w:rsidRDefault="009A29EA" w:rsidP="00AF6302">
      <w:pPr>
        <w:rPr>
          <w:i/>
          <w:color w:val="000000"/>
        </w:rPr>
      </w:pPr>
      <w:proofErr w:type="spellStart"/>
      <w:r w:rsidRPr="00D87563">
        <w:rPr>
          <w:i/>
          <w:color w:val="000000"/>
        </w:rPr>
        <w:t>Eulimnogammarus_capreolus</w:t>
      </w:r>
      <w:proofErr w:type="spellEnd"/>
    </w:p>
    <w:p w14:paraId="5EAE2A06" w14:textId="77777777" w:rsidR="009A29EA" w:rsidRPr="00D87563" w:rsidRDefault="009A29EA" w:rsidP="00AF6302">
      <w:r w:rsidRPr="00D87563">
        <w:t>Endemic amphipod species</w:t>
      </w:r>
    </w:p>
    <w:p w14:paraId="53FAF70D" w14:textId="77777777" w:rsidR="00354123" w:rsidRPr="00D87563" w:rsidRDefault="00354123" w:rsidP="00AF6302">
      <w:pPr>
        <w:rPr>
          <w:color w:val="000000"/>
        </w:rPr>
      </w:pPr>
    </w:p>
    <w:p w14:paraId="5A8F1378" w14:textId="311028D3" w:rsidR="009A29EA" w:rsidRPr="00D87563" w:rsidRDefault="009A29EA" w:rsidP="00AF6302">
      <w:pPr>
        <w:rPr>
          <w:i/>
          <w:color w:val="000000"/>
        </w:rPr>
      </w:pPr>
      <w:proofErr w:type="spellStart"/>
      <w:r w:rsidRPr="00D87563">
        <w:rPr>
          <w:i/>
          <w:color w:val="000000"/>
        </w:rPr>
        <w:t>Eulimnogammarus_cruentes</w:t>
      </w:r>
      <w:proofErr w:type="spellEnd"/>
    </w:p>
    <w:p w14:paraId="3DEAD3E3" w14:textId="77777777" w:rsidR="009A29EA" w:rsidRPr="00D87563" w:rsidRDefault="009A29EA" w:rsidP="00AF6302">
      <w:r w:rsidRPr="00D87563">
        <w:t>Endemic amphipod species</w:t>
      </w:r>
    </w:p>
    <w:p w14:paraId="229ED795" w14:textId="77777777" w:rsidR="00354123" w:rsidRPr="00D87563" w:rsidRDefault="00354123" w:rsidP="00AF6302">
      <w:pPr>
        <w:rPr>
          <w:color w:val="000000"/>
        </w:rPr>
      </w:pPr>
    </w:p>
    <w:p w14:paraId="74CF7784" w14:textId="5DE483BD" w:rsidR="009A29EA" w:rsidRPr="00D87563" w:rsidRDefault="009A29EA" w:rsidP="00AF6302">
      <w:pPr>
        <w:rPr>
          <w:i/>
          <w:color w:val="000000"/>
        </w:rPr>
      </w:pPr>
      <w:proofErr w:type="spellStart"/>
      <w:r w:rsidRPr="00D87563">
        <w:rPr>
          <w:i/>
          <w:color w:val="000000"/>
        </w:rPr>
        <w:t>Eulimnogammarus_cyaneus</w:t>
      </w:r>
      <w:proofErr w:type="spellEnd"/>
    </w:p>
    <w:p w14:paraId="5628EACD" w14:textId="77777777" w:rsidR="009A29EA" w:rsidRPr="00D87563" w:rsidRDefault="009A29EA" w:rsidP="00AF6302">
      <w:r w:rsidRPr="00D87563">
        <w:t>Endemic amphipod species</w:t>
      </w:r>
    </w:p>
    <w:p w14:paraId="09086713" w14:textId="77777777" w:rsidR="00354123" w:rsidRPr="00D87563" w:rsidRDefault="00354123" w:rsidP="00AF6302">
      <w:pPr>
        <w:rPr>
          <w:color w:val="000000"/>
        </w:rPr>
      </w:pPr>
    </w:p>
    <w:p w14:paraId="7AC4B161" w14:textId="42C13483" w:rsidR="009A29EA" w:rsidRPr="00D87563" w:rsidRDefault="009A29EA" w:rsidP="00AF6302">
      <w:pPr>
        <w:rPr>
          <w:i/>
          <w:color w:val="000000"/>
        </w:rPr>
      </w:pPr>
      <w:proofErr w:type="spellStart"/>
      <w:r w:rsidRPr="00D87563">
        <w:rPr>
          <w:i/>
          <w:color w:val="000000"/>
        </w:rPr>
        <w:t>Eulimnogammarus_grandimanus</w:t>
      </w:r>
      <w:proofErr w:type="spellEnd"/>
    </w:p>
    <w:p w14:paraId="66D5E08E" w14:textId="77777777" w:rsidR="009A29EA" w:rsidRPr="00D87563" w:rsidRDefault="009A29EA" w:rsidP="00AF6302">
      <w:r w:rsidRPr="00D87563">
        <w:t>Endemic amphipod species</w:t>
      </w:r>
    </w:p>
    <w:p w14:paraId="64FBE116" w14:textId="77777777" w:rsidR="00354123" w:rsidRPr="00D87563" w:rsidRDefault="00354123" w:rsidP="00AF6302">
      <w:pPr>
        <w:rPr>
          <w:color w:val="000000"/>
        </w:rPr>
      </w:pPr>
    </w:p>
    <w:p w14:paraId="36148D6A" w14:textId="22670372" w:rsidR="009A29EA" w:rsidRPr="00D87563" w:rsidRDefault="009A29EA" w:rsidP="00AF6302">
      <w:pPr>
        <w:rPr>
          <w:i/>
          <w:color w:val="000000"/>
        </w:rPr>
      </w:pPr>
      <w:proofErr w:type="spellStart"/>
      <w:r w:rsidRPr="00D87563">
        <w:rPr>
          <w:i/>
          <w:color w:val="000000"/>
        </w:rPr>
        <w:t>Eulimnogammarus_juveniles</w:t>
      </w:r>
      <w:proofErr w:type="spellEnd"/>
    </w:p>
    <w:p w14:paraId="4D81EF94" w14:textId="15512B00" w:rsidR="009A29EA" w:rsidRPr="00D87563" w:rsidRDefault="009A29EA" w:rsidP="00AF6302">
      <w:r w:rsidRPr="00D87563">
        <w:t xml:space="preserve">Endemic amphipod genus. </w:t>
      </w:r>
      <w:r w:rsidR="00354123" w:rsidRPr="00D87563">
        <w:t xml:space="preserve">Identification kept at genus level so as to prevent misclassification. </w:t>
      </w:r>
      <w:r w:rsidRPr="00D87563">
        <w:t xml:space="preserve"> </w:t>
      </w:r>
    </w:p>
    <w:p w14:paraId="77654923" w14:textId="77777777" w:rsidR="00354123" w:rsidRPr="00D87563" w:rsidRDefault="00354123" w:rsidP="00AF6302">
      <w:pPr>
        <w:rPr>
          <w:color w:val="000000"/>
        </w:rPr>
      </w:pPr>
    </w:p>
    <w:p w14:paraId="0CD0D2F7" w14:textId="2DF6FD6F" w:rsidR="009A29EA" w:rsidRPr="00D87563" w:rsidRDefault="009A29EA" w:rsidP="00AF6302">
      <w:pPr>
        <w:rPr>
          <w:i/>
          <w:color w:val="000000"/>
        </w:rPr>
      </w:pPr>
      <w:proofErr w:type="spellStart"/>
      <w:r w:rsidRPr="00D87563">
        <w:rPr>
          <w:i/>
          <w:color w:val="000000"/>
        </w:rPr>
        <w:lastRenderedPageBreak/>
        <w:t>Eulimnogammarus_maackii</w:t>
      </w:r>
      <w:proofErr w:type="spellEnd"/>
    </w:p>
    <w:p w14:paraId="423A0B2C" w14:textId="77777777" w:rsidR="009A29EA" w:rsidRPr="00D87563" w:rsidRDefault="009A29EA" w:rsidP="00AF6302">
      <w:r w:rsidRPr="00D87563">
        <w:t>Endemic amphipod species</w:t>
      </w:r>
    </w:p>
    <w:p w14:paraId="107A1BFA" w14:textId="77777777" w:rsidR="00354123" w:rsidRPr="00D87563" w:rsidRDefault="00354123" w:rsidP="00AF6302">
      <w:pPr>
        <w:rPr>
          <w:color w:val="000000"/>
        </w:rPr>
      </w:pPr>
    </w:p>
    <w:p w14:paraId="47CB6EBA" w14:textId="65EB571F" w:rsidR="009A29EA" w:rsidRPr="00D87563" w:rsidRDefault="009A29EA" w:rsidP="00AF6302">
      <w:pPr>
        <w:rPr>
          <w:i/>
          <w:color w:val="000000"/>
        </w:rPr>
      </w:pPr>
      <w:proofErr w:type="spellStart"/>
      <w:r w:rsidRPr="00D87563">
        <w:rPr>
          <w:i/>
          <w:color w:val="000000"/>
        </w:rPr>
        <w:t>Eulimnogammarus_marituji</w:t>
      </w:r>
      <w:proofErr w:type="spellEnd"/>
    </w:p>
    <w:p w14:paraId="6263A3F2" w14:textId="77777777" w:rsidR="009A29EA" w:rsidRPr="00D87563" w:rsidRDefault="009A29EA" w:rsidP="00AF6302">
      <w:r w:rsidRPr="00D87563">
        <w:t>Endemic amphipod species</w:t>
      </w:r>
    </w:p>
    <w:p w14:paraId="2B3E948E" w14:textId="77777777" w:rsidR="00354123" w:rsidRPr="00D87563" w:rsidRDefault="00354123" w:rsidP="00AF6302">
      <w:pPr>
        <w:rPr>
          <w:color w:val="000000"/>
        </w:rPr>
      </w:pPr>
    </w:p>
    <w:p w14:paraId="2395549B" w14:textId="379005E3" w:rsidR="009A29EA" w:rsidRPr="00D87563" w:rsidRDefault="009A29EA" w:rsidP="00AF6302">
      <w:pPr>
        <w:rPr>
          <w:i/>
          <w:color w:val="000000"/>
        </w:rPr>
      </w:pPr>
      <w:proofErr w:type="spellStart"/>
      <w:r w:rsidRPr="00D87563">
        <w:rPr>
          <w:i/>
          <w:color w:val="000000"/>
        </w:rPr>
        <w:t>Eulimnogammarus_verucossus</w:t>
      </w:r>
      <w:proofErr w:type="spellEnd"/>
    </w:p>
    <w:p w14:paraId="32DB820B" w14:textId="77777777" w:rsidR="009A29EA" w:rsidRPr="00D87563" w:rsidRDefault="009A29EA" w:rsidP="00AF6302">
      <w:r w:rsidRPr="00D87563">
        <w:t>Endemic amphipod species</w:t>
      </w:r>
    </w:p>
    <w:p w14:paraId="1A791C27" w14:textId="77777777" w:rsidR="00354123" w:rsidRPr="00D87563" w:rsidRDefault="00354123" w:rsidP="00AF6302">
      <w:pPr>
        <w:rPr>
          <w:color w:val="000000"/>
        </w:rPr>
      </w:pPr>
    </w:p>
    <w:p w14:paraId="2A18C1A1" w14:textId="1AD5E32E" w:rsidR="009A29EA" w:rsidRPr="00D87563" w:rsidRDefault="009A29EA" w:rsidP="00AF6302">
      <w:pPr>
        <w:rPr>
          <w:b/>
          <w:bCs/>
          <w:i/>
          <w:color w:val="000000"/>
        </w:rPr>
      </w:pPr>
      <w:proofErr w:type="spellStart"/>
      <w:r w:rsidRPr="00D87563">
        <w:rPr>
          <w:i/>
          <w:color w:val="000000"/>
        </w:rPr>
        <w:t>Eulimnogammarus_viridis_viridis</w:t>
      </w:r>
      <w:proofErr w:type="spellEnd"/>
    </w:p>
    <w:p w14:paraId="12C90AF8" w14:textId="77777777" w:rsidR="009A29EA" w:rsidRPr="00D87563" w:rsidRDefault="009A29EA" w:rsidP="00AF6302">
      <w:r w:rsidRPr="00D87563">
        <w:t>Endemic amphipod species</w:t>
      </w:r>
    </w:p>
    <w:p w14:paraId="497D78A5" w14:textId="77777777" w:rsidR="00354123" w:rsidRPr="00D87563" w:rsidRDefault="00354123" w:rsidP="00AF6302">
      <w:pPr>
        <w:rPr>
          <w:color w:val="000000"/>
        </w:rPr>
      </w:pPr>
    </w:p>
    <w:p w14:paraId="45B67887" w14:textId="3339BFBD" w:rsidR="009A29EA" w:rsidRPr="00D87563" w:rsidRDefault="009A29EA" w:rsidP="00AF6302">
      <w:pPr>
        <w:rPr>
          <w:i/>
          <w:color w:val="000000"/>
        </w:rPr>
      </w:pPr>
      <w:proofErr w:type="spellStart"/>
      <w:r w:rsidRPr="00D87563">
        <w:rPr>
          <w:i/>
          <w:color w:val="000000"/>
        </w:rPr>
        <w:t>Eulimnogammarus_vittatus</w:t>
      </w:r>
      <w:proofErr w:type="spellEnd"/>
    </w:p>
    <w:p w14:paraId="043AA1DF" w14:textId="77777777" w:rsidR="009A29EA" w:rsidRPr="00D87563" w:rsidRDefault="009A29EA" w:rsidP="00AF6302">
      <w:r w:rsidRPr="00D87563">
        <w:t>Endemic amphipod species</w:t>
      </w:r>
    </w:p>
    <w:p w14:paraId="6AF78FB8" w14:textId="77777777" w:rsidR="00354123" w:rsidRPr="00D87563" w:rsidRDefault="00354123" w:rsidP="00AF6302">
      <w:pPr>
        <w:rPr>
          <w:color w:val="000000"/>
        </w:rPr>
      </w:pPr>
    </w:p>
    <w:p w14:paraId="58609EC8" w14:textId="6D8A3A9D" w:rsidR="009A29EA" w:rsidRPr="00D87563" w:rsidRDefault="009A29EA" w:rsidP="00AF6302">
      <w:pPr>
        <w:rPr>
          <w:i/>
          <w:color w:val="000000"/>
        </w:rPr>
      </w:pPr>
      <w:r w:rsidRPr="00D87563">
        <w:rPr>
          <w:i/>
          <w:color w:val="000000"/>
        </w:rPr>
        <w:t>Flatworms</w:t>
      </w:r>
    </w:p>
    <w:p w14:paraId="0DB85665" w14:textId="77777777" w:rsidR="009A29EA" w:rsidRPr="00D87563" w:rsidRDefault="009A29EA" w:rsidP="00AF6302">
      <w:r w:rsidRPr="00D87563">
        <w:t xml:space="preserve">Not identified beyond order. </w:t>
      </w:r>
    </w:p>
    <w:p w14:paraId="6EF25EBA" w14:textId="77777777" w:rsidR="00354123" w:rsidRPr="00D87563" w:rsidRDefault="00354123" w:rsidP="00AF6302">
      <w:pPr>
        <w:rPr>
          <w:color w:val="000000"/>
        </w:rPr>
      </w:pPr>
    </w:p>
    <w:p w14:paraId="73D71E34" w14:textId="36517B42" w:rsidR="009A29EA" w:rsidRPr="00D87563" w:rsidRDefault="009A29EA" w:rsidP="00AF6302">
      <w:pPr>
        <w:rPr>
          <w:i/>
          <w:color w:val="000000"/>
        </w:rPr>
      </w:pPr>
      <w:r w:rsidRPr="00D87563">
        <w:rPr>
          <w:i/>
          <w:color w:val="000000"/>
        </w:rPr>
        <w:t>Leeches</w:t>
      </w:r>
    </w:p>
    <w:p w14:paraId="1EAEB5F7" w14:textId="77777777" w:rsidR="009A29EA" w:rsidRPr="00D87563" w:rsidRDefault="009A29EA" w:rsidP="00AF6302">
      <w:r w:rsidRPr="00D87563">
        <w:t>Not identified beyond order, although 12 endemic species do exist.</w:t>
      </w:r>
    </w:p>
    <w:p w14:paraId="35BB86AD" w14:textId="77777777" w:rsidR="00354123" w:rsidRPr="00D87563" w:rsidRDefault="00354123" w:rsidP="00AF6302">
      <w:pPr>
        <w:rPr>
          <w:color w:val="000000"/>
        </w:rPr>
      </w:pPr>
    </w:p>
    <w:p w14:paraId="2F878EFC" w14:textId="6328F7E9" w:rsidR="009A29EA" w:rsidRPr="00D87563" w:rsidRDefault="009A29EA" w:rsidP="00AF6302">
      <w:pPr>
        <w:rPr>
          <w:i/>
          <w:color w:val="000000"/>
        </w:rPr>
      </w:pPr>
      <w:proofErr w:type="spellStart"/>
      <w:r w:rsidRPr="00D87563">
        <w:rPr>
          <w:i/>
          <w:color w:val="000000"/>
        </w:rPr>
        <w:t>Maackia</w:t>
      </w:r>
      <w:proofErr w:type="spellEnd"/>
    </w:p>
    <w:p w14:paraId="7E85339B" w14:textId="3885EA3A" w:rsidR="009A29EA" w:rsidRPr="00D87563" w:rsidRDefault="00354123" w:rsidP="00AF6302">
      <w:r w:rsidRPr="00D87563">
        <w:t>Mollusk</w:t>
      </w:r>
      <w:r w:rsidR="009A29EA" w:rsidRPr="00D87563">
        <w:t xml:space="preserve"> genus, most of which are endemic</w:t>
      </w:r>
    </w:p>
    <w:p w14:paraId="5715E6BC" w14:textId="77777777" w:rsidR="00354123" w:rsidRPr="00D87563" w:rsidRDefault="00354123" w:rsidP="00AF6302">
      <w:pPr>
        <w:rPr>
          <w:color w:val="000000"/>
        </w:rPr>
      </w:pPr>
    </w:p>
    <w:p w14:paraId="5719CE3F" w14:textId="0BE0BC63" w:rsidR="009A29EA" w:rsidRPr="00D87563" w:rsidRDefault="009A29EA" w:rsidP="00AF6302">
      <w:pPr>
        <w:rPr>
          <w:i/>
          <w:color w:val="000000"/>
        </w:rPr>
      </w:pPr>
      <w:proofErr w:type="spellStart"/>
      <w:r w:rsidRPr="00D87563">
        <w:rPr>
          <w:i/>
          <w:color w:val="000000"/>
        </w:rPr>
        <w:t>Pallasea_brandtia_brandt</w:t>
      </w:r>
      <w:r w:rsidR="00570225">
        <w:rPr>
          <w:i/>
          <w:color w:val="000000"/>
        </w:rPr>
        <w:t>i</w:t>
      </w:r>
      <w:r w:rsidRPr="00D87563">
        <w:rPr>
          <w:i/>
          <w:color w:val="000000"/>
        </w:rPr>
        <w:t>a</w:t>
      </w:r>
      <w:proofErr w:type="spellEnd"/>
    </w:p>
    <w:p w14:paraId="140A3A5B" w14:textId="77777777" w:rsidR="009A29EA" w:rsidRPr="00D87563" w:rsidRDefault="009A29EA" w:rsidP="00AF6302">
      <w:r w:rsidRPr="00D87563">
        <w:t>Endemic amphipod species</w:t>
      </w:r>
    </w:p>
    <w:p w14:paraId="79379A62" w14:textId="77777777" w:rsidR="00354123" w:rsidRPr="00D87563" w:rsidRDefault="00354123" w:rsidP="00AF6302">
      <w:pPr>
        <w:rPr>
          <w:color w:val="000000"/>
        </w:rPr>
      </w:pPr>
    </w:p>
    <w:p w14:paraId="676D6503" w14:textId="04778BB7" w:rsidR="009A29EA" w:rsidRPr="00D87563" w:rsidRDefault="009A29EA" w:rsidP="00AF6302">
      <w:pPr>
        <w:rPr>
          <w:i/>
          <w:color w:val="000000"/>
        </w:rPr>
      </w:pPr>
      <w:proofErr w:type="spellStart"/>
      <w:r w:rsidRPr="00D87563">
        <w:rPr>
          <w:i/>
          <w:color w:val="000000"/>
        </w:rPr>
        <w:t>Pallasea_brandtii_tenera</w:t>
      </w:r>
      <w:proofErr w:type="spellEnd"/>
    </w:p>
    <w:p w14:paraId="6AC90784" w14:textId="77777777" w:rsidR="009A29EA" w:rsidRPr="00D87563" w:rsidRDefault="009A29EA" w:rsidP="00AF6302">
      <w:r w:rsidRPr="00D87563">
        <w:t>Endemic amphipod species</w:t>
      </w:r>
    </w:p>
    <w:p w14:paraId="2DDF00FC" w14:textId="77777777" w:rsidR="00354123" w:rsidRPr="00D87563" w:rsidRDefault="00354123" w:rsidP="00AF6302">
      <w:pPr>
        <w:rPr>
          <w:color w:val="000000"/>
        </w:rPr>
      </w:pPr>
    </w:p>
    <w:p w14:paraId="3D325494" w14:textId="652A9690" w:rsidR="009A29EA" w:rsidRPr="00D87563" w:rsidRDefault="009A29EA" w:rsidP="00AF6302">
      <w:pPr>
        <w:rPr>
          <w:i/>
          <w:color w:val="000000"/>
        </w:rPr>
      </w:pPr>
      <w:proofErr w:type="spellStart"/>
      <w:r w:rsidRPr="00D87563">
        <w:rPr>
          <w:i/>
          <w:color w:val="000000"/>
        </w:rPr>
        <w:t>Pallasea_cancelloides</w:t>
      </w:r>
      <w:proofErr w:type="spellEnd"/>
    </w:p>
    <w:p w14:paraId="4EE394E5" w14:textId="77777777" w:rsidR="009A29EA" w:rsidRPr="00D87563" w:rsidRDefault="009A29EA" w:rsidP="00AF6302">
      <w:r w:rsidRPr="00D87563">
        <w:t>Endemic amphipod species</w:t>
      </w:r>
    </w:p>
    <w:p w14:paraId="22C4C01A" w14:textId="77777777" w:rsidR="00354123" w:rsidRPr="00D87563" w:rsidRDefault="00354123" w:rsidP="00AF6302">
      <w:pPr>
        <w:rPr>
          <w:color w:val="000000"/>
        </w:rPr>
      </w:pPr>
    </w:p>
    <w:p w14:paraId="0BD3FAF3" w14:textId="5F3581E3" w:rsidR="009A29EA" w:rsidRPr="00D87563" w:rsidRDefault="009A29EA" w:rsidP="00AF6302">
      <w:pPr>
        <w:rPr>
          <w:i/>
          <w:color w:val="000000"/>
        </w:rPr>
      </w:pPr>
      <w:proofErr w:type="spellStart"/>
      <w:r w:rsidRPr="00D87563">
        <w:rPr>
          <w:i/>
          <w:color w:val="000000"/>
        </w:rPr>
        <w:t>Pallasea_cancellus</w:t>
      </w:r>
      <w:proofErr w:type="spellEnd"/>
    </w:p>
    <w:p w14:paraId="5E4EE304" w14:textId="77777777" w:rsidR="009A29EA" w:rsidRPr="00D87563" w:rsidRDefault="009A29EA" w:rsidP="00AF6302">
      <w:r w:rsidRPr="00D87563">
        <w:t>Endemic amphipod species</w:t>
      </w:r>
    </w:p>
    <w:p w14:paraId="3760AC1F" w14:textId="77777777" w:rsidR="00354123" w:rsidRPr="00D87563" w:rsidRDefault="00354123" w:rsidP="00AF6302">
      <w:pPr>
        <w:rPr>
          <w:color w:val="000000"/>
        </w:rPr>
      </w:pPr>
    </w:p>
    <w:p w14:paraId="1367E6C6" w14:textId="710A68BA" w:rsidR="009A29EA" w:rsidRPr="00D87563" w:rsidRDefault="009A29EA" w:rsidP="00AF6302">
      <w:pPr>
        <w:rPr>
          <w:i/>
          <w:color w:val="000000"/>
        </w:rPr>
      </w:pPr>
      <w:proofErr w:type="spellStart"/>
      <w:r w:rsidRPr="00D87563">
        <w:rPr>
          <w:i/>
          <w:color w:val="000000"/>
        </w:rPr>
        <w:t>Pallasea_viridis</w:t>
      </w:r>
      <w:proofErr w:type="spellEnd"/>
    </w:p>
    <w:p w14:paraId="140CF700" w14:textId="77777777" w:rsidR="009A29EA" w:rsidRPr="00D87563" w:rsidRDefault="009A29EA" w:rsidP="00AF6302">
      <w:r w:rsidRPr="00D87563">
        <w:t>Endemic amphipod species</w:t>
      </w:r>
    </w:p>
    <w:p w14:paraId="334652DD" w14:textId="77777777" w:rsidR="00354123" w:rsidRPr="00D87563" w:rsidRDefault="00354123" w:rsidP="00AF6302">
      <w:pPr>
        <w:rPr>
          <w:color w:val="000000"/>
        </w:rPr>
      </w:pPr>
    </w:p>
    <w:p w14:paraId="506C6FE6" w14:textId="12B7E12E" w:rsidR="009A29EA" w:rsidRPr="00D87563" w:rsidRDefault="009A29EA" w:rsidP="00AF6302">
      <w:pPr>
        <w:rPr>
          <w:i/>
          <w:color w:val="000000"/>
        </w:rPr>
      </w:pPr>
      <w:proofErr w:type="spellStart"/>
      <w:r w:rsidRPr="00D87563">
        <w:rPr>
          <w:i/>
          <w:color w:val="000000"/>
        </w:rPr>
        <w:t>Planorbidae</w:t>
      </w:r>
      <w:proofErr w:type="spellEnd"/>
    </w:p>
    <w:p w14:paraId="6B0DAD88" w14:textId="293B0CF4" w:rsidR="009A29EA" w:rsidRPr="00D87563" w:rsidRDefault="00354123" w:rsidP="00AF6302">
      <w:r w:rsidRPr="00D87563">
        <w:t>Mollusk</w:t>
      </w:r>
      <w:r w:rsidR="009A29EA" w:rsidRPr="00D87563">
        <w:t xml:space="preserve"> genus, most of which are endemic</w:t>
      </w:r>
    </w:p>
    <w:p w14:paraId="398C1672" w14:textId="77777777" w:rsidR="00354123" w:rsidRPr="00D87563" w:rsidRDefault="00354123" w:rsidP="00AF6302">
      <w:pPr>
        <w:rPr>
          <w:color w:val="000000"/>
        </w:rPr>
      </w:pPr>
    </w:p>
    <w:p w14:paraId="06C73897" w14:textId="596CAF40" w:rsidR="009A29EA" w:rsidRPr="00D87563" w:rsidRDefault="009A29EA" w:rsidP="00AF6302">
      <w:pPr>
        <w:rPr>
          <w:i/>
          <w:color w:val="000000"/>
        </w:rPr>
      </w:pPr>
      <w:proofErr w:type="spellStart"/>
      <w:r w:rsidRPr="00D87563">
        <w:rPr>
          <w:i/>
          <w:color w:val="000000"/>
        </w:rPr>
        <w:t>Poekilogammarus_crassimus</w:t>
      </w:r>
      <w:proofErr w:type="spellEnd"/>
    </w:p>
    <w:p w14:paraId="23D2A7D6" w14:textId="77777777" w:rsidR="009A29EA" w:rsidRPr="00D87563" w:rsidRDefault="009A29EA" w:rsidP="00AF6302">
      <w:r w:rsidRPr="00D87563">
        <w:t>Endemic amphipod species</w:t>
      </w:r>
    </w:p>
    <w:p w14:paraId="6D551524" w14:textId="77777777" w:rsidR="00354123" w:rsidRPr="00D87563" w:rsidRDefault="00354123" w:rsidP="00AF6302">
      <w:pPr>
        <w:rPr>
          <w:color w:val="000000"/>
        </w:rPr>
      </w:pPr>
    </w:p>
    <w:p w14:paraId="637D924F" w14:textId="4E45F858" w:rsidR="009A29EA" w:rsidRPr="00D87563" w:rsidRDefault="009A29EA" w:rsidP="00AF6302">
      <w:pPr>
        <w:rPr>
          <w:i/>
          <w:color w:val="000000"/>
        </w:rPr>
      </w:pPr>
      <w:proofErr w:type="spellStart"/>
      <w:r w:rsidRPr="00D87563">
        <w:rPr>
          <w:i/>
          <w:color w:val="000000"/>
        </w:rPr>
        <w:t>Poekilogammarus_ephippiatus</w:t>
      </w:r>
      <w:proofErr w:type="spellEnd"/>
    </w:p>
    <w:p w14:paraId="6362CB2C" w14:textId="77777777" w:rsidR="009A29EA" w:rsidRPr="00D87563" w:rsidRDefault="009A29EA" w:rsidP="00AF6302">
      <w:r w:rsidRPr="00D87563">
        <w:lastRenderedPageBreak/>
        <w:t>Endemic amphipod species</w:t>
      </w:r>
    </w:p>
    <w:p w14:paraId="7F9703F3" w14:textId="77777777" w:rsidR="00354123" w:rsidRPr="00D87563" w:rsidRDefault="00354123" w:rsidP="00AF6302">
      <w:pPr>
        <w:rPr>
          <w:color w:val="000000"/>
        </w:rPr>
      </w:pPr>
    </w:p>
    <w:p w14:paraId="60193518" w14:textId="741909B9" w:rsidR="009A29EA" w:rsidRPr="00D87563" w:rsidRDefault="009A29EA" w:rsidP="00AF6302">
      <w:pPr>
        <w:rPr>
          <w:i/>
          <w:color w:val="000000"/>
        </w:rPr>
      </w:pPr>
      <w:proofErr w:type="spellStart"/>
      <w:r w:rsidRPr="00D87563">
        <w:rPr>
          <w:i/>
          <w:color w:val="000000"/>
        </w:rPr>
        <w:t>Poekilogammarus_juveniles</w:t>
      </w:r>
      <w:proofErr w:type="spellEnd"/>
    </w:p>
    <w:p w14:paraId="4216B8F4" w14:textId="77777777" w:rsidR="009A29EA" w:rsidRPr="00D87563" w:rsidRDefault="009A29EA" w:rsidP="00AF6302">
      <w:r w:rsidRPr="00D87563">
        <w:t>Endemic amphipod genus. Identifying to species introduced risk of misclassification.</w:t>
      </w:r>
    </w:p>
    <w:p w14:paraId="3AEA4E2C" w14:textId="77777777" w:rsidR="00354123" w:rsidRPr="00D87563" w:rsidRDefault="00354123" w:rsidP="00AF6302">
      <w:pPr>
        <w:rPr>
          <w:color w:val="000000"/>
        </w:rPr>
      </w:pPr>
    </w:p>
    <w:p w14:paraId="7CC23D4E" w14:textId="5F7F8A52" w:rsidR="009A29EA" w:rsidRPr="00D87563" w:rsidRDefault="009A29EA" w:rsidP="00AF6302">
      <w:pPr>
        <w:rPr>
          <w:i/>
          <w:color w:val="000000"/>
        </w:rPr>
      </w:pPr>
      <w:proofErr w:type="spellStart"/>
      <w:r w:rsidRPr="00D87563">
        <w:rPr>
          <w:i/>
          <w:color w:val="000000"/>
        </w:rPr>
        <w:t>Poekilogammarus_megonychus_perpolitus</w:t>
      </w:r>
      <w:proofErr w:type="spellEnd"/>
    </w:p>
    <w:p w14:paraId="42B6E347" w14:textId="77777777" w:rsidR="009A29EA" w:rsidRPr="00D87563" w:rsidRDefault="009A29EA" w:rsidP="00AF6302">
      <w:r w:rsidRPr="00D87563">
        <w:t>Endemic amphipod species</w:t>
      </w:r>
    </w:p>
    <w:p w14:paraId="40A73CD2" w14:textId="77777777" w:rsidR="00354123" w:rsidRPr="00D87563" w:rsidRDefault="00354123" w:rsidP="00AF6302">
      <w:pPr>
        <w:rPr>
          <w:color w:val="000000"/>
        </w:rPr>
      </w:pPr>
    </w:p>
    <w:p w14:paraId="7D3A0410" w14:textId="49C5B46B" w:rsidR="009A29EA" w:rsidRPr="00D87563" w:rsidRDefault="009A29EA" w:rsidP="00AF6302">
      <w:pPr>
        <w:rPr>
          <w:i/>
          <w:color w:val="000000"/>
        </w:rPr>
      </w:pPr>
      <w:proofErr w:type="spellStart"/>
      <w:r w:rsidRPr="00D87563">
        <w:rPr>
          <w:i/>
          <w:color w:val="000000"/>
        </w:rPr>
        <w:t>Poekilogammarus_pictus</w:t>
      </w:r>
      <w:proofErr w:type="spellEnd"/>
    </w:p>
    <w:p w14:paraId="35BAE1E2" w14:textId="77777777" w:rsidR="009A29EA" w:rsidRPr="00D87563" w:rsidRDefault="009A29EA" w:rsidP="00AF6302">
      <w:r w:rsidRPr="00D87563">
        <w:t>Endemic amphipod species</w:t>
      </w:r>
    </w:p>
    <w:p w14:paraId="0BDAD635" w14:textId="77777777" w:rsidR="00354123" w:rsidRPr="00D87563" w:rsidRDefault="00354123" w:rsidP="00AF6302">
      <w:pPr>
        <w:rPr>
          <w:color w:val="000000"/>
        </w:rPr>
      </w:pPr>
    </w:p>
    <w:p w14:paraId="5D786F8B" w14:textId="6AD516DC" w:rsidR="009A29EA" w:rsidRPr="00D87563" w:rsidRDefault="009A29EA" w:rsidP="00AF6302">
      <w:pPr>
        <w:rPr>
          <w:i/>
          <w:color w:val="000000"/>
        </w:rPr>
      </w:pPr>
      <w:proofErr w:type="spellStart"/>
      <w:r w:rsidRPr="00D87563">
        <w:rPr>
          <w:i/>
          <w:color w:val="000000"/>
        </w:rPr>
        <w:t>Valvatidae</w:t>
      </w:r>
      <w:proofErr w:type="spellEnd"/>
    </w:p>
    <w:p w14:paraId="705C1C88" w14:textId="0D2C1673" w:rsidR="009A29EA" w:rsidRPr="00D87563" w:rsidRDefault="00354123" w:rsidP="00AF6302">
      <w:r w:rsidRPr="00D87563">
        <w:t>Mollusk</w:t>
      </w:r>
      <w:r w:rsidR="009A29EA" w:rsidRPr="00D87563">
        <w:t xml:space="preserve"> genus, most of which are endemic</w:t>
      </w:r>
    </w:p>
    <w:p w14:paraId="687285E6" w14:textId="77777777" w:rsidR="009A29EA" w:rsidRPr="00D87563" w:rsidRDefault="009A29EA"/>
    <w:p w14:paraId="22F1CBF7" w14:textId="5F2FECDA" w:rsidR="004E3300" w:rsidRPr="00D87563" w:rsidRDefault="00354123">
      <w:pPr>
        <w:rPr>
          <w:u w:val="single"/>
        </w:rPr>
      </w:pPr>
      <w:r w:rsidRPr="00D87563">
        <w:rPr>
          <w:u w:val="single"/>
        </w:rPr>
        <w:t>metadata.csv</w:t>
      </w:r>
    </w:p>
    <w:p w14:paraId="478983F5" w14:textId="4C9E58DC" w:rsidR="004E3300" w:rsidRPr="00D87563" w:rsidRDefault="004E3300"/>
    <w:p w14:paraId="71C3DED0" w14:textId="30E96056" w:rsidR="00354123" w:rsidRPr="00D87563" w:rsidRDefault="00354123">
      <w:r w:rsidRPr="00D87563">
        <w:t xml:space="preserve">This file contains metadata for each of the pelagic and littoral sampling locations. Missing data are assigned as NA. </w:t>
      </w:r>
    </w:p>
    <w:p w14:paraId="360C767C" w14:textId="172A4805" w:rsidR="00354123" w:rsidRPr="00D87563" w:rsidRDefault="00354123"/>
    <w:p w14:paraId="738C26EA" w14:textId="77777777" w:rsidR="00354123" w:rsidRPr="00D87563" w:rsidRDefault="00354123" w:rsidP="00354123">
      <w:r w:rsidRPr="00D87563">
        <w:rPr>
          <w:i/>
        </w:rPr>
        <w:t>site</w:t>
      </w:r>
    </w:p>
    <w:p w14:paraId="62BDC1E9" w14:textId="77777777" w:rsidR="00354123" w:rsidRPr="00D87563" w:rsidRDefault="00354123" w:rsidP="00354123">
      <w:r w:rsidRPr="00D87563">
        <w:t xml:space="preserve">Unique alphanumeric identifier for a sampling location. </w:t>
      </w:r>
    </w:p>
    <w:p w14:paraId="4C199A8B" w14:textId="24C4FEDC" w:rsidR="00354123" w:rsidRPr="00D87563" w:rsidRDefault="00354123"/>
    <w:p w14:paraId="18714D3B" w14:textId="77777777" w:rsidR="00354123" w:rsidRPr="00D87563" w:rsidRDefault="00354123" w:rsidP="00AF6302">
      <w:pPr>
        <w:rPr>
          <w:i/>
        </w:rPr>
      </w:pPr>
      <w:r w:rsidRPr="00D87563">
        <w:rPr>
          <w:i/>
        </w:rPr>
        <w:t>year</w:t>
      </w:r>
    </w:p>
    <w:p w14:paraId="4DAC9571" w14:textId="0DEC1019" w:rsidR="00354123" w:rsidRPr="00D87563" w:rsidRDefault="00354123" w:rsidP="00AF6302">
      <w:r w:rsidRPr="00D87563">
        <w:t>Year sampling occurred.</w:t>
      </w:r>
    </w:p>
    <w:p w14:paraId="757B1546" w14:textId="77777777" w:rsidR="00354123" w:rsidRPr="00D87563" w:rsidRDefault="00354123" w:rsidP="00AF6302"/>
    <w:p w14:paraId="70EDF50D" w14:textId="7227A1E7" w:rsidR="00354123" w:rsidRPr="00D87563" w:rsidRDefault="00354123" w:rsidP="00AF6302">
      <w:pPr>
        <w:rPr>
          <w:i/>
        </w:rPr>
      </w:pPr>
      <w:r w:rsidRPr="00D87563">
        <w:rPr>
          <w:i/>
        </w:rPr>
        <w:t>month</w:t>
      </w:r>
    </w:p>
    <w:p w14:paraId="73DEEE3A" w14:textId="59B00751" w:rsidR="00354123" w:rsidRPr="00D87563" w:rsidRDefault="00354123" w:rsidP="00AF6302">
      <w:r w:rsidRPr="00D87563">
        <w:t>Month sampling occurred.</w:t>
      </w:r>
    </w:p>
    <w:p w14:paraId="0A5AD528" w14:textId="77777777" w:rsidR="00354123" w:rsidRPr="00D87563" w:rsidRDefault="00354123" w:rsidP="00AF6302"/>
    <w:p w14:paraId="4A6626AC" w14:textId="343257B0" w:rsidR="00354123" w:rsidRPr="00D87563" w:rsidRDefault="00354123" w:rsidP="00AF6302">
      <w:pPr>
        <w:rPr>
          <w:i/>
        </w:rPr>
      </w:pPr>
      <w:r w:rsidRPr="00D87563">
        <w:rPr>
          <w:i/>
        </w:rPr>
        <w:t xml:space="preserve">day </w:t>
      </w:r>
    </w:p>
    <w:p w14:paraId="4BE67B36" w14:textId="659C4B01" w:rsidR="00354123" w:rsidRPr="00D87563" w:rsidRDefault="00354123" w:rsidP="00AF6302">
      <w:r w:rsidRPr="00D87563">
        <w:t>Day sampling occurred.</w:t>
      </w:r>
    </w:p>
    <w:p w14:paraId="44B16C80" w14:textId="77777777" w:rsidR="00354123" w:rsidRPr="00D87563" w:rsidRDefault="00354123" w:rsidP="00AF6302"/>
    <w:p w14:paraId="6411A194" w14:textId="51159993" w:rsidR="00354123" w:rsidRPr="00D87563" w:rsidRDefault="00354123" w:rsidP="00AF6302">
      <w:pPr>
        <w:rPr>
          <w:i/>
        </w:rPr>
      </w:pPr>
      <w:r w:rsidRPr="00D87563">
        <w:rPr>
          <w:i/>
        </w:rPr>
        <w:t>time</w:t>
      </w:r>
    </w:p>
    <w:p w14:paraId="1370983D" w14:textId="7EB535BA" w:rsidR="00354123" w:rsidRPr="00D87563" w:rsidRDefault="00354123" w:rsidP="00AF6302">
      <w:r w:rsidRPr="00D87563">
        <w:t xml:space="preserve">Time sampling occurred as </w:t>
      </w:r>
      <w:proofErr w:type="spellStart"/>
      <w:proofErr w:type="gramStart"/>
      <w:r w:rsidRPr="00D87563">
        <w:t>Hours:Minutes</w:t>
      </w:r>
      <w:proofErr w:type="spellEnd"/>
      <w:proofErr w:type="gramEnd"/>
      <w:r w:rsidRPr="00D87563">
        <w:t xml:space="preserve">. </w:t>
      </w:r>
    </w:p>
    <w:p w14:paraId="025E4075" w14:textId="77777777" w:rsidR="00354123" w:rsidRPr="00D87563" w:rsidRDefault="00354123" w:rsidP="00AF6302"/>
    <w:p w14:paraId="618D1E18" w14:textId="37F663C5" w:rsidR="00354123" w:rsidRPr="00D87563" w:rsidRDefault="00354123" w:rsidP="00AF6302">
      <w:pPr>
        <w:rPr>
          <w:i/>
        </w:rPr>
      </w:pPr>
      <w:proofErr w:type="spellStart"/>
      <w:r w:rsidRPr="00D87563">
        <w:rPr>
          <w:i/>
        </w:rPr>
        <w:t>lat</w:t>
      </w:r>
      <w:proofErr w:type="spellEnd"/>
    </w:p>
    <w:p w14:paraId="7DC878EC" w14:textId="1660A082" w:rsidR="00354123" w:rsidRPr="00D87563" w:rsidRDefault="00354123" w:rsidP="00AF6302">
      <w:r w:rsidRPr="00D87563">
        <w:t xml:space="preserve">Latitude of sampling location in decimal degrees. </w:t>
      </w:r>
    </w:p>
    <w:p w14:paraId="13FA57FF" w14:textId="77777777" w:rsidR="00354123" w:rsidRPr="00D87563" w:rsidRDefault="00354123" w:rsidP="00AF6302"/>
    <w:p w14:paraId="0ED3FFC1" w14:textId="77777777" w:rsidR="00354123" w:rsidRPr="00D87563" w:rsidRDefault="00354123" w:rsidP="00AF6302">
      <w:pPr>
        <w:rPr>
          <w:i/>
        </w:rPr>
      </w:pPr>
      <w:r w:rsidRPr="00D87563">
        <w:rPr>
          <w:i/>
        </w:rPr>
        <w:t>long</w:t>
      </w:r>
    </w:p>
    <w:p w14:paraId="76075911" w14:textId="5EBB019E" w:rsidR="00354123" w:rsidRPr="00D87563" w:rsidRDefault="00354123" w:rsidP="00AF6302">
      <w:r w:rsidRPr="00D87563">
        <w:t xml:space="preserve">Longitude of sampling location in decimal degrees. </w:t>
      </w:r>
    </w:p>
    <w:p w14:paraId="77DE86A4" w14:textId="77777777" w:rsidR="00354123" w:rsidRPr="00D87563" w:rsidRDefault="00354123" w:rsidP="00AF6302"/>
    <w:p w14:paraId="12F0C5BC" w14:textId="060E9108" w:rsidR="00354123" w:rsidRPr="00D87563" w:rsidRDefault="00354123" w:rsidP="00AF6302">
      <w:pPr>
        <w:rPr>
          <w:i/>
        </w:rPr>
      </w:pPr>
      <w:proofErr w:type="spellStart"/>
      <w:r w:rsidRPr="00D87563">
        <w:rPr>
          <w:i/>
        </w:rPr>
        <w:t>site_description</w:t>
      </w:r>
      <w:proofErr w:type="spellEnd"/>
    </w:p>
    <w:p w14:paraId="39DE67C8" w14:textId="4E75FFBF" w:rsidR="00354123" w:rsidRPr="00D87563" w:rsidRDefault="00354123" w:rsidP="00AF6302">
      <w:r w:rsidRPr="00D87563">
        <w:t xml:space="preserve">Researchers’ description of sampling location at the time of sampling. </w:t>
      </w:r>
    </w:p>
    <w:p w14:paraId="128E4E7E" w14:textId="77777777" w:rsidR="00354123" w:rsidRPr="00D87563" w:rsidRDefault="00354123" w:rsidP="00AF6302"/>
    <w:p w14:paraId="24403D1F" w14:textId="4739E18A" w:rsidR="00354123" w:rsidRPr="00D87563" w:rsidRDefault="00354123" w:rsidP="00AF6302">
      <w:pPr>
        <w:rPr>
          <w:i/>
        </w:rPr>
      </w:pPr>
      <w:proofErr w:type="spellStart"/>
      <w:r w:rsidRPr="00D87563">
        <w:rPr>
          <w:i/>
        </w:rPr>
        <w:t>distance_to_shore_m</w:t>
      </w:r>
      <w:proofErr w:type="spellEnd"/>
    </w:p>
    <w:p w14:paraId="4F75A374" w14:textId="72AD02B7" w:rsidR="00354123" w:rsidRPr="00D87563" w:rsidRDefault="00354123" w:rsidP="00AF6302">
      <w:r w:rsidRPr="00D87563">
        <w:t xml:space="preserve">Distance from </w:t>
      </w:r>
      <w:r w:rsidRPr="00D87563">
        <w:rPr>
          <w:i/>
        </w:rPr>
        <w:t>in situ</w:t>
      </w:r>
      <w:r w:rsidRPr="00D87563">
        <w:t xml:space="preserve"> sampled location to the shoreline in meters. </w:t>
      </w:r>
    </w:p>
    <w:p w14:paraId="1C21166E" w14:textId="77777777" w:rsidR="00354123" w:rsidRPr="00D87563" w:rsidRDefault="00354123" w:rsidP="00AF6302"/>
    <w:p w14:paraId="6F0C8722" w14:textId="1FE12A51" w:rsidR="00354123" w:rsidRPr="00D87563" w:rsidRDefault="00354123" w:rsidP="00AF6302">
      <w:pPr>
        <w:rPr>
          <w:i/>
        </w:rPr>
      </w:pPr>
      <w:proofErr w:type="spellStart"/>
      <w:r w:rsidRPr="00D87563">
        <w:rPr>
          <w:i/>
        </w:rPr>
        <w:lastRenderedPageBreak/>
        <w:t>depth_m</w:t>
      </w:r>
      <w:proofErr w:type="spellEnd"/>
    </w:p>
    <w:p w14:paraId="4EA91611" w14:textId="0B93E468" w:rsidR="00354123" w:rsidRPr="00D87563" w:rsidRDefault="00354123" w:rsidP="00AF6302">
      <w:r w:rsidRPr="00D87563">
        <w:t xml:space="preserve">Depth at </w:t>
      </w:r>
      <w:r w:rsidRPr="00D87563">
        <w:rPr>
          <w:i/>
        </w:rPr>
        <w:t>in situ</w:t>
      </w:r>
      <w:r w:rsidRPr="00D87563">
        <w:t xml:space="preserve"> sampling location in meters.</w:t>
      </w:r>
    </w:p>
    <w:p w14:paraId="3A4603DF" w14:textId="77777777" w:rsidR="00354123" w:rsidRPr="00D87563" w:rsidRDefault="00354123" w:rsidP="00AF6302"/>
    <w:p w14:paraId="47C0679C" w14:textId="724E209C" w:rsidR="00354123" w:rsidRPr="00D87563" w:rsidRDefault="00354123" w:rsidP="00AF6302">
      <w:pPr>
        <w:rPr>
          <w:i/>
        </w:rPr>
      </w:pPr>
      <w:proofErr w:type="spellStart"/>
      <w:r w:rsidRPr="00D87563">
        <w:rPr>
          <w:i/>
        </w:rPr>
        <w:t>air_temp_celsius</w:t>
      </w:r>
      <w:proofErr w:type="spellEnd"/>
    </w:p>
    <w:p w14:paraId="3B53B8EB" w14:textId="60E31572" w:rsidR="00354123" w:rsidRPr="00D87563" w:rsidRDefault="00354123" w:rsidP="00AF6302">
      <w:r w:rsidRPr="00D87563">
        <w:t>Temperature of air at sampling location in Celsius.</w:t>
      </w:r>
    </w:p>
    <w:p w14:paraId="0BF843E2" w14:textId="77777777" w:rsidR="00354123" w:rsidRPr="00D87563" w:rsidRDefault="00354123" w:rsidP="00AF6302"/>
    <w:p w14:paraId="15E9E2C5" w14:textId="43AE2CC4" w:rsidR="00354123" w:rsidRPr="00D87563" w:rsidRDefault="00354123" w:rsidP="00AF6302">
      <w:pPr>
        <w:rPr>
          <w:i/>
        </w:rPr>
      </w:pPr>
      <w:proofErr w:type="spellStart"/>
      <w:r w:rsidRPr="00D87563">
        <w:rPr>
          <w:i/>
        </w:rPr>
        <w:t>surface_temp_celsius</w:t>
      </w:r>
      <w:proofErr w:type="spellEnd"/>
    </w:p>
    <w:p w14:paraId="48AD5969" w14:textId="0C213AA7" w:rsidR="00354123" w:rsidRPr="00D87563" w:rsidRDefault="00354123" w:rsidP="00AF6302">
      <w:r w:rsidRPr="00D87563">
        <w:t>Temperature of water’s surface at sampling location in Celsius.</w:t>
      </w:r>
    </w:p>
    <w:p w14:paraId="3B1A6541" w14:textId="77777777" w:rsidR="00354123" w:rsidRPr="00D87563" w:rsidRDefault="00354123" w:rsidP="00AF6302"/>
    <w:p w14:paraId="3D4BF3AD" w14:textId="4E840E03" w:rsidR="00354123" w:rsidRPr="00D87563" w:rsidRDefault="00354123" w:rsidP="00AF6302">
      <w:pPr>
        <w:rPr>
          <w:i/>
        </w:rPr>
      </w:pPr>
      <w:proofErr w:type="spellStart"/>
      <w:r w:rsidRPr="00D87563">
        <w:rPr>
          <w:i/>
        </w:rPr>
        <w:t>mid_temp_celsius</w:t>
      </w:r>
      <w:proofErr w:type="spellEnd"/>
    </w:p>
    <w:p w14:paraId="25D00838" w14:textId="2CE5A280" w:rsidR="00354123" w:rsidRPr="00D87563" w:rsidRDefault="00354123" w:rsidP="00AF6302">
      <w:r w:rsidRPr="00D87563">
        <w:t>Temperature of water midway between surface and bottom at sampling location in Celsius.</w:t>
      </w:r>
    </w:p>
    <w:p w14:paraId="215803CC" w14:textId="77777777" w:rsidR="00354123" w:rsidRPr="00D87563" w:rsidRDefault="00354123" w:rsidP="00AF6302">
      <w:pPr>
        <w:rPr>
          <w:color w:val="000000"/>
        </w:rPr>
      </w:pPr>
    </w:p>
    <w:p w14:paraId="38D8140D" w14:textId="3CD3B874" w:rsidR="00354123" w:rsidRPr="00D87563" w:rsidRDefault="00354123" w:rsidP="00AF6302">
      <w:pPr>
        <w:rPr>
          <w:i/>
          <w:color w:val="000000"/>
        </w:rPr>
      </w:pPr>
      <w:proofErr w:type="spellStart"/>
      <w:r w:rsidRPr="00D87563">
        <w:rPr>
          <w:i/>
          <w:color w:val="000000"/>
        </w:rPr>
        <w:t>bottom_temp_celsius</w:t>
      </w:r>
      <w:proofErr w:type="spellEnd"/>
    </w:p>
    <w:p w14:paraId="54860A0B" w14:textId="4E983390" w:rsidR="00354123" w:rsidRPr="00D87563" w:rsidRDefault="00354123" w:rsidP="00AF6302">
      <w:r w:rsidRPr="00D87563">
        <w:t>Temperature of water near sediment at sampling location in Celsius.</w:t>
      </w:r>
    </w:p>
    <w:p w14:paraId="098DCA66" w14:textId="77777777" w:rsidR="00354123" w:rsidRPr="00D87563" w:rsidRDefault="00354123" w:rsidP="00AF6302">
      <w:pPr>
        <w:rPr>
          <w:color w:val="000000"/>
        </w:rPr>
      </w:pPr>
    </w:p>
    <w:p w14:paraId="353C213D" w14:textId="23E45496" w:rsidR="00354123" w:rsidRPr="00D87563" w:rsidRDefault="00354123" w:rsidP="00AF6302">
      <w:pPr>
        <w:rPr>
          <w:i/>
          <w:color w:val="000000"/>
        </w:rPr>
      </w:pPr>
      <w:r w:rsidRPr="00D87563">
        <w:rPr>
          <w:i/>
          <w:color w:val="000000"/>
        </w:rPr>
        <w:t>comments</w:t>
      </w:r>
    </w:p>
    <w:p w14:paraId="5ED3E172" w14:textId="3B91978C" w:rsidR="00354123" w:rsidRPr="00D87563" w:rsidRDefault="00354123" w:rsidP="00AF6302">
      <w:r w:rsidRPr="00D87563">
        <w:t>Notes in the field describing sampling conditions.</w:t>
      </w:r>
    </w:p>
    <w:p w14:paraId="002C38F4" w14:textId="77777777" w:rsidR="00354123" w:rsidRPr="00D87563" w:rsidRDefault="00354123" w:rsidP="00AF6302">
      <w:pPr>
        <w:rPr>
          <w:color w:val="000000"/>
        </w:rPr>
      </w:pPr>
    </w:p>
    <w:p w14:paraId="017CCCC7" w14:textId="1F9A5E9C" w:rsidR="00354123" w:rsidRPr="00D87563" w:rsidRDefault="00354123" w:rsidP="00AF6302">
      <w:pPr>
        <w:rPr>
          <w:i/>
          <w:color w:val="000000"/>
        </w:rPr>
      </w:pPr>
      <w:proofErr w:type="spellStart"/>
      <w:r w:rsidRPr="00D87563">
        <w:rPr>
          <w:i/>
          <w:color w:val="000000"/>
        </w:rPr>
        <w:t>shore_photo</w:t>
      </w:r>
      <w:proofErr w:type="spellEnd"/>
    </w:p>
    <w:p w14:paraId="2BC89329" w14:textId="108227D0" w:rsidR="00354123" w:rsidRPr="00D87563" w:rsidRDefault="00354123" w:rsidP="00AF6302">
      <w:r w:rsidRPr="00D87563">
        <w:t>Whether or not photos of the shoreline were taken. Photos are available on the project’s Open Science Framework page (</w:t>
      </w:r>
      <w:r w:rsidRPr="00D87563">
        <w:rPr>
          <w:highlight w:val="yellow"/>
        </w:rPr>
        <w:t>DOI</w:t>
      </w:r>
      <w:r w:rsidRPr="00D87563">
        <w:t>).</w:t>
      </w:r>
    </w:p>
    <w:p w14:paraId="6505197B" w14:textId="77777777" w:rsidR="00354123" w:rsidRPr="00D87563" w:rsidRDefault="00354123" w:rsidP="00AF6302">
      <w:pPr>
        <w:rPr>
          <w:color w:val="000000"/>
        </w:rPr>
      </w:pPr>
    </w:p>
    <w:p w14:paraId="48C24D75" w14:textId="5B6FA476" w:rsidR="00354123" w:rsidRPr="00D87563" w:rsidRDefault="00354123" w:rsidP="00AF6302">
      <w:pPr>
        <w:rPr>
          <w:i/>
          <w:color w:val="000000"/>
        </w:rPr>
      </w:pPr>
      <w:proofErr w:type="spellStart"/>
      <w:r w:rsidRPr="00D87563">
        <w:rPr>
          <w:i/>
          <w:color w:val="000000"/>
        </w:rPr>
        <w:t>substrate_photo</w:t>
      </w:r>
      <w:proofErr w:type="spellEnd"/>
    </w:p>
    <w:p w14:paraId="6122645F" w14:textId="2A329F5B" w:rsidR="00354123" w:rsidRPr="00D87563" w:rsidRDefault="00354123" w:rsidP="00AF6302">
      <w:r w:rsidRPr="00D87563">
        <w:t xml:space="preserve">Whether or not photos of the substrate were taken. </w:t>
      </w:r>
    </w:p>
    <w:p w14:paraId="74296499" w14:textId="77777777" w:rsidR="00354123" w:rsidRPr="00D87563" w:rsidRDefault="00354123" w:rsidP="00AF6302">
      <w:pPr>
        <w:rPr>
          <w:color w:val="000000"/>
        </w:rPr>
      </w:pPr>
    </w:p>
    <w:p w14:paraId="7F717104" w14:textId="6511BA6A" w:rsidR="00354123" w:rsidRPr="00D87563" w:rsidRDefault="00354123" w:rsidP="00AF6302">
      <w:pPr>
        <w:rPr>
          <w:i/>
          <w:color w:val="000000"/>
        </w:rPr>
      </w:pPr>
      <w:r w:rsidRPr="00D87563">
        <w:rPr>
          <w:i/>
          <w:color w:val="000000"/>
        </w:rPr>
        <w:t>sponges</w:t>
      </w:r>
    </w:p>
    <w:p w14:paraId="3E09A4DC" w14:textId="48E00B63" w:rsidR="00354123" w:rsidRPr="00D87563" w:rsidRDefault="00354123" w:rsidP="00AF6302">
      <w:r w:rsidRPr="00D87563">
        <w:t>Whether or not sponges were present at a sampling location.</w:t>
      </w:r>
    </w:p>
    <w:p w14:paraId="249AE1B8" w14:textId="77777777" w:rsidR="00354123" w:rsidRPr="00D87563" w:rsidRDefault="00354123" w:rsidP="00AF6302">
      <w:pPr>
        <w:rPr>
          <w:color w:val="000000"/>
        </w:rPr>
      </w:pPr>
    </w:p>
    <w:p w14:paraId="13064FE3" w14:textId="6C3E143A" w:rsidR="00354123" w:rsidRPr="00D87563" w:rsidRDefault="00354123" w:rsidP="00AF6302">
      <w:pPr>
        <w:rPr>
          <w:i/>
          <w:color w:val="000000"/>
        </w:rPr>
      </w:pPr>
      <w:proofErr w:type="spellStart"/>
      <w:r w:rsidRPr="00D87563">
        <w:rPr>
          <w:i/>
          <w:color w:val="000000"/>
        </w:rPr>
        <w:t>brandtia</w:t>
      </w:r>
      <w:proofErr w:type="spellEnd"/>
    </w:p>
    <w:p w14:paraId="74336146" w14:textId="1F77901A" w:rsidR="00354123" w:rsidRPr="00D87563" w:rsidRDefault="00354123" w:rsidP="00AF6302">
      <w:r w:rsidRPr="00D87563">
        <w:t xml:space="preserve">Whether or not </w:t>
      </w:r>
      <w:proofErr w:type="spellStart"/>
      <w:r w:rsidRPr="00D87563">
        <w:rPr>
          <w:i/>
        </w:rPr>
        <w:t>Brandtia</w:t>
      </w:r>
      <w:proofErr w:type="spellEnd"/>
      <w:r w:rsidRPr="00D87563">
        <w:rPr>
          <w:i/>
        </w:rPr>
        <w:t xml:space="preserve"> spp.</w:t>
      </w:r>
      <w:r w:rsidRPr="00D87563">
        <w:t xml:space="preserve"> (endemic amphipod) was present at a sampling location.</w:t>
      </w:r>
    </w:p>
    <w:p w14:paraId="3471F106" w14:textId="77777777" w:rsidR="00354123" w:rsidRPr="00D87563" w:rsidRDefault="00354123"/>
    <w:p w14:paraId="44D0200E" w14:textId="5DA581B3" w:rsidR="004E3300" w:rsidRPr="00D87563" w:rsidRDefault="00354123">
      <w:pPr>
        <w:rPr>
          <w:u w:val="single"/>
        </w:rPr>
      </w:pPr>
      <w:r w:rsidRPr="00D87563">
        <w:rPr>
          <w:u w:val="single"/>
        </w:rPr>
        <w:t xml:space="preserve">microplastics.csv </w:t>
      </w:r>
    </w:p>
    <w:p w14:paraId="316D9FAC" w14:textId="559355AF" w:rsidR="00354123" w:rsidRPr="00D87563" w:rsidRDefault="00354123"/>
    <w:p w14:paraId="104B105D" w14:textId="4E2BE8B7" w:rsidR="00354123" w:rsidRPr="00D87563" w:rsidRDefault="00354123">
      <w:r w:rsidRPr="00D87563">
        <w:t xml:space="preserve">This file contains </w:t>
      </w:r>
      <w:r w:rsidR="00B853E5" w:rsidRPr="00D87563">
        <w:t xml:space="preserve">microplastics counts for each of the pelagic and littoral sampling locations. </w:t>
      </w:r>
    </w:p>
    <w:p w14:paraId="058B821C" w14:textId="540B268A" w:rsidR="00B853E5" w:rsidRPr="00D87563" w:rsidRDefault="00B853E5"/>
    <w:p w14:paraId="047A3515" w14:textId="77777777" w:rsidR="00B853E5" w:rsidRPr="00D87563" w:rsidRDefault="00B853E5" w:rsidP="00B853E5">
      <w:r w:rsidRPr="00D87563">
        <w:rPr>
          <w:i/>
        </w:rPr>
        <w:t>site</w:t>
      </w:r>
    </w:p>
    <w:p w14:paraId="5F530DD1" w14:textId="77777777" w:rsidR="00B853E5" w:rsidRPr="00D87563" w:rsidRDefault="00B853E5" w:rsidP="00B853E5">
      <w:r w:rsidRPr="00D87563">
        <w:t xml:space="preserve">Unique alphanumeric identifier for a sampling location. </w:t>
      </w:r>
    </w:p>
    <w:p w14:paraId="4AD26914" w14:textId="1045E4B1" w:rsidR="00B853E5" w:rsidRPr="00D87563" w:rsidRDefault="00B853E5"/>
    <w:p w14:paraId="414087D3" w14:textId="77777777" w:rsidR="00B853E5" w:rsidRPr="00D87563" w:rsidRDefault="00B853E5" w:rsidP="00AF6302">
      <w:pPr>
        <w:rPr>
          <w:i/>
        </w:rPr>
      </w:pPr>
      <w:r w:rsidRPr="00D87563">
        <w:rPr>
          <w:i/>
        </w:rPr>
        <w:t xml:space="preserve">replicate </w:t>
      </w:r>
    </w:p>
    <w:p w14:paraId="63A77122" w14:textId="694153B0" w:rsidR="00B853E5" w:rsidRPr="00D87563" w:rsidRDefault="00B853E5" w:rsidP="00AF6302">
      <w:r w:rsidRPr="00D87563">
        <w:t>Replicate for a given sampling location.</w:t>
      </w:r>
    </w:p>
    <w:p w14:paraId="7C64001F" w14:textId="77777777" w:rsidR="00B853E5" w:rsidRPr="00D87563" w:rsidRDefault="00B853E5" w:rsidP="00AF6302"/>
    <w:p w14:paraId="29AC0A22" w14:textId="22178C09" w:rsidR="00B853E5" w:rsidRPr="00D87563" w:rsidRDefault="00B853E5" w:rsidP="00AF6302">
      <w:pPr>
        <w:rPr>
          <w:i/>
        </w:rPr>
      </w:pPr>
      <w:r w:rsidRPr="00D87563">
        <w:rPr>
          <w:i/>
        </w:rPr>
        <w:t>fragments</w:t>
      </w:r>
    </w:p>
    <w:p w14:paraId="480D7997" w14:textId="0801BFBD" w:rsidR="00B853E5" w:rsidRPr="00D87563" w:rsidRDefault="00B853E5" w:rsidP="00AF6302">
      <w:r w:rsidRPr="00D87563">
        <w:t>Number of microplastic fragments observed.</w:t>
      </w:r>
    </w:p>
    <w:p w14:paraId="178297AF" w14:textId="77777777" w:rsidR="00B853E5" w:rsidRPr="00D87563" w:rsidRDefault="00B853E5" w:rsidP="00AF6302"/>
    <w:p w14:paraId="47FE7B62" w14:textId="0A3467E6" w:rsidR="00B853E5" w:rsidRPr="00D87563" w:rsidRDefault="00B853E5" w:rsidP="00AF6302">
      <w:pPr>
        <w:rPr>
          <w:i/>
        </w:rPr>
      </w:pPr>
      <w:r w:rsidRPr="00D87563">
        <w:rPr>
          <w:i/>
        </w:rPr>
        <w:t>fibers</w:t>
      </w:r>
    </w:p>
    <w:p w14:paraId="08D03D2A" w14:textId="73208558" w:rsidR="00B853E5" w:rsidRPr="00D87563" w:rsidRDefault="00B853E5" w:rsidP="00AF6302">
      <w:r w:rsidRPr="00D87563">
        <w:t>Number of microplastic fibers observed.</w:t>
      </w:r>
    </w:p>
    <w:p w14:paraId="22174E38" w14:textId="77777777" w:rsidR="00B853E5" w:rsidRPr="00D87563" w:rsidRDefault="00B853E5" w:rsidP="00AF6302"/>
    <w:p w14:paraId="37C73093" w14:textId="46255AC0" w:rsidR="00B853E5" w:rsidRPr="00D87563" w:rsidRDefault="00B853E5" w:rsidP="00AF6302">
      <w:pPr>
        <w:rPr>
          <w:i/>
        </w:rPr>
      </w:pPr>
      <w:r w:rsidRPr="00D87563">
        <w:rPr>
          <w:i/>
        </w:rPr>
        <w:t>beads</w:t>
      </w:r>
    </w:p>
    <w:p w14:paraId="6F9F59B5" w14:textId="534BD05F" w:rsidR="00B853E5" w:rsidRPr="00D87563" w:rsidRDefault="00B853E5" w:rsidP="00AF6302">
      <w:r w:rsidRPr="00D87563">
        <w:t>Number of microplastic beads observed.</w:t>
      </w:r>
    </w:p>
    <w:p w14:paraId="776AB26C" w14:textId="77777777" w:rsidR="00B853E5" w:rsidRPr="00D87563" w:rsidRDefault="00B853E5" w:rsidP="00AF6302"/>
    <w:p w14:paraId="4F415A95" w14:textId="41A87A5A" w:rsidR="00B853E5" w:rsidRPr="00D87563" w:rsidRDefault="00B853E5" w:rsidP="00AF6302">
      <w:pPr>
        <w:rPr>
          <w:i/>
        </w:rPr>
      </w:pPr>
      <w:r w:rsidRPr="00D87563">
        <w:rPr>
          <w:i/>
        </w:rPr>
        <w:t>comments</w:t>
      </w:r>
    </w:p>
    <w:p w14:paraId="193CDA47" w14:textId="77777777" w:rsidR="00B853E5" w:rsidRPr="00D87563" w:rsidRDefault="00B853E5" w:rsidP="00AF6302">
      <w:r w:rsidRPr="00D87563">
        <w:t>Observer comments while enumerating microplastics</w:t>
      </w:r>
    </w:p>
    <w:p w14:paraId="0737A8C9" w14:textId="77777777" w:rsidR="00B853E5" w:rsidRPr="00D87563" w:rsidRDefault="00B853E5" w:rsidP="00AF6302"/>
    <w:p w14:paraId="4E8E8898" w14:textId="1E859F29" w:rsidR="00B853E5" w:rsidRPr="00D87563" w:rsidRDefault="00B853E5" w:rsidP="00AF6302">
      <w:pPr>
        <w:rPr>
          <w:i/>
        </w:rPr>
      </w:pPr>
      <w:r w:rsidRPr="00D87563">
        <w:rPr>
          <w:i/>
        </w:rPr>
        <w:t>volume_filtered_ml</w:t>
      </w:r>
    </w:p>
    <w:p w14:paraId="4D1B0EE7" w14:textId="12361A09" w:rsidR="00B853E5" w:rsidRPr="00D87563" w:rsidRDefault="00B853E5" w:rsidP="00AF6302">
      <w:r w:rsidRPr="00D87563">
        <w:t>Volume in milliliters for a given replicate filtered.</w:t>
      </w:r>
    </w:p>
    <w:p w14:paraId="40917348" w14:textId="27006AD9" w:rsidR="00B853E5" w:rsidRPr="00D87563" w:rsidRDefault="00B853E5" w:rsidP="00AF6302"/>
    <w:p w14:paraId="560FCA91" w14:textId="62BCE5AA" w:rsidR="00B853E5" w:rsidRPr="00D87563" w:rsidRDefault="00B853E5" w:rsidP="00AF6302">
      <w:pPr>
        <w:rPr>
          <w:u w:val="single"/>
        </w:rPr>
      </w:pPr>
      <w:r w:rsidRPr="00D87563">
        <w:rPr>
          <w:u w:val="single"/>
        </w:rPr>
        <w:t>nutrients.csv</w:t>
      </w:r>
    </w:p>
    <w:p w14:paraId="64632501" w14:textId="03C3A246" w:rsidR="00B853E5" w:rsidRPr="00D87563" w:rsidRDefault="00B853E5"/>
    <w:p w14:paraId="0335000B" w14:textId="440CF20B" w:rsidR="00B853E5" w:rsidRPr="00D87563" w:rsidRDefault="00B853E5">
      <w:r w:rsidRPr="00D87563">
        <w:t xml:space="preserve">This file contains nutrient concentrations for each of the associated sampling locations. Nutrient samples were not filtered prior to analysis, meaning that nitrogen concentrations have the potential to be spurious. </w:t>
      </w:r>
    </w:p>
    <w:p w14:paraId="36FAE694" w14:textId="17FE0610" w:rsidR="004E3300" w:rsidRPr="00D87563" w:rsidRDefault="004E3300"/>
    <w:p w14:paraId="37D3CA0E" w14:textId="77777777" w:rsidR="00B853E5" w:rsidRPr="00D87563" w:rsidRDefault="00B853E5" w:rsidP="00B853E5">
      <w:r w:rsidRPr="00D87563">
        <w:rPr>
          <w:i/>
        </w:rPr>
        <w:t>site</w:t>
      </w:r>
    </w:p>
    <w:p w14:paraId="52FB59CB" w14:textId="77777777" w:rsidR="00B853E5" w:rsidRPr="00D87563" w:rsidRDefault="00B853E5" w:rsidP="00B853E5">
      <w:r w:rsidRPr="00D87563">
        <w:t xml:space="preserve">Unique alphanumeric identifier for a sampling location. </w:t>
      </w:r>
    </w:p>
    <w:p w14:paraId="073B62A4" w14:textId="0FB0B15E" w:rsidR="00B853E5" w:rsidRPr="00D87563" w:rsidRDefault="00B853E5"/>
    <w:p w14:paraId="0A22EE3E" w14:textId="77777777" w:rsidR="00B853E5" w:rsidRPr="00D87563" w:rsidRDefault="00B853E5" w:rsidP="00AF6302">
      <w:pPr>
        <w:rPr>
          <w:i/>
        </w:rPr>
      </w:pPr>
      <w:r w:rsidRPr="00D87563">
        <w:rPr>
          <w:i/>
        </w:rPr>
        <w:t>replicate</w:t>
      </w:r>
    </w:p>
    <w:p w14:paraId="791A7379" w14:textId="626E6A93" w:rsidR="00B853E5" w:rsidRPr="00D87563" w:rsidRDefault="00B853E5" w:rsidP="00AF6302">
      <w:r w:rsidRPr="00D87563">
        <w:t>Replicate for a given sampling location.</w:t>
      </w:r>
    </w:p>
    <w:p w14:paraId="06CCD695" w14:textId="77777777" w:rsidR="00B853E5" w:rsidRPr="00D87563" w:rsidRDefault="00B853E5" w:rsidP="00AF6302"/>
    <w:p w14:paraId="7B50BBB6" w14:textId="77777777" w:rsidR="00B853E5" w:rsidRPr="00D87563" w:rsidRDefault="00B853E5" w:rsidP="00AF6302">
      <w:pPr>
        <w:rPr>
          <w:i/>
          <w:color w:val="000000"/>
        </w:rPr>
      </w:pPr>
      <w:r w:rsidRPr="00D87563">
        <w:rPr>
          <w:i/>
          <w:color w:val="000000"/>
        </w:rPr>
        <w:t>nh4_mg_dm3</w:t>
      </w:r>
    </w:p>
    <w:p w14:paraId="63798927" w14:textId="4CA87253" w:rsidR="00B853E5" w:rsidRPr="00D87563" w:rsidRDefault="00B853E5" w:rsidP="00AF6302">
      <w:r w:rsidRPr="00D87563">
        <w:t>Ammonium concentration in milligrams of ammonium per cubic decimeter.</w:t>
      </w:r>
    </w:p>
    <w:p w14:paraId="6B33443E" w14:textId="77777777" w:rsidR="00B853E5" w:rsidRPr="00D87563" w:rsidRDefault="00B853E5" w:rsidP="00AF6302">
      <w:pPr>
        <w:rPr>
          <w:color w:val="000000"/>
        </w:rPr>
      </w:pPr>
    </w:p>
    <w:p w14:paraId="4744C651" w14:textId="02FE2738" w:rsidR="00B853E5" w:rsidRPr="00D87563" w:rsidRDefault="00B853E5" w:rsidP="00AF6302">
      <w:pPr>
        <w:rPr>
          <w:i/>
          <w:color w:val="000000"/>
        </w:rPr>
      </w:pPr>
      <w:r w:rsidRPr="00D87563">
        <w:rPr>
          <w:i/>
          <w:color w:val="000000"/>
        </w:rPr>
        <w:t>no3_mg_dm3</w:t>
      </w:r>
    </w:p>
    <w:p w14:paraId="213047A4" w14:textId="207BA1D9" w:rsidR="00B853E5" w:rsidRPr="00D87563" w:rsidRDefault="00B853E5" w:rsidP="00AF6302">
      <w:r w:rsidRPr="00D87563">
        <w:t>Nitrate concentration in milligrams of nitrate per cubic decimeter</w:t>
      </w:r>
    </w:p>
    <w:p w14:paraId="1BC0AFF4" w14:textId="77777777" w:rsidR="00B853E5" w:rsidRPr="00D87563" w:rsidRDefault="00B853E5" w:rsidP="00AF6302">
      <w:pPr>
        <w:rPr>
          <w:color w:val="000000"/>
        </w:rPr>
      </w:pPr>
    </w:p>
    <w:p w14:paraId="61C29415" w14:textId="41FCD693" w:rsidR="00B853E5" w:rsidRPr="00D87563" w:rsidRDefault="00B853E5" w:rsidP="00AF6302">
      <w:pPr>
        <w:rPr>
          <w:i/>
          <w:color w:val="000000"/>
        </w:rPr>
      </w:pPr>
      <w:r w:rsidRPr="00D87563">
        <w:rPr>
          <w:i/>
          <w:color w:val="000000"/>
        </w:rPr>
        <w:t>tp_mg_dm3</w:t>
      </w:r>
    </w:p>
    <w:p w14:paraId="68ADAE49" w14:textId="77777777" w:rsidR="00B853E5" w:rsidRPr="00D87563" w:rsidRDefault="00B853E5" w:rsidP="00AF6302">
      <w:pPr>
        <w:rPr>
          <w:color w:val="000000"/>
        </w:rPr>
      </w:pPr>
      <w:r w:rsidRPr="00D87563">
        <w:t>Total phosphorus concentration in milligrams of phosphorus per cubic decimeter</w:t>
      </w:r>
      <w:r w:rsidRPr="00D87563">
        <w:rPr>
          <w:color w:val="000000"/>
        </w:rPr>
        <w:t xml:space="preserve">. </w:t>
      </w:r>
    </w:p>
    <w:p w14:paraId="37E78B93" w14:textId="77777777" w:rsidR="00B853E5" w:rsidRPr="00D87563" w:rsidRDefault="00B853E5" w:rsidP="00AF6302">
      <w:pPr>
        <w:rPr>
          <w:color w:val="000000"/>
        </w:rPr>
      </w:pPr>
    </w:p>
    <w:p w14:paraId="379E5F33" w14:textId="6A040959" w:rsidR="00B853E5" w:rsidRPr="00D87563" w:rsidRDefault="00B853E5" w:rsidP="00AF6302">
      <w:pPr>
        <w:rPr>
          <w:i/>
        </w:rPr>
      </w:pPr>
      <w:r w:rsidRPr="00D87563">
        <w:rPr>
          <w:i/>
          <w:color w:val="000000"/>
        </w:rPr>
        <w:t>tpo43_mg_dm3</w:t>
      </w:r>
    </w:p>
    <w:p w14:paraId="089116DA" w14:textId="669F1F9F" w:rsidR="00B853E5" w:rsidRPr="00D87563" w:rsidRDefault="00B853E5">
      <w:r w:rsidRPr="00D87563">
        <w:t>Total phosphate concentration as phosphate in milligrams per cubic decimeter.</w:t>
      </w:r>
    </w:p>
    <w:p w14:paraId="018D164B" w14:textId="1C9CF492" w:rsidR="00B853E5" w:rsidRPr="00D87563" w:rsidRDefault="00B853E5"/>
    <w:p w14:paraId="4C5F36CB" w14:textId="52EBBCA5" w:rsidR="00B853E5" w:rsidRPr="00D87563" w:rsidRDefault="00B853E5">
      <w:r w:rsidRPr="00D87563">
        <w:rPr>
          <w:u w:val="single"/>
        </w:rPr>
        <w:t>periphyton.csv</w:t>
      </w:r>
    </w:p>
    <w:p w14:paraId="38B0E793" w14:textId="75B0BFE0" w:rsidR="00B853E5" w:rsidRPr="00D87563" w:rsidRDefault="00B853E5"/>
    <w:p w14:paraId="18BDED89" w14:textId="66D2830E" w:rsidR="00B853E5" w:rsidRPr="00D87563" w:rsidRDefault="00B853E5">
      <w:r w:rsidRPr="00D87563">
        <w:t xml:space="preserve">This file contains periphyton abundance data for each of the sampled littoral locations. </w:t>
      </w:r>
      <w:r w:rsidR="00A428AE" w:rsidRPr="00D87563">
        <w:t xml:space="preserve">For poorly preserved samples, counts are detailed as NA for each taxonomic grouping, and a note in the “comments” column is provided. </w:t>
      </w:r>
    </w:p>
    <w:p w14:paraId="5DF4B010" w14:textId="0F133427" w:rsidR="00B853E5" w:rsidRPr="00D87563" w:rsidRDefault="00B853E5"/>
    <w:p w14:paraId="19E0AED6" w14:textId="77777777" w:rsidR="00B853E5" w:rsidRPr="00D87563" w:rsidRDefault="00B853E5" w:rsidP="00B853E5">
      <w:r w:rsidRPr="00D87563">
        <w:rPr>
          <w:i/>
        </w:rPr>
        <w:t>site</w:t>
      </w:r>
    </w:p>
    <w:p w14:paraId="5BA002C9" w14:textId="13B053C6" w:rsidR="00B853E5" w:rsidRPr="00D87563" w:rsidRDefault="00B853E5" w:rsidP="00B853E5">
      <w:r w:rsidRPr="00D87563">
        <w:t xml:space="preserve">Unique alphanumeric identifier for a sampling location. </w:t>
      </w:r>
    </w:p>
    <w:p w14:paraId="6EC46394" w14:textId="2497B7F5" w:rsidR="00B853E5" w:rsidRPr="00D87563" w:rsidRDefault="00B853E5"/>
    <w:p w14:paraId="0666676F" w14:textId="77777777" w:rsidR="00A428AE" w:rsidRPr="00D87563" w:rsidRDefault="00A428AE" w:rsidP="00AF6302">
      <w:pPr>
        <w:rPr>
          <w:i/>
        </w:rPr>
      </w:pPr>
      <w:r w:rsidRPr="00D87563">
        <w:rPr>
          <w:i/>
        </w:rPr>
        <w:t>replicate</w:t>
      </w:r>
    </w:p>
    <w:p w14:paraId="219ABB2F" w14:textId="623C283D" w:rsidR="00A428AE" w:rsidRPr="00D87563" w:rsidRDefault="00A428AE" w:rsidP="00AF6302">
      <w:r w:rsidRPr="00D87563">
        <w:t>Replicate number for a given sampling site.</w:t>
      </w:r>
    </w:p>
    <w:p w14:paraId="10BFBCEC" w14:textId="77777777" w:rsidR="00A428AE" w:rsidRPr="00D87563" w:rsidRDefault="00A428AE" w:rsidP="00AF6302"/>
    <w:p w14:paraId="480BB3D8" w14:textId="22B83B18" w:rsidR="00A428AE" w:rsidRPr="00D87563" w:rsidRDefault="00A428AE" w:rsidP="00AF6302">
      <w:pPr>
        <w:rPr>
          <w:i/>
        </w:rPr>
      </w:pPr>
      <w:proofErr w:type="spellStart"/>
      <w:r w:rsidRPr="00D87563">
        <w:rPr>
          <w:i/>
        </w:rPr>
        <w:lastRenderedPageBreak/>
        <w:t>subsamples_counted</w:t>
      </w:r>
      <w:proofErr w:type="spellEnd"/>
    </w:p>
    <w:p w14:paraId="03FF4109" w14:textId="38E09A01" w:rsidR="00A428AE" w:rsidRPr="00D87563" w:rsidRDefault="00A428AE" w:rsidP="00AF6302">
      <w:r w:rsidRPr="00D87563">
        <w:t>Number of 10 microliter subsamples counted for a given replicate.</w:t>
      </w:r>
    </w:p>
    <w:p w14:paraId="1633F49F" w14:textId="77777777" w:rsidR="00A428AE" w:rsidRPr="00D87563" w:rsidRDefault="00A428AE" w:rsidP="00AF6302"/>
    <w:p w14:paraId="726EA865" w14:textId="26BF5BDD" w:rsidR="00A428AE" w:rsidRPr="00D87563" w:rsidRDefault="00A428AE" w:rsidP="00AF6302">
      <w:pPr>
        <w:rPr>
          <w:i/>
        </w:rPr>
      </w:pPr>
      <w:r w:rsidRPr="00D87563">
        <w:rPr>
          <w:i/>
        </w:rPr>
        <w:t>diatom</w:t>
      </w:r>
    </w:p>
    <w:p w14:paraId="1A3F1864" w14:textId="3DD77FBD" w:rsidR="00A428AE" w:rsidRPr="00D87563" w:rsidRDefault="00A428AE" w:rsidP="00AF6302">
      <w:r w:rsidRPr="00D87563">
        <w:t>Number of diatom cells counted for a given replicate.</w:t>
      </w:r>
    </w:p>
    <w:p w14:paraId="3E7C33AE" w14:textId="77777777" w:rsidR="00A428AE" w:rsidRPr="00D87563" w:rsidRDefault="00A428AE" w:rsidP="00AF6302"/>
    <w:p w14:paraId="019764D0" w14:textId="1B80FD25" w:rsidR="00A428AE" w:rsidRPr="00D87563" w:rsidRDefault="00A428AE" w:rsidP="00AF6302">
      <w:pPr>
        <w:rPr>
          <w:i/>
        </w:rPr>
      </w:pPr>
      <w:r w:rsidRPr="00D87563">
        <w:rPr>
          <w:i/>
        </w:rPr>
        <w:t>spirogyra</w:t>
      </w:r>
    </w:p>
    <w:p w14:paraId="280320AF" w14:textId="05D50C4D" w:rsidR="00A428AE" w:rsidRPr="00D87563" w:rsidRDefault="00A428AE" w:rsidP="00AF6302">
      <w:r w:rsidRPr="00D87563">
        <w:t xml:space="preserve">Number of </w:t>
      </w:r>
      <w:r w:rsidRPr="00D87563">
        <w:rPr>
          <w:i/>
        </w:rPr>
        <w:t>Spirogyra spp.</w:t>
      </w:r>
      <w:r w:rsidRPr="00D87563">
        <w:t xml:space="preserve"> cells counted for a given replicate.</w:t>
      </w:r>
    </w:p>
    <w:p w14:paraId="7E47CB05" w14:textId="77777777" w:rsidR="00A428AE" w:rsidRPr="00D87563" w:rsidRDefault="00A428AE" w:rsidP="00AF6302"/>
    <w:p w14:paraId="1B0997FE" w14:textId="47A7E720" w:rsidR="00A428AE" w:rsidRPr="00D87563" w:rsidRDefault="00A428AE" w:rsidP="00AF6302">
      <w:pPr>
        <w:rPr>
          <w:i/>
        </w:rPr>
      </w:pPr>
      <w:proofErr w:type="spellStart"/>
      <w:r w:rsidRPr="00D87563">
        <w:rPr>
          <w:i/>
        </w:rPr>
        <w:t>spirogyra_filament</w:t>
      </w:r>
      <w:proofErr w:type="spellEnd"/>
    </w:p>
    <w:p w14:paraId="5A18B603" w14:textId="002796CA" w:rsidR="00A428AE" w:rsidRPr="00D87563" w:rsidRDefault="00A428AE" w:rsidP="00AF6302">
      <w:r w:rsidRPr="00D87563">
        <w:t xml:space="preserve">Number of </w:t>
      </w:r>
      <w:r w:rsidRPr="00D87563">
        <w:rPr>
          <w:i/>
        </w:rPr>
        <w:t>Spirogyra spp.</w:t>
      </w:r>
      <w:r w:rsidRPr="00D87563">
        <w:t xml:space="preserve"> filaments counted for a given replicate.</w:t>
      </w:r>
    </w:p>
    <w:p w14:paraId="75B0DE4E" w14:textId="77777777" w:rsidR="00A428AE" w:rsidRPr="00D87563" w:rsidRDefault="00A428AE" w:rsidP="00AF6302"/>
    <w:p w14:paraId="010B8545" w14:textId="085D130F" w:rsidR="00A428AE" w:rsidRPr="00D87563" w:rsidRDefault="00A428AE" w:rsidP="00AF6302">
      <w:pPr>
        <w:rPr>
          <w:i/>
        </w:rPr>
      </w:pPr>
      <w:proofErr w:type="spellStart"/>
      <w:r w:rsidRPr="00D87563">
        <w:rPr>
          <w:i/>
        </w:rPr>
        <w:t>ulothrix</w:t>
      </w:r>
      <w:proofErr w:type="spellEnd"/>
    </w:p>
    <w:p w14:paraId="320460B7" w14:textId="1C46BDF6" w:rsidR="00A428AE" w:rsidRPr="00D87563" w:rsidRDefault="00A428AE" w:rsidP="00AF6302">
      <w:r w:rsidRPr="00D87563">
        <w:t xml:space="preserve">Number of </w:t>
      </w:r>
      <w:proofErr w:type="spellStart"/>
      <w:r w:rsidRPr="00D87563">
        <w:rPr>
          <w:i/>
        </w:rPr>
        <w:t>Ulothrix</w:t>
      </w:r>
      <w:proofErr w:type="spellEnd"/>
      <w:r w:rsidRPr="00D87563">
        <w:rPr>
          <w:i/>
        </w:rPr>
        <w:t xml:space="preserve"> spp. </w:t>
      </w:r>
      <w:r w:rsidRPr="00D87563">
        <w:t>cells counted for a given replicate.</w:t>
      </w:r>
    </w:p>
    <w:p w14:paraId="082E48E7" w14:textId="4E8683BF" w:rsidR="00A428AE" w:rsidRPr="00D87563" w:rsidRDefault="00A428AE" w:rsidP="00AF6302"/>
    <w:p w14:paraId="6CFF0C3E" w14:textId="0F5A8334" w:rsidR="00A428AE" w:rsidRPr="00D87563" w:rsidRDefault="00A428AE" w:rsidP="00AF6302">
      <w:pPr>
        <w:rPr>
          <w:i/>
        </w:rPr>
      </w:pPr>
      <w:proofErr w:type="spellStart"/>
      <w:r w:rsidRPr="00D87563">
        <w:rPr>
          <w:i/>
        </w:rPr>
        <w:t>ulothrix_filament</w:t>
      </w:r>
      <w:proofErr w:type="spellEnd"/>
    </w:p>
    <w:p w14:paraId="0F85A1F9" w14:textId="06EC2837" w:rsidR="00A428AE" w:rsidRPr="00D87563" w:rsidRDefault="00A428AE" w:rsidP="00AF6302">
      <w:r w:rsidRPr="00D87563">
        <w:t xml:space="preserve">Number of </w:t>
      </w:r>
      <w:proofErr w:type="spellStart"/>
      <w:r w:rsidRPr="00D87563">
        <w:rPr>
          <w:i/>
        </w:rPr>
        <w:t>Ulothrix</w:t>
      </w:r>
      <w:proofErr w:type="spellEnd"/>
      <w:r w:rsidRPr="00D87563">
        <w:rPr>
          <w:i/>
        </w:rPr>
        <w:t xml:space="preserve"> </w:t>
      </w:r>
      <w:proofErr w:type="spellStart"/>
      <w:proofErr w:type="gramStart"/>
      <w:r w:rsidRPr="00D87563">
        <w:rPr>
          <w:i/>
        </w:rPr>
        <w:t>spp.</w:t>
      </w:r>
      <w:r w:rsidRPr="00D87563">
        <w:t>filaments</w:t>
      </w:r>
      <w:proofErr w:type="spellEnd"/>
      <w:proofErr w:type="gramEnd"/>
      <w:r w:rsidRPr="00D87563">
        <w:t xml:space="preserve"> counted for a given replicate.</w:t>
      </w:r>
    </w:p>
    <w:p w14:paraId="53E658F3" w14:textId="77777777" w:rsidR="00A428AE" w:rsidRPr="00D87563" w:rsidRDefault="00A428AE" w:rsidP="00AF6302"/>
    <w:p w14:paraId="14A3777F" w14:textId="19790CA2" w:rsidR="00A428AE" w:rsidRPr="00D87563" w:rsidRDefault="00A428AE" w:rsidP="00AF6302">
      <w:pPr>
        <w:rPr>
          <w:i/>
        </w:rPr>
      </w:pPr>
      <w:proofErr w:type="spellStart"/>
      <w:r w:rsidRPr="00D87563">
        <w:rPr>
          <w:i/>
        </w:rPr>
        <w:t>tetrasporales</w:t>
      </w:r>
      <w:proofErr w:type="spellEnd"/>
    </w:p>
    <w:p w14:paraId="5E2BF2CA" w14:textId="7204AA77" w:rsidR="00A428AE" w:rsidRPr="00D87563" w:rsidRDefault="00A428AE" w:rsidP="00AF6302">
      <w:r w:rsidRPr="00D87563">
        <w:t xml:space="preserve">Number of </w:t>
      </w:r>
      <w:proofErr w:type="spellStart"/>
      <w:r w:rsidRPr="00D87563">
        <w:rPr>
          <w:i/>
        </w:rPr>
        <w:t>Tetrasporales</w:t>
      </w:r>
      <w:proofErr w:type="spellEnd"/>
      <w:r w:rsidRPr="00D87563">
        <w:t xml:space="preserve"> spp. cells counted for a given replicate</w:t>
      </w:r>
    </w:p>
    <w:p w14:paraId="77C98256" w14:textId="77777777" w:rsidR="00A428AE" w:rsidRPr="00D87563" w:rsidRDefault="00A428AE" w:rsidP="00AF6302"/>
    <w:p w14:paraId="570E1D4D" w14:textId="63B6D300" w:rsidR="00A428AE" w:rsidRPr="00D87563" w:rsidRDefault="00A428AE" w:rsidP="00AF6302">
      <w:pPr>
        <w:rPr>
          <w:i/>
        </w:rPr>
      </w:pPr>
      <w:proofErr w:type="spellStart"/>
      <w:r w:rsidRPr="00D87563">
        <w:rPr>
          <w:i/>
        </w:rPr>
        <w:t>pediastrum</w:t>
      </w:r>
      <w:proofErr w:type="spellEnd"/>
    </w:p>
    <w:p w14:paraId="5386FEB8" w14:textId="67CD5633" w:rsidR="00A428AE" w:rsidRPr="00D87563" w:rsidRDefault="00A428AE" w:rsidP="00AF6302">
      <w:r w:rsidRPr="00D87563">
        <w:t xml:space="preserve">Number of </w:t>
      </w:r>
      <w:r w:rsidRPr="00D87563">
        <w:rPr>
          <w:i/>
        </w:rPr>
        <w:t xml:space="preserve">Pediastrum </w:t>
      </w:r>
      <w:proofErr w:type="spellStart"/>
      <w:proofErr w:type="gramStart"/>
      <w:r w:rsidRPr="00D87563">
        <w:rPr>
          <w:i/>
        </w:rPr>
        <w:t>spp.</w:t>
      </w:r>
      <w:r w:rsidRPr="00D87563">
        <w:t>cells</w:t>
      </w:r>
      <w:proofErr w:type="spellEnd"/>
      <w:proofErr w:type="gramEnd"/>
      <w:r w:rsidRPr="00D87563">
        <w:t xml:space="preserve"> counted for a given replicate.</w:t>
      </w:r>
    </w:p>
    <w:p w14:paraId="20F5BB99" w14:textId="77777777" w:rsidR="00A428AE" w:rsidRPr="00D87563" w:rsidRDefault="00A428AE" w:rsidP="00AF6302"/>
    <w:p w14:paraId="7CE6BA52" w14:textId="1812B6A6" w:rsidR="00A428AE" w:rsidRPr="00D87563" w:rsidRDefault="00A428AE" w:rsidP="00AF6302">
      <w:pPr>
        <w:rPr>
          <w:i/>
        </w:rPr>
      </w:pPr>
      <w:proofErr w:type="spellStart"/>
      <w:r w:rsidRPr="00D87563">
        <w:rPr>
          <w:i/>
        </w:rPr>
        <w:t>desmidales</w:t>
      </w:r>
      <w:proofErr w:type="spellEnd"/>
    </w:p>
    <w:p w14:paraId="3A86E80E" w14:textId="0A7CD8AF" w:rsidR="00A428AE" w:rsidRPr="00D87563" w:rsidRDefault="00A428AE" w:rsidP="00AF6302">
      <w:r w:rsidRPr="00D87563">
        <w:t xml:space="preserve">Number of </w:t>
      </w:r>
      <w:proofErr w:type="spellStart"/>
      <w:r w:rsidRPr="00D87563">
        <w:rPr>
          <w:i/>
        </w:rPr>
        <w:t>Desmidales</w:t>
      </w:r>
      <w:proofErr w:type="spellEnd"/>
      <w:r w:rsidRPr="00D87563">
        <w:t xml:space="preserve"> spp. cells counted for a given replicate.</w:t>
      </w:r>
    </w:p>
    <w:p w14:paraId="05C2FF13" w14:textId="77777777" w:rsidR="00A428AE" w:rsidRPr="00D87563" w:rsidRDefault="00A428AE" w:rsidP="00AF6302"/>
    <w:p w14:paraId="64813C1F" w14:textId="77777777" w:rsidR="00A428AE" w:rsidRPr="00D87563" w:rsidRDefault="00A428AE" w:rsidP="00AF6302">
      <w:pPr>
        <w:rPr>
          <w:i/>
        </w:rPr>
      </w:pPr>
      <w:proofErr w:type="spellStart"/>
      <w:r w:rsidRPr="00D87563">
        <w:rPr>
          <w:i/>
        </w:rPr>
        <w:t>lyngbya</w:t>
      </w:r>
      <w:proofErr w:type="spellEnd"/>
    </w:p>
    <w:p w14:paraId="4CEC65B3" w14:textId="34FDAB63" w:rsidR="00A428AE" w:rsidRPr="00D87563" w:rsidRDefault="00A428AE" w:rsidP="00AF6302">
      <w:r w:rsidRPr="00D87563">
        <w:t xml:space="preserve">Number of </w:t>
      </w:r>
      <w:proofErr w:type="spellStart"/>
      <w:r w:rsidRPr="00D87563">
        <w:rPr>
          <w:i/>
        </w:rPr>
        <w:t>Lyngbya</w:t>
      </w:r>
      <w:proofErr w:type="spellEnd"/>
      <w:r w:rsidRPr="00D87563">
        <w:rPr>
          <w:i/>
        </w:rPr>
        <w:t xml:space="preserve"> spp.</w:t>
      </w:r>
      <w:r w:rsidRPr="00D87563">
        <w:t xml:space="preserve"> cells counted for a given replicate.</w:t>
      </w:r>
    </w:p>
    <w:p w14:paraId="79A4A7E7" w14:textId="77777777" w:rsidR="00A428AE" w:rsidRPr="00D87563" w:rsidRDefault="00A428AE" w:rsidP="00AF6302"/>
    <w:p w14:paraId="24066835" w14:textId="24C02052" w:rsidR="00A428AE" w:rsidRPr="00D87563" w:rsidRDefault="00A428AE" w:rsidP="00AF6302">
      <w:pPr>
        <w:rPr>
          <w:i/>
        </w:rPr>
      </w:pPr>
      <w:r w:rsidRPr="00D87563">
        <w:rPr>
          <w:i/>
        </w:rPr>
        <w:t>comments</w:t>
      </w:r>
    </w:p>
    <w:p w14:paraId="24D88D7A" w14:textId="02B6859D" w:rsidR="00A428AE" w:rsidRPr="00D87563" w:rsidRDefault="00A428AE" w:rsidP="00AF6302">
      <w:r w:rsidRPr="00D87563">
        <w:t>Notes from the observer.</w:t>
      </w:r>
    </w:p>
    <w:p w14:paraId="6B78EACC" w14:textId="77777777" w:rsidR="00B853E5" w:rsidRPr="00D87563" w:rsidRDefault="00B853E5"/>
    <w:p w14:paraId="239C2212" w14:textId="60183BEF" w:rsidR="00B853E5" w:rsidRPr="00D87563" w:rsidRDefault="00AF6302">
      <w:r w:rsidRPr="00D87563">
        <w:rPr>
          <w:u w:val="single"/>
        </w:rPr>
        <w:t>ppcp.csv</w:t>
      </w:r>
    </w:p>
    <w:p w14:paraId="1CC016F8" w14:textId="103DE517" w:rsidR="00AF6302" w:rsidRPr="00D87563" w:rsidRDefault="00AF6302"/>
    <w:p w14:paraId="47C3A37C" w14:textId="528A9769" w:rsidR="00AF6302" w:rsidRPr="00D87563" w:rsidRDefault="00AF6302">
      <w:r w:rsidRPr="00D87563">
        <w:t xml:space="preserve">This file contains Pharmaceutical and Personal Care Product (PPCP) concentrations for each littoral and pelagic sampling location. </w:t>
      </w:r>
    </w:p>
    <w:p w14:paraId="29DF70AF" w14:textId="7BF2C5BC" w:rsidR="00AF6302" w:rsidRPr="00D87563" w:rsidRDefault="00AF6302"/>
    <w:p w14:paraId="68572070" w14:textId="77777777" w:rsidR="00AF6302" w:rsidRPr="00D87563" w:rsidRDefault="00AF6302" w:rsidP="00AF6302">
      <w:r w:rsidRPr="00D87563">
        <w:rPr>
          <w:i/>
        </w:rPr>
        <w:t>site</w:t>
      </w:r>
    </w:p>
    <w:p w14:paraId="718459C0" w14:textId="77777777" w:rsidR="00AF6302" w:rsidRPr="00D87563" w:rsidRDefault="00AF6302" w:rsidP="00AF6302">
      <w:r w:rsidRPr="00D87563">
        <w:t xml:space="preserve">Unique alphanumeric identifier for a sampling location. </w:t>
      </w:r>
    </w:p>
    <w:p w14:paraId="2B98A72C" w14:textId="7D741E9F" w:rsidR="00AF6302" w:rsidRPr="00D87563" w:rsidRDefault="00AF6302"/>
    <w:p w14:paraId="26F8EB03" w14:textId="77777777" w:rsidR="00AF6302" w:rsidRPr="00D87563" w:rsidRDefault="00AF6302" w:rsidP="00AF6302">
      <w:pPr>
        <w:rPr>
          <w:i/>
        </w:rPr>
      </w:pPr>
      <w:r w:rsidRPr="00D87563">
        <w:rPr>
          <w:i/>
        </w:rPr>
        <w:t>paraxanthine</w:t>
      </w:r>
    </w:p>
    <w:p w14:paraId="365C9EF8" w14:textId="10ABBD1F" w:rsidR="00AF6302" w:rsidRPr="00D87563" w:rsidRDefault="00AF6302" w:rsidP="00AF6302">
      <w:r w:rsidRPr="00D87563">
        <w:t>Concentration of paraxanthine, also known as 1,7-dimethylxanthine, in nanograms per liter. Paraxanthine is the main human metabolite of caffeine</w:t>
      </w:r>
    </w:p>
    <w:p w14:paraId="2E6D3808" w14:textId="77777777" w:rsidR="00AF6302" w:rsidRPr="00D87563" w:rsidRDefault="00AF6302" w:rsidP="00AF6302">
      <w:pPr>
        <w:rPr>
          <w:color w:val="000000"/>
        </w:rPr>
      </w:pPr>
    </w:p>
    <w:p w14:paraId="5682B1A8" w14:textId="23A28FA3" w:rsidR="00AF6302" w:rsidRPr="00D87563" w:rsidRDefault="00AF6302" w:rsidP="00AF6302">
      <w:pPr>
        <w:rPr>
          <w:i/>
          <w:color w:val="000000"/>
        </w:rPr>
      </w:pPr>
      <w:r w:rsidRPr="00D87563">
        <w:rPr>
          <w:i/>
          <w:color w:val="000000"/>
        </w:rPr>
        <w:t>acetaminophen</w:t>
      </w:r>
    </w:p>
    <w:p w14:paraId="1537E32B" w14:textId="78A6D5C4" w:rsidR="00AF6302" w:rsidRPr="00D87563" w:rsidRDefault="00AF6302" w:rsidP="00AF6302">
      <w:r w:rsidRPr="00D87563">
        <w:lastRenderedPageBreak/>
        <w:t xml:space="preserve">Concentration of acetaminophen, also known as paracetamol, in nanograms per liter. </w:t>
      </w:r>
    </w:p>
    <w:p w14:paraId="62784CD1" w14:textId="77777777" w:rsidR="00AF6302" w:rsidRPr="00D87563" w:rsidRDefault="00AF6302" w:rsidP="00AF6302">
      <w:pPr>
        <w:rPr>
          <w:color w:val="000000"/>
        </w:rPr>
      </w:pPr>
    </w:p>
    <w:p w14:paraId="1C12B1AE" w14:textId="2F0B6040" w:rsidR="00AF6302" w:rsidRPr="00D87563" w:rsidRDefault="00AF6302" w:rsidP="00AF6302">
      <w:pPr>
        <w:rPr>
          <w:i/>
          <w:color w:val="000000"/>
        </w:rPr>
      </w:pPr>
      <w:r w:rsidRPr="00D87563">
        <w:rPr>
          <w:i/>
          <w:color w:val="000000"/>
        </w:rPr>
        <w:t>amphetamine</w:t>
      </w:r>
    </w:p>
    <w:p w14:paraId="208DB204" w14:textId="43B91084" w:rsidR="00AF6302" w:rsidRPr="00D87563" w:rsidRDefault="00AF6302" w:rsidP="00AF6302">
      <w:r w:rsidRPr="00D87563">
        <w:t xml:space="preserve">Concentration of amphetamine in nanograms per liter. </w:t>
      </w:r>
    </w:p>
    <w:p w14:paraId="15D05C69" w14:textId="77777777" w:rsidR="00AF6302" w:rsidRPr="00D87563" w:rsidRDefault="00AF6302" w:rsidP="00AF6302">
      <w:pPr>
        <w:rPr>
          <w:color w:val="000000"/>
        </w:rPr>
      </w:pPr>
    </w:p>
    <w:p w14:paraId="76F30A7B" w14:textId="3363C6DA" w:rsidR="00AF6302" w:rsidRPr="00D87563" w:rsidRDefault="00AF6302" w:rsidP="00AF6302">
      <w:pPr>
        <w:rPr>
          <w:i/>
          <w:color w:val="000000"/>
        </w:rPr>
      </w:pPr>
      <w:r w:rsidRPr="00D87563">
        <w:rPr>
          <w:i/>
          <w:color w:val="000000"/>
        </w:rPr>
        <w:t>caffeine</w:t>
      </w:r>
    </w:p>
    <w:p w14:paraId="6A421947" w14:textId="22580409" w:rsidR="00AF6302" w:rsidRPr="00D87563" w:rsidRDefault="00AF6302" w:rsidP="00AF6302">
      <w:r w:rsidRPr="00D87563">
        <w:t xml:space="preserve">Concentration of caffeine in nanograms per liter. </w:t>
      </w:r>
    </w:p>
    <w:p w14:paraId="0D64EF43" w14:textId="77777777" w:rsidR="00AF6302" w:rsidRPr="00D87563" w:rsidRDefault="00AF6302" w:rsidP="00AF6302">
      <w:pPr>
        <w:rPr>
          <w:color w:val="000000"/>
        </w:rPr>
      </w:pPr>
    </w:p>
    <w:p w14:paraId="04D0A30C" w14:textId="2DBB8187" w:rsidR="00AF6302" w:rsidRPr="00D87563" w:rsidRDefault="00AF6302" w:rsidP="00AF6302">
      <w:pPr>
        <w:rPr>
          <w:i/>
          <w:color w:val="000000"/>
        </w:rPr>
      </w:pPr>
      <w:proofErr w:type="spellStart"/>
      <w:r w:rsidRPr="00D87563">
        <w:rPr>
          <w:i/>
          <w:color w:val="000000"/>
        </w:rPr>
        <w:t>carbamezapine</w:t>
      </w:r>
      <w:proofErr w:type="spellEnd"/>
    </w:p>
    <w:p w14:paraId="00F3DE21" w14:textId="120124DF" w:rsidR="00AF6302" w:rsidRPr="00D87563" w:rsidRDefault="00AF6302" w:rsidP="00AF6302">
      <w:r w:rsidRPr="00D87563">
        <w:t xml:space="preserve">Concentration of </w:t>
      </w:r>
      <w:proofErr w:type="spellStart"/>
      <w:r w:rsidRPr="00D87563">
        <w:t>carbamezapine</w:t>
      </w:r>
      <w:proofErr w:type="spellEnd"/>
      <w:r w:rsidRPr="00D87563">
        <w:t xml:space="preserve"> in nanograms per liter. </w:t>
      </w:r>
    </w:p>
    <w:p w14:paraId="7468620E" w14:textId="77777777" w:rsidR="00AF6302" w:rsidRPr="00D87563" w:rsidRDefault="00AF6302" w:rsidP="00AF6302">
      <w:pPr>
        <w:rPr>
          <w:color w:val="000000"/>
        </w:rPr>
      </w:pPr>
    </w:p>
    <w:p w14:paraId="269D452C" w14:textId="259F8970" w:rsidR="00AF6302" w:rsidRPr="00D87563" w:rsidRDefault="00AF6302" w:rsidP="00AF6302">
      <w:pPr>
        <w:rPr>
          <w:i/>
          <w:color w:val="000000"/>
        </w:rPr>
      </w:pPr>
      <w:r w:rsidRPr="00D87563">
        <w:rPr>
          <w:i/>
          <w:color w:val="000000"/>
        </w:rPr>
        <w:t>cimetidine</w:t>
      </w:r>
    </w:p>
    <w:p w14:paraId="39B9F4FE" w14:textId="199B6A8F" w:rsidR="00AF6302" w:rsidRPr="00D87563" w:rsidRDefault="00AF6302" w:rsidP="00AF6302">
      <w:r w:rsidRPr="00D87563">
        <w:t xml:space="preserve">Concentration of cimetidine in nanograms per liter. </w:t>
      </w:r>
    </w:p>
    <w:p w14:paraId="28FBE086" w14:textId="77777777" w:rsidR="00AF6302" w:rsidRPr="00D87563" w:rsidRDefault="00AF6302" w:rsidP="00AF6302">
      <w:pPr>
        <w:rPr>
          <w:color w:val="000000"/>
        </w:rPr>
      </w:pPr>
    </w:p>
    <w:p w14:paraId="2DF89827" w14:textId="50F02D04" w:rsidR="00AF6302" w:rsidRPr="00D87563" w:rsidRDefault="00AF6302" w:rsidP="00AF6302">
      <w:pPr>
        <w:rPr>
          <w:i/>
          <w:color w:val="000000"/>
        </w:rPr>
      </w:pPr>
      <w:r w:rsidRPr="00D87563">
        <w:rPr>
          <w:i/>
          <w:color w:val="000000"/>
        </w:rPr>
        <w:t>cotinine</w:t>
      </w:r>
    </w:p>
    <w:p w14:paraId="4065F7FE" w14:textId="490C662A" w:rsidR="00AF6302" w:rsidRPr="00D87563" w:rsidRDefault="00AF6302" w:rsidP="00AF6302">
      <w:r w:rsidRPr="00D87563">
        <w:t xml:space="preserve">Concentration of cotinine, which is the main human metabolite of nicotine, in nanograms per liter. </w:t>
      </w:r>
    </w:p>
    <w:p w14:paraId="79409545" w14:textId="77777777" w:rsidR="00AF6302" w:rsidRPr="00D87563" w:rsidRDefault="00AF6302" w:rsidP="00AF6302">
      <w:pPr>
        <w:rPr>
          <w:color w:val="000000"/>
        </w:rPr>
      </w:pPr>
    </w:p>
    <w:p w14:paraId="22E7A557" w14:textId="7A53BB2D" w:rsidR="00AF6302" w:rsidRPr="00D87563" w:rsidRDefault="00AF6302" w:rsidP="00AF6302">
      <w:pPr>
        <w:rPr>
          <w:i/>
          <w:color w:val="000000"/>
        </w:rPr>
      </w:pPr>
      <w:r w:rsidRPr="00D87563">
        <w:rPr>
          <w:i/>
          <w:color w:val="000000"/>
        </w:rPr>
        <w:t>diphenhydramine</w:t>
      </w:r>
    </w:p>
    <w:p w14:paraId="4F11D751" w14:textId="7AA92442" w:rsidR="00AF6302" w:rsidRPr="00D87563" w:rsidRDefault="00AF6302" w:rsidP="00AF6302">
      <w:r w:rsidRPr="00D87563">
        <w:t xml:space="preserve">Concentration of diphenhydramine in nanograms per liter. </w:t>
      </w:r>
    </w:p>
    <w:p w14:paraId="6789B55A" w14:textId="77777777" w:rsidR="00AF6302" w:rsidRPr="00D87563" w:rsidRDefault="00AF6302" w:rsidP="00AF6302">
      <w:pPr>
        <w:rPr>
          <w:color w:val="000000"/>
        </w:rPr>
      </w:pPr>
    </w:p>
    <w:p w14:paraId="7A7E0DC6" w14:textId="7BB84706" w:rsidR="00AF6302" w:rsidRPr="00D87563" w:rsidRDefault="00AF6302" w:rsidP="00AF6302">
      <w:pPr>
        <w:rPr>
          <w:i/>
          <w:color w:val="000000"/>
        </w:rPr>
      </w:pPr>
      <w:proofErr w:type="spellStart"/>
      <w:r w:rsidRPr="00D87563">
        <w:rPr>
          <w:i/>
          <w:color w:val="000000"/>
        </w:rPr>
        <w:t>mda</w:t>
      </w:r>
      <w:proofErr w:type="spellEnd"/>
    </w:p>
    <w:p w14:paraId="3AF9E5B9" w14:textId="682FC6ED" w:rsidR="00AF6302" w:rsidRPr="00D87563" w:rsidRDefault="00AF6302" w:rsidP="00AF6302">
      <w:r w:rsidRPr="00D87563">
        <w:t xml:space="preserve">Concentration of </w:t>
      </w:r>
      <w:proofErr w:type="spellStart"/>
      <w:r w:rsidRPr="00D87563">
        <w:t>mda</w:t>
      </w:r>
      <w:proofErr w:type="spellEnd"/>
      <w:r w:rsidRPr="00D87563">
        <w:t xml:space="preserve"> in nanograms per liter. </w:t>
      </w:r>
    </w:p>
    <w:p w14:paraId="639AC313" w14:textId="77777777" w:rsidR="00AF6302" w:rsidRPr="00D87563" w:rsidRDefault="00AF6302" w:rsidP="00AF6302">
      <w:pPr>
        <w:rPr>
          <w:color w:val="000000"/>
        </w:rPr>
      </w:pPr>
    </w:p>
    <w:p w14:paraId="1FEEB849" w14:textId="45E0FEC6" w:rsidR="00AF6302" w:rsidRPr="00D87563" w:rsidRDefault="00AF6302" w:rsidP="00AF6302">
      <w:pPr>
        <w:rPr>
          <w:i/>
          <w:color w:val="000000"/>
        </w:rPr>
      </w:pPr>
      <w:proofErr w:type="spellStart"/>
      <w:r w:rsidRPr="00D87563">
        <w:rPr>
          <w:i/>
          <w:color w:val="000000"/>
        </w:rPr>
        <w:t>mdma</w:t>
      </w:r>
      <w:proofErr w:type="spellEnd"/>
    </w:p>
    <w:p w14:paraId="0ECE6577" w14:textId="5A958E9C" w:rsidR="00AF6302" w:rsidRPr="00D87563" w:rsidRDefault="00AF6302" w:rsidP="00AF6302">
      <w:r w:rsidRPr="00D87563">
        <w:t xml:space="preserve">Concentration of </w:t>
      </w:r>
      <w:proofErr w:type="spellStart"/>
      <w:r w:rsidRPr="00D87563">
        <w:t>mdma</w:t>
      </w:r>
      <w:proofErr w:type="spellEnd"/>
      <w:r w:rsidRPr="00D87563">
        <w:t xml:space="preserve"> in nanograms per liter. </w:t>
      </w:r>
    </w:p>
    <w:p w14:paraId="77DEF53C" w14:textId="77777777" w:rsidR="00AF6302" w:rsidRPr="00D87563" w:rsidRDefault="00AF6302" w:rsidP="00AF6302">
      <w:pPr>
        <w:rPr>
          <w:color w:val="000000"/>
        </w:rPr>
      </w:pPr>
    </w:p>
    <w:p w14:paraId="1F174001" w14:textId="0BEF56BB" w:rsidR="00AF6302" w:rsidRPr="00D87563" w:rsidRDefault="00AF6302" w:rsidP="00AF6302">
      <w:pPr>
        <w:rPr>
          <w:i/>
          <w:color w:val="000000"/>
        </w:rPr>
      </w:pPr>
      <w:r w:rsidRPr="00D87563">
        <w:rPr>
          <w:i/>
          <w:color w:val="000000"/>
        </w:rPr>
        <w:t>methamphetamine</w:t>
      </w:r>
    </w:p>
    <w:p w14:paraId="2AD13BCE" w14:textId="48D34086" w:rsidR="00AF6302" w:rsidRPr="00D87563" w:rsidRDefault="00AF6302" w:rsidP="00AF6302">
      <w:r w:rsidRPr="00D87563">
        <w:t xml:space="preserve">Concentration of methamphetamine in nanograms per liter. </w:t>
      </w:r>
    </w:p>
    <w:p w14:paraId="54729463" w14:textId="77777777" w:rsidR="00AF6302" w:rsidRPr="00D87563" w:rsidRDefault="00AF6302" w:rsidP="00AF6302">
      <w:pPr>
        <w:rPr>
          <w:color w:val="000000"/>
        </w:rPr>
      </w:pPr>
    </w:p>
    <w:p w14:paraId="37F0152B" w14:textId="368CD921" w:rsidR="00AF6302" w:rsidRPr="00D87563" w:rsidRDefault="00AF6302" w:rsidP="00AF6302">
      <w:pPr>
        <w:rPr>
          <w:i/>
          <w:color w:val="000000"/>
        </w:rPr>
      </w:pPr>
      <w:r w:rsidRPr="00D87563">
        <w:rPr>
          <w:i/>
          <w:color w:val="000000"/>
        </w:rPr>
        <w:t>morphine</w:t>
      </w:r>
    </w:p>
    <w:p w14:paraId="23D141B7" w14:textId="703116F8" w:rsidR="00AF6302" w:rsidRPr="00D87563" w:rsidRDefault="00AF6302" w:rsidP="00AF6302">
      <w:r w:rsidRPr="00D87563">
        <w:t xml:space="preserve">Concentration of morphine in nanograms per liter. </w:t>
      </w:r>
    </w:p>
    <w:p w14:paraId="3C60634F" w14:textId="77777777" w:rsidR="00AF6302" w:rsidRPr="00D87563" w:rsidRDefault="00AF6302" w:rsidP="00AF6302">
      <w:pPr>
        <w:rPr>
          <w:color w:val="000000"/>
        </w:rPr>
      </w:pPr>
    </w:p>
    <w:p w14:paraId="2DD2C7E6" w14:textId="6B5F26CC" w:rsidR="00AF6302" w:rsidRPr="00D87563" w:rsidRDefault="00AF6302" w:rsidP="00AF6302">
      <w:pPr>
        <w:rPr>
          <w:i/>
          <w:color w:val="000000"/>
        </w:rPr>
      </w:pPr>
      <w:r w:rsidRPr="00D87563">
        <w:rPr>
          <w:i/>
          <w:color w:val="000000"/>
        </w:rPr>
        <w:t>phenazone</w:t>
      </w:r>
    </w:p>
    <w:p w14:paraId="0DBF2E47" w14:textId="459947BD" w:rsidR="00AF6302" w:rsidRPr="00D87563" w:rsidRDefault="00AF6302" w:rsidP="00AF6302">
      <w:r w:rsidRPr="00D87563">
        <w:t xml:space="preserve">Concentration of phenazone in nanograms per liter. </w:t>
      </w:r>
    </w:p>
    <w:p w14:paraId="2CB1B938" w14:textId="77777777" w:rsidR="00AF6302" w:rsidRPr="00D87563" w:rsidRDefault="00AF6302" w:rsidP="00AF6302">
      <w:pPr>
        <w:rPr>
          <w:color w:val="000000"/>
        </w:rPr>
      </w:pPr>
    </w:p>
    <w:p w14:paraId="7A5F11FC" w14:textId="264B2AB2" w:rsidR="00AF6302" w:rsidRPr="00570225" w:rsidRDefault="00AF6302" w:rsidP="00AF6302">
      <w:pPr>
        <w:rPr>
          <w:i/>
          <w:color w:val="000000"/>
        </w:rPr>
      </w:pPr>
      <w:proofErr w:type="spellStart"/>
      <w:r w:rsidRPr="00570225">
        <w:rPr>
          <w:i/>
          <w:color w:val="000000"/>
        </w:rPr>
        <w:t>sulfachloropyridazine</w:t>
      </w:r>
      <w:proofErr w:type="spellEnd"/>
    </w:p>
    <w:p w14:paraId="7A10F83C" w14:textId="7990ED70" w:rsidR="00AF6302" w:rsidRPr="00D87563" w:rsidRDefault="00AF6302" w:rsidP="00AF6302">
      <w:r w:rsidRPr="00D87563">
        <w:t xml:space="preserve">Concentration of </w:t>
      </w:r>
      <w:proofErr w:type="spellStart"/>
      <w:r w:rsidRPr="00D87563">
        <w:t>sulfachloropyridazine</w:t>
      </w:r>
      <w:proofErr w:type="spellEnd"/>
      <w:r w:rsidRPr="00D87563">
        <w:t xml:space="preserve"> in nanograms per liter. </w:t>
      </w:r>
    </w:p>
    <w:p w14:paraId="5E944D55" w14:textId="1E682DCC" w:rsidR="00AF6302" w:rsidRDefault="00AF6302" w:rsidP="00AF6302">
      <w:pPr>
        <w:rPr>
          <w:color w:val="000000"/>
        </w:rPr>
      </w:pPr>
    </w:p>
    <w:p w14:paraId="1DB19EAA" w14:textId="0A507F6E" w:rsidR="00570225" w:rsidRPr="00570225" w:rsidRDefault="00570225" w:rsidP="00AF6302">
      <w:pPr>
        <w:rPr>
          <w:i/>
          <w:color w:val="000000"/>
        </w:rPr>
      </w:pPr>
      <w:r w:rsidRPr="00570225">
        <w:rPr>
          <w:i/>
          <w:color w:val="000000"/>
        </w:rPr>
        <w:t>sulfamethazine</w:t>
      </w:r>
    </w:p>
    <w:p w14:paraId="3DD6BAAB" w14:textId="220A03DD" w:rsidR="00570225" w:rsidRPr="00D87563" w:rsidRDefault="00570225" w:rsidP="00570225">
      <w:r w:rsidRPr="00D87563">
        <w:t xml:space="preserve">Concentration of </w:t>
      </w:r>
      <w:proofErr w:type="spellStart"/>
      <w:r w:rsidRPr="00D87563">
        <w:t>sulfachloropyridazine</w:t>
      </w:r>
      <w:proofErr w:type="spellEnd"/>
      <w:r w:rsidRPr="00D87563">
        <w:t xml:space="preserve"> in nanograms per liter. </w:t>
      </w:r>
    </w:p>
    <w:p w14:paraId="0985F89B" w14:textId="77777777" w:rsidR="00570225" w:rsidRPr="00D87563" w:rsidRDefault="00570225" w:rsidP="00AF6302">
      <w:pPr>
        <w:rPr>
          <w:color w:val="000000"/>
        </w:rPr>
      </w:pPr>
    </w:p>
    <w:p w14:paraId="78100297" w14:textId="2461FF85" w:rsidR="00AF6302" w:rsidRPr="00570225" w:rsidRDefault="00AF6302" w:rsidP="00AF6302">
      <w:pPr>
        <w:rPr>
          <w:i/>
          <w:color w:val="000000"/>
        </w:rPr>
      </w:pPr>
      <w:r w:rsidRPr="00570225">
        <w:rPr>
          <w:i/>
          <w:color w:val="000000"/>
        </w:rPr>
        <w:t>sulfamethoxazole</w:t>
      </w:r>
    </w:p>
    <w:p w14:paraId="5376B144" w14:textId="228BF19E" w:rsidR="00AF6302" w:rsidRPr="00D87563" w:rsidRDefault="00AF6302" w:rsidP="00AF6302">
      <w:r w:rsidRPr="00D87563">
        <w:t xml:space="preserve">Concentration of sulfamethoxazole in nanograms per liter. </w:t>
      </w:r>
    </w:p>
    <w:p w14:paraId="2279FBEC" w14:textId="77777777" w:rsidR="00AF6302" w:rsidRPr="00D87563" w:rsidRDefault="00AF6302" w:rsidP="00AF6302">
      <w:pPr>
        <w:rPr>
          <w:color w:val="000000"/>
        </w:rPr>
      </w:pPr>
    </w:p>
    <w:p w14:paraId="0B7B64F5" w14:textId="47F1CE09" w:rsidR="00AF6302" w:rsidRPr="00D87563" w:rsidRDefault="00AF6302" w:rsidP="00AF6302">
      <w:pPr>
        <w:rPr>
          <w:i/>
          <w:color w:val="000000"/>
        </w:rPr>
      </w:pPr>
      <w:r w:rsidRPr="00D87563">
        <w:rPr>
          <w:i/>
          <w:color w:val="000000"/>
        </w:rPr>
        <w:t>thiabendazole</w:t>
      </w:r>
    </w:p>
    <w:p w14:paraId="0C3EF271" w14:textId="53F5BA71" w:rsidR="00AF6302" w:rsidRPr="00D87563" w:rsidRDefault="00AF6302" w:rsidP="00AF6302">
      <w:r w:rsidRPr="00D87563">
        <w:t xml:space="preserve">Concentration of thiabendazole in nanograms per liter. </w:t>
      </w:r>
    </w:p>
    <w:p w14:paraId="1E6C90CC" w14:textId="77777777" w:rsidR="00AF6302" w:rsidRPr="00D87563" w:rsidRDefault="00AF6302" w:rsidP="00AF6302">
      <w:pPr>
        <w:rPr>
          <w:color w:val="000000"/>
        </w:rPr>
      </w:pPr>
    </w:p>
    <w:p w14:paraId="65E79D9C" w14:textId="6DC0F464" w:rsidR="00AF6302" w:rsidRPr="00D87563" w:rsidRDefault="00AF6302" w:rsidP="00AF6302">
      <w:pPr>
        <w:rPr>
          <w:i/>
          <w:color w:val="000000"/>
        </w:rPr>
      </w:pPr>
      <w:r w:rsidRPr="00D87563">
        <w:rPr>
          <w:i/>
          <w:color w:val="000000"/>
        </w:rPr>
        <w:t>trimethoprim</w:t>
      </w:r>
    </w:p>
    <w:p w14:paraId="7DD0DCF0" w14:textId="2590B0C1" w:rsidR="00AF6302" w:rsidRPr="00D87563" w:rsidRDefault="00AF6302" w:rsidP="00AF6302">
      <w:r w:rsidRPr="00D87563">
        <w:t>Concentration of trimethoprim</w:t>
      </w:r>
      <w:r w:rsidR="009B4DF1" w:rsidRPr="00D87563">
        <w:t xml:space="preserve"> i</w:t>
      </w:r>
      <w:r w:rsidRPr="00D87563">
        <w:t xml:space="preserve">n nanograms per liter. </w:t>
      </w:r>
    </w:p>
    <w:p w14:paraId="66556DB1" w14:textId="77777777" w:rsidR="009B4DF1" w:rsidRPr="00D87563" w:rsidRDefault="009B4DF1" w:rsidP="00AF6302">
      <w:pPr>
        <w:rPr>
          <w:color w:val="000000"/>
        </w:rPr>
      </w:pPr>
    </w:p>
    <w:p w14:paraId="50B8E078" w14:textId="4A6380EA" w:rsidR="00AF6302" w:rsidRPr="00D87563" w:rsidRDefault="00AF6302" w:rsidP="00AF6302">
      <w:pPr>
        <w:rPr>
          <w:i/>
          <w:color w:val="000000"/>
        </w:rPr>
      </w:pPr>
      <w:proofErr w:type="spellStart"/>
      <w:r w:rsidRPr="00D87563">
        <w:rPr>
          <w:i/>
          <w:color w:val="000000"/>
        </w:rPr>
        <w:t>collection_year</w:t>
      </w:r>
      <w:proofErr w:type="spellEnd"/>
    </w:p>
    <w:p w14:paraId="5F883595" w14:textId="735F6AA7" w:rsidR="00AF6302" w:rsidRPr="00D87563" w:rsidRDefault="00AF6302" w:rsidP="00AF6302">
      <w:r w:rsidRPr="00D87563">
        <w:t>Year sample was collected in the field</w:t>
      </w:r>
      <w:r w:rsidR="009B4DF1" w:rsidRPr="00D87563">
        <w:t>.</w:t>
      </w:r>
    </w:p>
    <w:p w14:paraId="48189D82" w14:textId="77777777" w:rsidR="009B4DF1" w:rsidRPr="00D87563" w:rsidRDefault="009B4DF1" w:rsidP="00AF6302"/>
    <w:p w14:paraId="4C9747CF" w14:textId="77777777" w:rsidR="00AF6302" w:rsidRPr="00D87563" w:rsidRDefault="00AF6302" w:rsidP="00AF6302">
      <w:pPr>
        <w:rPr>
          <w:i/>
          <w:color w:val="000000"/>
        </w:rPr>
      </w:pPr>
      <w:proofErr w:type="spellStart"/>
      <w:r w:rsidRPr="00D87563">
        <w:rPr>
          <w:i/>
          <w:color w:val="000000"/>
        </w:rPr>
        <w:t>collection_month</w:t>
      </w:r>
      <w:proofErr w:type="spellEnd"/>
    </w:p>
    <w:p w14:paraId="62AA9F2C" w14:textId="2E8B6E1F" w:rsidR="00AF6302" w:rsidRPr="00D87563" w:rsidRDefault="00AF6302" w:rsidP="00AF6302">
      <w:r w:rsidRPr="00D87563">
        <w:t>Month sample was collected in the field</w:t>
      </w:r>
      <w:r w:rsidR="009B4DF1" w:rsidRPr="00D87563">
        <w:t>.</w:t>
      </w:r>
    </w:p>
    <w:p w14:paraId="7FFD0F6D" w14:textId="77777777" w:rsidR="009B4DF1" w:rsidRPr="00D87563" w:rsidRDefault="009B4DF1" w:rsidP="00AF6302">
      <w:pPr>
        <w:rPr>
          <w:color w:val="000000"/>
        </w:rPr>
      </w:pPr>
    </w:p>
    <w:p w14:paraId="66F17694" w14:textId="48C31B59" w:rsidR="00AF6302" w:rsidRPr="00D87563" w:rsidRDefault="00AF6302" w:rsidP="00AF6302">
      <w:pPr>
        <w:rPr>
          <w:i/>
          <w:color w:val="000000"/>
        </w:rPr>
      </w:pPr>
      <w:proofErr w:type="spellStart"/>
      <w:r w:rsidRPr="00D87563">
        <w:rPr>
          <w:i/>
          <w:color w:val="000000"/>
        </w:rPr>
        <w:t>collection_day</w:t>
      </w:r>
      <w:proofErr w:type="spellEnd"/>
    </w:p>
    <w:p w14:paraId="585EF065" w14:textId="360C7301" w:rsidR="00AF6302" w:rsidRPr="00D87563" w:rsidRDefault="00AF6302" w:rsidP="00AF6302">
      <w:r w:rsidRPr="00D87563">
        <w:t>Day sample was collected in the field</w:t>
      </w:r>
      <w:r w:rsidR="009B4DF1" w:rsidRPr="00D87563">
        <w:t>.</w:t>
      </w:r>
    </w:p>
    <w:p w14:paraId="536024C5" w14:textId="77777777" w:rsidR="009B4DF1" w:rsidRPr="00D87563" w:rsidRDefault="009B4DF1" w:rsidP="00AF6302"/>
    <w:p w14:paraId="251AD2D5" w14:textId="2A45D098" w:rsidR="00AF6302" w:rsidRPr="00D87563" w:rsidRDefault="00AF6302" w:rsidP="00AF6302">
      <w:pPr>
        <w:rPr>
          <w:i/>
          <w:color w:val="000000"/>
        </w:rPr>
      </w:pPr>
      <w:proofErr w:type="spellStart"/>
      <w:r w:rsidRPr="00D87563">
        <w:rPr>
          <w:i/>
          <w:color w:val="000000"/>
        </w:rPr>
        <w:t>analysis_year</w:t>
      </w:r>
      <w:proofErr w:type="spellEnd"/>
    </w:p>
    <w:p w14:paraId="1116ECD4" w14:textId="16A4BBBE" w:rsidR="00AF6302" w:rsidRPr="00D87563" w:rsidRDefault="00AF6302" w:rsidP="00AF6302">
      <w:r w:rsidRPr="00D87563">
        <w:t>Year sample was analyzed</w:t>
      </w:r>
      <w:r w:rsidR="009B4DF1" w:rsidRPr="00D87563">
        <w:t>.</w:t>
      </w:r>
    </w:p>
    <w:p w14:paraId="10A84E96" w14:textId="77777777" w:rsidR="009B4DF1" w:rsidRPr="00D87563" w:rsidRDefault="009B4DF1" w:rsidP="00AF6302"/>
    <w:p w14:paraId="01B3FC08" w14:textId="2A6F7355" w:rsidR="00AF6302" w:rsidRPr="00D87563" w:rsidRDefault="00AF6302" w:rsidP="00AF6302">
      <w:pPr>
        <w:rPr>
          <w:i/>
          <w:color w:val="000000"/>
        </w:rPr>
      </w:pPr>
      <w:proofErr w:type="spellStart"/>
      <w:r w:rsidRPr="00D87563">
        <w:rPr>
          <w:i/>
          <w:color w:val="000000"/>
        </w:rPr>
        <w:t>analysis_month</w:t>
      </w:r>
      <w:proofErr w:type="spellEnd"/>
    </w:p>
    <w:p w14:paraId="70D87A9F" w14:textId="771F873B" w:rsidR="00AF6302" w:rsidRPr="00D87563" w:rsidRDefault="00AF6302" w:rsidP="00AF6302">
      <w:r w:rsidRPr="00D87563">
        <w:t>Month sample was analyzed</w:t>
      </w:r>
      <w:r w:rsidR="009B4DF1" w:rsidRPr="00D87563">
        <w:t>.</w:t>
      </w:r>
    </w:p>
    <w:p w14:paraId="37EF6C6E" w14:textId="77777777" w:rsidR="009B4DF1" w:rsidRPr="00D87563" w:rsidRDefault="009B4DF1" w:rsidP="00AF6302"/>
    <w:p w14:paraId="5F984CDE" w14:textId="23DB87A4" w:rsidR="00AF6302" w:rsidRPr="00D87563" w:rsidRDefault="00AF6302" w:rsidP="00AF6302">
      <w:pPr>
        <w:rPr>
          <w:i/>
          <w:color w:val="000000"/>
        </w:rPr>
      </w:pPr>
      <w:proofErr w:type="spellStart"/>
      <w:r w:rsidRPr="00D87563">
        <w:rPr>
          <w:i/>
          <w:color w:val="000000"/>
        </w:rPr>
        <w:t>analysis_day</w:t>
      </w:r>
      <w:proofErr w:type="spellEnd"/>
    </w:p>
    <w:p w14:paraId="70C9D5FC" w14:textId="386D0D53" w:rsidR="00AF6302" w:rsidRPr="00D87563" w:rsidRDefault="00AF6302" w:rsidP="00AF6302">
      <w:r w:rsidRPr="00D87563">
        <w:t>Day sample was analyzed</w:t>
      </w:r>
      <w:r w:rsidR="009B4DF1" w:rsidRPr="00D87563">
        <w:t>.</w:t>
      </w:r>
    </w:p>
    <w:p w14:paraId="4AA4EFE2" w14:textId="34939CED" w:rsidR="009B4DF1" w:rsidRPr="00D87563" w:rsidRDefault="009B4DF1" w:rsidP="00AF6302"/>
    <w:p w14:paraId="1DF7F230" w14:textId="2A696355" w:rsidR="009B4DF1" w:rsidRPr="00D87563" w:rsidRDefault="009B4DF1" w:rsidP="00AF6302">
      <w:pPr>
        <w:rPr>
          <w:u w:val="single"/>
        </w:rPr>
      </w:pPr>
      <w:r w:rsidRPr="00D87563">
        <w:rPr>
          <w:u w:val="single"/>
        </w:rPr>
        <w:t>stable_isotopes.csv</w:t>
      </w:r>
    </w:p>
    <w:p w14:paraId="398187B3" w14:textId="393FBC96" w:rsidR="009B4DF1" w:rsidRPr="00D87563" w:rsidRDefault="009B4DF1"/>
    <w:p w14:paraId="7B90DF49" w14:textId="09386BE1" w:rsidR="009B4DF1" w:rsidRPr="00D87563" w:rsidRDefault="009B4DF1" w:rsidP="009B4DF1">
      <w:r w:rsidRPr="00D87563">
        <w:t xml:space="preserve">This file contains carbon (δ13C) and nitrogen (δ15N) values for various benthic macroinvertebrate genera, periphyton, and endemic </w:t>
      </w:r>
      <w:proofErr w:type="spellStart"/>
      <w:r w:rsidRPr="00D87563">
        <w:rPr>
          <w:i/>
        </w:rPr>
        <w:t>Drapa</w:t>
      </w:r>
      <w:proofErr w:type="spellEnd"/>
      <w:r w:rsidRPr="00D87563">
        <w:rPr>
          <w:i/>
        </w:rPr>
        <w:t xml:space="preserve"> </w:t>
      </w:r>
      <w:proofErr w:type="spellStart"/>
      <w:r w:rsidRPr="00D87563">
        <w:rPr>
          <w:i/>
        </w:rPr>
        <w:t>spp</w:t>
      </w:r>
      <w:proofErr w:type="spellEnd"/>
      <w:r w:rsidRPr="00D87563">
        <w:t xml:space="preserve"> collected from the 14 littoral sampling locations. </w:t>
      </w:r>
    </w:p>
    <w:p w14:paraId="5D32A92C" w14:textId="77777777" w:rsidR="009B4DF1" w:rsidRPr="00D87563" w:rsidRDefault="009B4DF1"/>
    <w:p w14:paraId="0B9B3A8A" w14:textId="77777777" w:rsidR="009B4DF1" w:rsidRPr="00D87563" w:rsidRDefault="009B4DF1" w:rsidP="009B4DF1">
      <w:r w:rsidRPr="00D87563">
        <w:rPr>
          <w:i/>
        </w:rPr>
        <w:t>site</w:t>
      </w:r>
    </w:p>
    <w:p w14:paraId="5D217AE0" w14:textId="77777777" w:rsidR="009B4DF1" w:rsidRPr="00D87563" w:rsidRDefault="009B4DF1" w:rsidP="009B4DF1">
      <w:r w:rsidRPr="00D87563">
        <w:t xml:space="preserve">Unique alphanumeric identifier for a sampling location. </w:t>
      </w:r>
    </w:p>
    <w:p w14:paraId="039D1EF6" w14:textId="6873CCCC" w:rsidR="009B4DF1" w:rsidRPr="00D87563" w:rsidRDefault="009B4DF1"/>
    <w:p w14:paraId="0433351B" w14:textId="77777777" w:rsidR="009B4DF1" w:rsidRPr="00D87563" w:rsidRDefault="009B4DF1" w:rsidP="006B0CD5">
      <w:pPr>
        <w:rPr>
          <w:i/>
        </w:rPr>
      </w:pPr>
      <w:r w:rsidRPr="00D87563">
        <w:rPr>
          <w:i/>
        </w:rPr>
        <w:t>C13</w:t>
      </w:r>
    </w:p>
    <w:p w14:paraId="3B88FE69" w14:textId="3E31AFB1" w:rsidR="009B4DF1" w:rsidRPr="00D87563" w:rsidRDefault="009B4DF1" w:rsidP="006B0CD5">
      <w:r w:rsidRPr="00D87563">
        <w:t xml:space="preserve">Carbon (δ13C) stable isotope values in parts per thousand. </w:t>
      </w:r>
    </w:p>
    <w:p w14:paraId="129AD870" w14:textId="77777777" w:rsidR="009B4DF1" w:rsidRPr="00D87563" w:rsidRDefault="009B4DF1" w:rsidP="006B0CD5">
      <w:pPr>
        <w:rPr>
          <w:color w:val="000000"/>
        </w:rPr>
      </w:pPr>
    </w:p>
    <w:p w14:paraId="1194E56D" w14:textId="06C01964" w:rsidR="009B4DF1" w:rsidRPr="00D87563" w:rsidRDefault="009B4DF1" w:rsidP="006B0CD5">
      <w:pPr>
        <w:rPr>
          <w:i/>
          <w:color w:val="000000"/>
        </w:rPr>
      </w:pPr>
      <w:r w:rsidRPr="00D87563">
        <w:rPr>
          <w:i/>
          <w:color w:val="000000"/>
        </w:rPr>
        <w:t>N15</w:t>
      </w:r>
    </w:p>
    <w:p w14:paraId="183253ED" w14:textId="3F69ADDC" w:rsidR="009B4DF1" w:rsidRPr="00D87563" w:rsidRDefault="009B4DF1" w:rsidP="006B0CD5">
      <w:r w:rsidRPr="00D87563">
        <w:t xml:space="preserve">Nitrogen (δ15N) stable isotope values in parts per thousand. </w:t>
      </w:r>
    </w:p>
    <w:p w14:paraId="01E27FAD" w14:textId="77777777" w:rsidR="009B4DF1" w:rsidRPr="00D87563" w:rsidRDefault="009B4DF1" w:rsidP="006B0CD5">
      <w:pPr>
        <w:rPr>
          <w:color w:val="000000"/>
        </w:rPr>
      </w:pPr>
    </w:p>
    <w:p w14:paraId="3C52B25F" w14:textId="77777777" w:rsidR="009B4DF1" w:rsidRPr="00D87563" w:rsidRDefault="009B4DF1" w:rsidP="009B4DF1">
      <w:pPr>
        <w:rPr>
          <w:i/>
        </w:rPr>
      </w:pPr>
      <w:r w:rsidRPr="00D87563">
        <w:rPr>
          <w:i/>
        </w:rPr>
        <w:t>Genus</w:t>
      </w:r>
    </w:p>
    <w:p w14:paraId="4B91C2C0" w14:textId="77777777" w:rsidR="009B4DF1" w:rsidRPr="00D87563" w:rsidRDefault="009B4DF1" w:rsidP="009B4DF1">
      <w:r w:rsidRPr="00D87563">
        <w:t xml:space="preserve">Genus of the analyzed organism. </w:t>
      </w:r>
    </w:p>
    <w:p w14:paraId="31E90A3B" w14:textId="77777777" w:rsidR="009B4DF1" w:rsidRPr="00D87563" w:rsidRDefault="009B4DF1" w:rsidP="009B4DF1"/>
    <w:p w14:paraId="543A420A" w14:textId="77777777" w:rsidR="009B4DF1" w:rsidRPr="00D87563" w:rsidRDefault="009B4DF1" w:rsidP="009B4DF1">
      <w:pPr>
        <w:rPr>
          <w:i/>
        </w:rPr>
      </w:pPr>
      <w:r w:rsidRPr="00D87563">
        <w:rPr>
          <w:i/>
        </w:rPr>
        <w:t>Species</w:t>
      </w:r>
    </w:p>
    <w:p w14:paraId="5A0453D8" w14:textId="312A89FD" w:rsidR="009B4DF1" w:rsidRDefault="009B4DF1" w:rsidP="009B4DF1">
      <w:r w:rsidRPr="00D87563">
        <w:t>Species of the analyzed organism. When organism was identified solely to genus, the Species value is NA.</w:t>
      </w:r>
    </w:p>
    <w:p w14:paraId="47FC8561" w14:textId="3D95A53E" w:rsidR="007153E8" w:rsidRDefault="007153E8" w:rsidP="009B4DF1"/>
    <w:p w14:paraId="2AC7CE3A" w14:textId="77777777" w:rsidR="007153E8" w:rsidRDefault="007153E8" w:rsidP="007153E8">
      <w:r>
        <w:rPr>
          <w:i/>
        </w:rPr>
        <w:t>comments</w:t>
      </w:r>
    </w:p>
    <w:p w14:paraId="30F10E8C" w14:textId="50C6286A" w:rsidR="007153E8" w:rsidRPr="007153E8" w:rsidRDefault="007153E8" w:rsidP="009B4DF1">
      <w:r>
        <w:t>Quality flag column where δ</w:t>
      </w:r>
      <w:r>
        <w:rPr>
          <w:vertAlign w:val="superscript"/>
        </w:rPr>
        <w:t>13</w:t>
      </w:r>
      <w:r>
        <w:t>C samples were outside of the range of standards.</w:t>
      </w:r>
    </w:p>
    <w:p w14:paraId="3D849DC1" w14:textId="731179FB" w:rsidR="009B4DF1" w:rsidRPr="00D87563" w:rsidRDefault="009B4DF1"/>
    <w:p w14:paraId="00817D56" w14:textId="3AC42866" w:rsidR="009B4DF1" w:rsidRPr="00D87563" w:rsidRDefault="009B4DF1">
      <w:pPr>
        <w:rPr>
          <w:u w:val="single"/>
        </w:rPr>
      </w:pPr>
      <w:r w:rsidRPr="00D87563">
        <w:rPr>
          <w:u w:val="single"/>
        </w:rPr>
        <w:lastRenderedPageBreak/>
        <w:t>total_lipid.csv</w:t>
      </w:r>
    </w:p>
    <w:p w14:paraId="003C1813" w14:textId="124EABDF" w:rsidR="009B4DF1" w:rsidRPr="00D87563" w:rsidRDefault="009B4DF1"/>
    <w:p w14:paraId="56A0A631" w14:textId="77777777" w:rsidR="009B4DF1" w:rsidRPr="00D87563" w:rsidRDefault="009B4DF1" w:rsidP="009B4DF1">
      <w:r w:rsidRPr="00D87563">
        <w:rPr>
          <w:i/>
        </w:rPr>
        <w:t>site</w:t>
      </w:r>
    </w:p>
    <w:p w14:paraId="6C149092" w14:textId="77777777" w:rsidR="009B4DF1" w:rsidRPr="00D87563" w:rsidRDefault="009B4DF1" w:rsidP="009B4DF1">
      <w:r w:rsidRPr="00D87563">
        <w:t xml:space="preserve">Unique alphanumeric identifier for a sampling location. </w:t>
      </w:r>
    </w:p>
    <w:p w14:paraId="6F24432E" w14:textId="6BFB2B05" w:rsidR="009B4DF1" w:rsidRPr="00D87563" w:rsidRDefault="009B4DF1"/>
    <w:p w14:paraId="390E8BC8" w14:textId="77777777" w:rsidR="009B4DF1" w:rsidRPr="00D87563" w:rsidRDefault="009B4DF1" w:rsidP="009B4DF1">
      <w:pPr>
        <w:rPr>
          <w:i/>
        </w:rPr>
      </w:pPr>
      <w:r w:rsidRPr="00D87563">
        <w:rPr>
          <w:i/>
        </w:rPr>
        <w:t>Genus</w:t>
      </w:r>
    </w:p>
    <w:p w14:paraId="7E154B7F" w14:textId="77777777" w:rsidR="009B4DF1" w:rsidRPr="00D87563" w:rsidRDefault="009B4DF1" w:rsidP="009B4DF1">
      <w:r w:rsidRPr="00D87563">
        <w:t xml:space="preserve">Genus of the analyzed organism. </w:t>
      </w:r>
    </w:p>
    <w:p w14:paraId="11FE5128" w14:textId="77777777" w:rsidR="009B4DF1" w:rsidRPr="00D87563" w:rsidRDefault="009B4DF1" w:rsidP="009B4DF1"/>
    <w:p w14:paraId="647C357C" w14:textId="77777777" w:rsidR="009B4DF1" w:rsidRPr="00D87563" w:rsidRDefault="009B4DF1" w:rsidP="009B4DF1">
      <w:pPr>
        <w:rPr>
          <w:i/>
        </w:rPr>
      </w:pPr>
      <w:r w:rsidRPr="00D87563">
        <w:rPr>
          <w:i/>
        </w:rPr>
        <w:t>Species</w:t>
      </w:r>
    </w:p>
    <w:p w14:paraId="0C1CBA9B" w14:textId="77777777" w:rsidR="009B4DF1" w:rsidRPr="00D87563" w:rsidRDefault="009B4DF1" w:rsidP="009B4DF1">
      <w:r w:rsidRPr="00D87563">
        <w:t>Species of the analyzed organism. When organism was identified solely to genus, the Species value is NA.</w:t>
      </w:r>
    </w:p>
    <w:p w14:paraId="1DAE53EF" w14:textId="452F76A5" w:rsidR="009B4DF1" w:rsidRPr="00D87563" w:rsidRDefault="009B4DF1"/>
    <w:p w14:paraId="7F3F7910" w14:textId="77777777" w:rsidR="009B4DF1" w:rsidRPr="00D87563" w:rsidRDefault="009B4DF1" w:rsidP="006B0CD5">
      <w:pPr>
        <w:rPr>
          <w:i/>
          <w:color w:val="000000"/>
        </w:rPr>
      </w:pPr>
      <w:proofErr w:type="spellStart"/>
      <w:r w:rsidRPr="00D87563">
        <w:rPr>
          <w:i/>
          <w:color w:val="000000"/>
        </w:rPr>
        <w:t>total_lipid_mg_per_g</w:t>
      </w:r>
      <w:proofErr w:type="spellEnd"/>
    </w:p>
    <w:p w14:paraId="43620C4E" w14:textId="46B6B6A6" w:rsidR="009B4DF1" w:rsidRPr="00D87563" w:rsidRDefault="009B4DF1" w:rsidP="006B0CD5">
      <w:r w:rsidRPr="00D87563">
        <w:t>Total amount of lipids in a sample in milligrams of Lipid per gram of tissue.</w:t>
      </w:r>
    </w:p>
    <w:p w14:paraId="02E458EC" w14:textId="77777777" w:rsidR="009B4DF1" w:rsidRPr="00D87563" w:rsidRDefault="009B4DF1" w:rsidP="006B0CD5">
      <w:pPr>
        <w:rPr>
          <w:color w:val="000000"/>
        </w:rPr>
      </w:pPr>
    </w:p>
    <w:p w14:paraId="237EEE32" w14:textId="5F77682C" w:rsidR="009B4DF1" w:rsidRPr="00D87563" w:rsidRDefault="009B4DF1" w:rsidP="006B0CD5">
      <w:pPr>
        <w:rPr>
          <w:i/>
          <w:color w:val="000000"/>
        </w:rPr>
      </w:pPr>
      <w:r w:rsidRPr="00D87563">
        <w:rPr>
          <w:i/>
          <w:color w:val="000000"/>
        </w:rPr>
        <w:t>deviation</w:t>
      </w:r>
    </w:p>
    <w:p w14:paraId="48E76378" w14:textId="47345DB3" w:rsidR="009B4DF1" w:rsidRDefault="009B4DF1">
      <w:r w:rsidRPr="00D87563">
        <w:t>Samples were weighed three times and deviation in measurement was calculated. All values are reported in milligrams of Lipid per gram of tissue.</w:t>
      </w:r>
    </w:p>
    <w:p w14:paraId="3EFB703F" w14:textId="4F0E0105" w:rsidR="00ED3B19" w:rsidRDefault="00ED3B19"/>
    <w:p w14:paraId="1BCA79BB" w14:textId="77777777" w:rsidR="00ED3B19" w:rsidRDefault="00ED3B19" w:rsidP="00ED3B19">
      <w:r>
        <w:rPr>
          <w:i/>
        </w:rPr>
        <w:t>comments</w:t>
      </w:r>
    </w:p>
    <w:p w14:paraId="41ACC244" w14:textId="1BA5818C" w:rsidR="00ED3B19" w:rsidRPr="00ED3B19" w:rsidRDefault="00ED3B19" w:rsidP="00ED3B19">
      <w:r>
        <w:t xml:space="preserve">Quality flag column. Two samples spilled during fatty acid extraction. These samples are flagged as such. </w:t>
      </w:r>
    </w:p>
    <w:p w14:paraId="6749F860" w14:textId="77777777" w:rsidR="00ED3B19" w:rsidRPr="00D87563" w:rsidRDefault="00ED3B19"/>
    <w:p w14:paraId="1A548CCC" w14:textId="77777777" w:rsidR="009B4DF1" w:rsidRPr="00D87563" w:rsidRDefault="009B4DF1"/>
    <w:p w14:paraId="00000045" w14:textId="77777777" w:rsidR="009956E8" w:rsidRPr="00D87563" w:rsidRDefault="00BC3E51">
      <w:pPr>
        <w:rPr>
          <w:b/>
        </w:rPr>
      </w:pPr>
      <w:commentRangeStart w:id="11"/>
      <w:commentRangeStart w:id="12"/>
      <w:r w:rsidRPr="00D87563">
        <w:rPr>
          <w:b/>
        </w:rPr>
        <w:t>Methods</w:t>
      </w:r>
      <w:commentRangeEnd w:id="11"/>
      <w:r w:rsidR="00164694">
        <w:rPr>
          <w:rStyle w:val="CommentReference"/>
          <w:rFonts w:ascii="Arial" w:eastAsia="Arial" w:hAnsi="Arial" w:cs="Arial"/>
          <w:lang w:val="en"/>
        </w:rPr>
        <w:commentReference w:id="11"/>
      </w:r>
      <w:commentRangeEnd w:id="12"/>
      <w:r w:rsidR="00247471">
        <w:rPr>
          <w:rStyle w:val="CommentReference"/>
          <w:rFonts w:ascii="Arial" w:eastAsia="Arial" w:hAnsi="Arial" w:cs="Arial"/>
          <w:lang w:val="en"/>
        </w:rPr>
        <w:commentReference w:id="12"/>
      </w:r>
    </w:p>
    <w:p w14:paraId="00000048" w14:textId="286F861E" w:rsidR="009956E8" w:rsidRPr="00D87563" w:rsidRDefault="009956E8">
      <w:pPr>
        <w:rPr>
          <w:color w:val="4A86E8"/>
        </w:rPr>
      </w:pPr>
    </w:p>
    <w:p w14:paraId="126BF930" w14:textId="77777777" w:rsidR="00C34B40" w:rsidRPr="00D87563" w:rsidRDefault="00C34B40" w:rsidP="00C34B40">
      <w:pPr>
        <w:rPr>
          <w:i/>
        </w:rPr>
      </w:pPr>
      <w:r w:rsidRPr="00D87563">
        <w:rPr>
          <w:i/>
        </w:rPr>
        <w:t xml:space="preserve">Inverse distance weighted (IDW) population calculation for each sampling location </w:t>
      </w:r>
    </w:p>
    <w:p w14:paraId="597902C4" w14:textId="0021B873" w:rsidR="00C34B40" w:rsidRDefault="00C34B40">
      <w:pPr>
        <w:rPr>
          <w:color w:val="4A86E8"/>
        </w:rPr>
      </w:pPr>
    </w:p>
    <w:p w14:paraId="28ADB6FF" w14:textId="2B52165A" w:rsidR="00EE46A1" w:rsidRDefault="00EE46A1">
      <w:pPr>
        <w:rPr>
          <w:color w:val="4A86E8"/>
        </w:rPr>
      </w:pPr>
      <w:r>
        <w:t>We recognized that sewage indicator concentrations at each sampling location may be related to a sampling location’s spatial position relative to both the size and proximity of neighboring developed sites. Therefore, we created the inverse distance weighted (IDW) population metric to compress, into a single metric, information about human population size, density, and location along the shoreline as well as distance between developed sites and sampling locations.</w:t>
      </w:r>
    </w:p>
    <w:p w14:paraId="52AE3485" w14:textId="77777777" w:rsidR="00EE46A1" w:rsidRPr="00D87563" w:rsidRDefault="00EE46A1">
      <w:pPr>
        <w:rPr>
          <w:color w:val="4A86E8"/>
        </w:rPr>
      </w:pPr>
    </w:p>
    <w:p w14:paraId="1AAE1A5A" w14:textId="77777777" w:rsidR="00EE46A1" w:rsidRDefault="00EE46A1" w:rsidP="00EE46A1">
      <w:r>
        <w:t>Our workflow for calculating IDW population required five steps. First, we traced polygons and shorelines from satellite imagery for each developed site in Google Earth. Second, polygon and line geometries were downloaded from Google Earth as a .</w:t>
      </w:r>
      <w:proofErr w:type="spellStart"/>
      <w:r>
        <w:t>kml</w:t>
      </w:r>
      <w:proofErr w:type="spellEnd"/>
      <w:r>
        <w:t xml:space="preserve"> file. Third, the .</w:t>
      </w:r>
      <w:proofErr w:type="spellStart"/>
      <w:r>
        <w:t>kml</w:t>
      </w:r>
      <w:proofErr w:type="spellEnd"/>
      <w:r>
        <w:t xml:space="preserve"> file was imported into the R statistical environment (R Core Team, 2019), where using the sf package (</w:t>
      </w:r>
      <w:proofErr w:type="spellStart"/>
      <w:r>
        <w:t>Pebesma</w:t>
      </w:r>
      <w:proofErr w:type="spellEnd"/>
      <w:r>
        <w:t>, 2018) we calculated shoreline length, polygon area, and centroid location for each developed site. Fourth, we joined point locations of each sampling site with the spatial polygons to calculate the distance from each sampling location to each developed site’s centroid. Fifth, we calculated IDW population for each sampling location, using formula (1).</w:t>
      </w:r>
    </w:p>
    <w:p w14:paraId="2435A745" w14:textId="77777777" w:rsidR="00EE46A1" w:rsidRDefault="00EE46A1" w:rsidP="00EE46A1">
      <w:r>
        <w:t xml:space="preserve">(1)  </w:t>
      </w:r>
      <m:oMath>
        <m:r>
          <w:rPr>
            <w:rFonts w:ascii="Cambria Math" w:hAnsi="Cambria Math"/>
          </w:rPr>
          <m:t>I</m:t>
        </m:r>
        <m:r>
          <w:rPr>
            <w:rFonts w:ascii="Cambria Math" w:hAnsi="Cambria Math"/>
            <w:vertAlign w:val="subscript"/>
          </w:rPr>
          <m:t>j</m:t>
        </m:r>
        <m:r>
          <w:rPr>
            <w:rFonts w:ascii="Cambria Math" w:hAnsi="Cambria Math"/>
          </w:rPr>
          <m:t xml:space="preserve"> =</m:t>
        </m:r>
        <m:f>
          <m:fPr>
            <m:ctrlPr>
              <w:rPr>
                <w:rFonts w:ascii="Cambria Math" w:hAnsi="Cambria Math"/>
              </w:rPr>
            </m:ctrlPr>
          </m:fPr>
          <m:num>
            <m:f>
              <m:fPr>
                <m:ctrlPr>
                  <w:rPr>
                    <w:rFonts w:ascii="Cambria Math" w:hAnsi="Cambria Math"/>
                  </w:rPr>
                </m:ctrlPr>
              </m:fPr>
              <m:num>
                <m:sSub>
                  <m:sSubPr>
                    <m:ctrlPr>
                      <w:rPr>
                        <w:rFonts w:ascii="Cambria Math" w:hAnsi="Cambria Math"/>
                        <w:i/>
                      </w:rPr>
                    </m:ctrlPr>
                  </m:sSubPr>
                  <m:e>
                    <m:r>
                      <w:rPr>
                        <w:rFonts w:ascii="Cambria Math" w:hAnsi="Cambria Math"/>
                      </w:rPr>
                      <m:t>P</m:t>
                    </m:r>
                  </m:e>
                  <m:sub>
                    <m:r>
                      <w:rPr>
                        <w:rFonts w:ascii="Cambria Math" w:hAnsi="Cambria Math"/>
                      </w:rPr>
                      <m:t>LI</m:t>
                    </m:r>
                  </m:sub>
                </m:sSub>
              </m:num>
              <m:den>
                <m:sSub>
                  <m:sSubPr>
                    <m:ctrlPr>
                      <w:rPr>
                        <w:rFonts w:ascii="Cambria Math" w:hAnsi="Cambria Math"/>
                        <w:i/>
                      </w:rPr>
                    </m:ctrlPr>
                  </m:sSubPr>
                  <m:e>
                    <m:r>
                      <w:rPr>
                        <w:rFonts w:ascii="Cambria Math" w:hAnsi="Cambria Math"/>
                      </w:rPr>
                      <m:t>A</m:t>
                    </m:r>
                  </m:e>
                  <m:sub>
                    <m:r>
                      <w:rPr>
                        <w:rFonts w:ascii="Cambria Math" w:hAnsi="Cambria Math"/>
                      </w:rPr>
                      <m:t>LI</m:t>
                    </m:r>
                  </m:sub>
                </m:sSub>
              </m:den>
            </m:f>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LI</m:t>
                </m:r>
              </m:sub>
            </m:sSub>
          </m:num>
          <m:den>
            <m:sSub>
              <m:sSubPr>
                <m:ctrlPr>
                  <w:rPr>
                    <w:rFonts w:ascii="Cambria Math" w:hAnsi="Cambria Math"/>
                    <w:i/>
                  </w:rPr>
                </m:ctrlPr>
              </m:sSubPr>
              <m:e>
                <m:r>
                  <w:rPr>
                    <w:rFonts w:ascii="Cambria Math" w:hAnsi="Cambria Math"/>
                  </w:rPr>
                  <m:t>D</m:t>
                </m:r>
              </m:e>
              <m:sub>
                <m:r>
                  <w:rPr>
                    <w:rFonts w:ascii="Cambria Math" w:hAnsi="Cambria Math"/>
                  </w:rPr>
                  <m:t>j,LI</m:t>
                </m:r>
              </m:sub>
            </m:sSub>
          </m:den>
        </m:f>
        <m:r>
          <w:rPr>
            <w:rFonts w:ascii="Cambria Math" w:hAnsi="Cambria Math"/>
          </w:rPr>
          <m:t xml:space="preserve">+ </m:t>
        </m:r>
        <m:f>
          <m:fPr>
            <m:ctrlPr>
              <w:rPr>
                <w:rFonts w:ascii="Cambria Math" w:hAnsi="Cambria Math"/>
              </w:rPr>
            </m:ctrlPr>
          </m:fPr>
          <m:num>
            <m:f>
              <m:fPr>
                <m:ctrlPr>
                  <w:rPr>
                    <w:rFonts w:ascii="Cambria Math" w:hAnsi="Cambria Math"/>
                  </w:rPr>
                </m:ctrlPr>
              </m:fPr>
              <m:num>
                <m:sSub>
                  <m:sSubPr>
                    <m:ctrlPr>
                      <w:rPr>
                        <w:rFonts w:ascii="Cambria Math" w:hAnsi="Cambria Math"/>
                        <w:i/>
                      </w:rPr>
                    </m:ctrlPr>
                  </m:sSubPr>
                  <m:e>
                    <m:r>
                      <w:rPr>
                        <w:rFonts w:ascii="Cambria Math" w:hAnsi="Cambria Math"/>
                      </w:rPr>
                      <m:t>P</m:t>
                    </m:r>
                  </m:e>
                  <m:sub>
                    <m:r>
                      <w:rPr>
                        <w:rFonts w:ascii="Cambria Math" w:hAnsi="Cambria Math"/>
                      </w:rPr>
                      <m:t>BK</m:t>
                    </m:r>
                  </m:sub>
                </m:sSub>
              </m:num>
              <m:den>
                <m:sSub>
                  <m:sSubPr>
                    <m:ctrlPr>
                      <w:rPr>
                        <w:rFonts w:ascii="Cambria Math" w:hAnsi="Cambria Math"/>
                        <w:i/>
                      </w:rPr>
                    </m:ctrlPr>
                  </m:sSubPr>
                  <m:e>
                    <m:r>
                      <w:rPr>
                        <w:rFonts w:ascii="Cambria Math" w:hAnsi="Cambria Math"/>
                      </w:rPr>
                      <m:t>A</m:t>
                    </m:r>
                  </m:e>
                  <m:sub>
                    <m:r>
                      <w:rPr>
                        <w:rFonts w:ascii="Cambria Math" w:hAnsi="Cambria Math"/>
                      </w:rPr>
                      <m:t>BK</m:t>
                    </m:r>
                  </m:sub>
                </m:sSub>
              </m:den>
            </m:f>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BK</m:t>
                </m:r>
              </m:sub>
            </m:sSub>
          </m:num>
          <m:den>
            <m:sSub>
              <m:sSubPr>
                <m:ctrlPr>
                  <w:rPr>
                    <w:rFonts w:ascii="Cambria Math" w:hAnsi="Cambria Math"/>
                    <w:i/>
                  </w:rPr>
                </m:ctrlPr>
              </m:sSubPr>
              <m:e>
                <m:r>
                  <w:rPr>
                    <w:rFonts w:ascii="Cambria Math" w:hAnsi="Cambria Math"/>
                  </w:rPr>
                  <m:t>D</m:t>
                </m:r>
              </m:e>
              <m:sub>
                <m:r>
                  <w:rPr>
                    <w:rFonts w:ascii="Cambria Math" w:hAnsi="Cambria Math"/>
                  </w:rPr>
                  <m:t>j,BK</m:t>
                </m:r>
              </m:sub>
            </m:sSub>
          </m:den>
        </m:f>
        <m:r>
          <w:rPr>
            <w:rFonts w:ascii="Cambria Math" w:hAnsi="Cambria Math"/>
          </w:rPr>
          <m:t xml:space="preserve">+ </m:t>
        </m:r>
        <m:f>
          <m:fPr>
            <m:ctrlPr>
              <w:rPr>
                <w:rFonts w:ascii="Cambria Math" w:hAnsi="Cambria Math"/>
              </w:rPr>
            </m:ctrlPr>
          </m:fPr>
          <m:num>
            <m:f>
              <m:fPr>
                <m:ctrlPr>
                  <w:rPr>
                    <w:rFonts w:ascii="Cambria Math" w:hAnsi="Cambria Math"/>
                  </w:rPr>
                </m:ctrlPr>
              </m:fPr>
              <m:num>
                <m:sSub>
                  <m:sSubPr>
                    <m:ctrlPr>
                      <w:rPr>
                        <w:rFonts w:ascii="Cambria Math" w:hAnsi="Cambria Math"/>
                        <w:i/>
                      </w:rPr>
                    </m:ctrlPr>
                  </m:sSubPr>
                  <m:e>
                    <m:r>
                      <w:rPr>
                        <w:rFonts w:ascii="Cambria Math" w:hAnsi="Cambria Math"/>
                      </w:rPr>
                      <m:t>P</m:t>
                    </m:r>
                  </m:e>
                  <m:sub>
                    <m:r>
                      <w:rPr>
                        <w:rFonts w:ascii="Cambria Math" w:hAnsi="Cambria Math"/>
                      </w:rPr>
                      <m:t>BGO</m:t>
                    </m:r>
                  </m:sub>
                </m:sSub>
              </m:num>
              <m:den>
                <m:sSub>
                  <m:sSubPr>
                    <m:ctrlPr>
                      <w:rPr>
                        <w:rFonts w:ascii="Cambria Math" w:hAnsi="Cambria Math"/>
                        <w:i/>
                      </w:rPr>
                    </m:ctrlPr>
                  </m:sSubPr>
                  <m:e>
                    <m:r>
                      <w:rPr>
                        <w:rFonts w:ascii="Cambria Math" w:hAnsi="Cambria Math"/>
                      </w:rPr>
                      <m:t>A</m:t>
                    </m:r>
                  </m:e>
                  <m:sub>
                    <m:r>
                      <w:rPr>
                        <w:rFonts w:ascii="Cambria Math" w:hAnsi="Cambria Math"/>
                      </w:rPr>
                      <m:t>BGO</m:t>
                    </m:r>
                  </m:sub>
                </m:sSub>
              </m:den>
            </m:f>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BGO</m:t>
                </m:r>
              </m:sub>
            </m:sSub>
          </m:num>
          <m:den>
            <m:sSub>
              <m:sSubPr>
                <m:ctrlPr>
                  <w:rPr>
                    <w:rFonts w:ascii="Cambria Math" w:hAnsi="Cambria Math"/>
                    <w:i/>
                  </w:rPr>
                </m:ctrlPr>
              </m:sSubPr>
              <m:e>
                <m:r>
                  <w:rPr>
                    <w:rFonts w:ascii="Cambria Math" w:hAnsi="Cambria Math"/>
                  </w:rPr>
                  <m:t>D</m:t>
                </m:r>
              </m:e>
              <m:sub>
                <m:r>
                  <w:rPr>
                    <w:rFonts w:ascii="Cambria Math" w:hAnsi="Cambria Math"/>
                  </w:rPr>
                  <m:t>j,BGO</m:t>
                </m:r>
              </m:sub>
            </m:sSub>
          </m:den>
        </m:f>
      </m:oMath>
    </w:p>
    <w:p w14:paraId="395ED1DE" w14:textId="6A9EACE7" w:rsidR="00EE46A1" w:rsidRDefault="00EE46A1" w:rsidP="00EE46A1">
      <w:r>
        <w:t xml:space="preserve">where </w:t>
      </w:r>
      <w:r w:rsidRPr="002F1C07">
        <w:rPr>
          <w:i/>
        </w:rPr>
        <w:t>I</w:t>
      </w:r>
      <w:r>
        <w:t xml:space="preserve"> </w:t>
      </w:r>
      <w:proofErr w:type="gramStart"/>
      <w:r>
        <w:t>is</w:t>
      </w:r>
      <w:proofErr w:type="gramEnd"/>
      <w:r>
        <w:t xml:space="preserve"> the IDW population at sampling location</w:t>
      </w:r>
      <w:r w:rsidRPr="002F1C07">
        <w:rPr>
          <w:i/>
        </w:rPr>
        <w:t xml:space="preserve"> j</w:t>
      </w:r>
      <w:r>
        <w:t>,</w:t>
      </w:r>
      <w:r w:rsidRPr="002F1C07">
        <w:rPr>
          <w:i/>
        </w:rPr>
        <w:t xml:space="preserve"> P</w:t>
      </w:r>
      <w:r>
        <w:t xml:space="preserve"> is the population at each of the three developed sites </w:t>
      </w:r>
      <w:proofErr w:type="spellStart"/>
      <w:r>
        <w:t>Listvyanka</w:t>
      </w:r>
      <w:proofErr w:type="spellEnd"/>
      <w:r>
        <w:t xml:space="preserve"> (LI), Bolshie </w:t>
      </w:r>
      <w:proofErr w:type="spellStart"/>
      <w:r>
        <w:t>Koty</w:t>
      </w:r>
      <w:proofErr w:type="spellEnd"/>
      <w:r>
        <w:t xml:space="preserve"> (BK), </w:t>
      </w:r>
      <w:proofErr w:type="spellStart"/>
      <w:r>
        <w:t>Bolshoe</w:t>
      </w:r>
      <w:proofErr w:type="spellEnd"/>
      <w:r>
        <w:t xml:space="preserve"> </w:t>
      </w:r>
      <w:proofErr w:type="spellStart"/>
      <w:r>
        <w:t>Goloustnoe</w:t>
      </w:r>
      <w:proofErr w:type="spellEnd"/>
      <w:r>
        <w:t xml:space="preserve"> (BGO), </w:t>
      </w:r>
      <w:r w:rsidRPr="002F1C07">
        <w:rPr>
          <w:i/>
        </w:rPr>
        <w:t>A</w:t>
      </w:r>
      <w:r>
        <w:t xml:space="preserve"> is the area of a </w:t>
      </w:r>
      <w:r>
        <w:lastRenderedPageBreak/>
        <w:t>developed site in km</w:t>
      </w:r>
      <w:r>
        <w:rPr>
          <w:vertAlign w:val="superscript"/>
        </w:rPr>
        <w:t>2</w:t>
      </w:r>
      <w:r>
        <w:t xml:space="preserve">, </w:t>
      </w:r>
      <w:r w:rsidRPr="002F1C07">
        <w:rPr>
          <w:i/>
        </w:rPr>
        <w:t xml:space="preserve">L </w:t>
      </w:r>
      <w:r>
        <w:t xml:space="preserve">is the shoreline length at a developed site in km, and </w:t>
      </w:r>
      <w:r w:rsidRPr="002F1C07">
        <w:rPr>
          <w:i/>
        </w:rPr>
        <w:t>D</w:t>
      </w:r>
      <w:r>
        <w:t xml:space="preserve"> is the distance from developed site </w:t>
      </w:r>
      <w:r w:rsidRPr="002F1C07">
        <w:rPr>
          <w:i/>
        </w:rPr>
        <w:t>j</w:t>
      </w:r>
      <w:r>
        <w:t xml:space="preserve"> to each developed site’s centroid in km. </w:t>
      </w:r>
    </w:p>
    <w:p w14:paraId="604A8C11" w14:textId="26EC4AA2" w:rsidR="00C34B40" w:rsidRPr="00D87563" w:rsidRDefault="00C34B40" w:rsidP="00C34B40">
      <w:pPr>
        <w:rPr>
          <w:color w:val="4A86E8"/>
        </w:rPr>
      </w:pPr>
    </w:p>
    <w:p w14:paraId="51F7F640" w14:textId="2D7048C7" w:rsidR="00C34B40" w:rsidRPr="00D87563" w:rsidRDefault="00012F81" w:rsidP="00C34B40">
      <w:pPr>
        <w:rPr>
          <w:i/>
        </w:rPr>
      </w:pPr>
      <w:r w:rsidRPr="00D87563">
        <w:rPr>
          <w:i/>
        </w:rPr>
        <w:t>Nutrients</w:t>
      </w:r>
    </w:p>
    <w:p w14:paraId="47A4C572" w14:textId="17378760" w:rsidR="00012F81" w:rsidRPr="00D87563" w:rsidRDefault="00012F81" w:rsidP="00C34B40">
      <w:pPr>
        <w:rPr>
          <w:color w:val="4A86E8"/>
        </w:rPr>
      </w:pPr>
    </w:p>
    <w:p w14:paraId="346B7552" w14:textId="77777777" w:rsidR="0077579F" w:rsidRDefault="0077579F" w:rsidP="0077579F">
      <w:r>
        <w:t xml:space="preserve">Water samples for nutrient analyses were collected in 150 mL glass jars that had been washed with phosphate-free soap and rinsed three times with water from the sampling location. Samples were collected in duplicates and immediately frozen at -20°C until processing at the </w:t>
      </w:r>
      <w:proofErr w:type="spellStart"/>
      <w:r w:rsidRPr="002075AA">
        <w:t>A.</w:t>
      </w:r>
      <w:proofErr w:type="gramStart"/>
      <w:r w:rsidRPr="002075AA">
        <w:t>P.Vinogradov</w:t>
      </w:r>
      <w:proofErr w:type="spellEnd"/>
      <w:proofErr w:type="gramEnd"/>
      <w:r w:rsidRPr="002075AA">
        <w:t xml:space="preserve"> Institute of Geochemistry</w:t>
      </w:r>
      <w:r>
        <w:t xml:space="preserve"> (Siberian Branch of the Russian Academy of Sciences, Irkutsk). Samples were not filtered prior to freezing, meaning that nitrogen and ammonium concentrations may potentially include intracellular nitrogen and overestimate nitrogenous forms in the water column. </w:t>
      </w:r>
    </w:p>
    <w:p w14:paraId="1980AB86" w14:textId="77777777" w:rsidR="0077579F" w:rsidRDefault="0077579F" w:rsidP="0077579F"/>
    <w:p w14:paraId="7840FA42" w14:textId="285D2816" w:rsidR="0077579F" w:rsidRDefault="0077579F" w:rsidP="0077579F">
      <w:r>
        <w:t xml:space="preserve">For each water sample, nitrate, ammonium, and total phosphorus concentrations were measured. For ammonium </w:t>
      </w:r>
      <w:r>
        <w:fldChar w:fldCharType="begin"/>
      </w:r>
      <w:r>
        <w:instrText xml:space="preserve"> ADDIN ZOTERO_ITEM CSL_CITATION {"citationID":"rDjAdfOd","properties":{"formattedCitation":"(2016a)","plainCitation":"(2016a)","noteIndex":0},"citationItems":[{"id":3887,"uris":["http://zotero.org/users/2645460/items/3VJF2QLC"],"uri":["http://zotero.org/users/2645460/items/3VJF2QLC"],"itemData":{"id":3887,"type":"article","call-number":"GOST 33045-2014 Water","language":"Russian","publisher":"Intergovernmental committe for standardization, regulation, and metrology","title":"Methods for determination of nitrogen-containing matters (with corrections) (Методы определения азотсодержащих веществ (с Поправками))","URL":"http://docs.cntd.ru/document/1200115428","issued":{"date-parts":[["2016"]]}}}],"schema":"https://github.com/citation-style-language/schema/raw/master/csl-citation.json"} </w:instrText>
      </w:r>
      <w:r>
        <w:fldChar w:fldCharType="separate"/>
      </w:r>
      <w:r w:rsidRPr="005404FF">
        <w:t>(2016a)</w:t>
      </w:r>
      <w:r>
        <w:fldChar w:fldCharType="end"/>
      </w:r>
      <w:r>
        <w:t xml:space="preserve"> and nitrate </w:t>
      </w:r>
      <w:r>
        <w:fldChar w:fldCharType="begin"/>
      </w:r>
      <w:r>
        <w:instrText xml:space="preserve"> ADDIN ZOTERO_ITEM CSL_CITATION {"citationID":"7ICt8Vbf","properties":{"formattedCitation":"(2017)","plainCitation":"(2017)","noteIndex":0},"citationItems":[{"id":3886,"uris":["http://zotero.org/users/2645460/items/3ZMMVLJP"],"uri":["http://zotero.org/users/2645460/items/3ZMMVLJP"],"itemData":{"id":3886,"type":"article","call-number":"RD 52.24.380-2017","language":"Russian","publisher":"Ministry of Natural Resources and Ecology of the Russian Federation: Federal division of hydrometeorology and environmental monitoring","title":"Nitrate concentration in waters: Photometric methods with Giress reagent following stabilization in a cadmium reducer (Массовая концентрация нитратного азота в водах: Методика измерений фотометрическим методом с реактивом Грисса после восстановления в камиевом редукторе)","URL":"https://files.stroyinf.ru/Data2/1/4293739/4293739155.pdf","issued":{"date-parts":[["2017"]]}}}],"schema":"https://github.com/citation-style-language/schema/raw/master/csl-citation.json"} </w:instrText>
      </w:r>
      <w:r>
        <w:fldChar w:fldCharType="separate"/>
      </w:r>
      <w:r w:rsidRPr="005404FF">
        <w:t>(2017)</w:t>
      </w:r>
      <w:r>
        <w:fldChar w:fldCharType="end"/>
      </w:r>
      <w:r>
        <w:t xml:space="preserve"> concentrations, samples were analyzed with a spectrophotometer following the addition of Nessler’s reagent and disulfuric acid respectively. Total phosphorus concentration was measured with a spectrophotometer following the addition of persulfate </w:t>
      </w:r>
      <w:r>
        <w:fldChar w:fldCharType="begin"/>
      </w:r>
      <w:r>
        <w:instrText xml:space="preserve"> ADDIN ZOTERO_ITEM CSL_CITATION {"citationID":"u5pCDfjv","properties":{"formattedCitation":"(2016b)","plainCitation":"(2016b)","noteIndex":0},"citationItems":[{"id":3888,"uris":["http://zotero.org/users/2645460/items/DN2CUB64"],"uri":["http://zotero.org/users/2645460/items/DN2CUB64"],"itemData":{"id":3888,"type":"article","call-number":"GOST 18309-2014 Water","language":"Russian","publisher":"Intergovernmental committe for standardization, regulation, and metrology","title":"Methods for determination of phosphorus-containing matters (with corrections) (Методы определения фосфорсодержащих веществ)","URL":"http://docs.cntd.ru/document/1200115799","issued":{"date-parts":[["2016"]]}}}],"schema":"https://github.com/citation-style-language/schema/raw/master/csl-citation.json"} </w:instrText>
      </w:r>
      <w:r>
        <w:fldChar w:fldCharType="separate"/>
      </w:r>
      <w:r w:rsidRPr="005404FF">
        <w:t>(2016b)</w:t>
      </w:r>
      <w:r>
        <w:fldChar w:fldCharType="end"/>
      </w:r>
      <w:r>
        <w:t xml:space="preserve">. </w:t>
      </w:r>
    </w:p>
    <w:p w14:paraId="2BD1EF36" w14:textId="77777777" w:rsidR="0077579F" w:rsidRDefault="0077579F" w:rsidP="00012F81">
      <w:pPr>
        <w:rPr>
          <w:i/>
        </w:rPr>
      </w:pPr>
    </w:p>
    <w:p w14:paraId="28CD62B6" w14:textId="1307C309" w:rsidR="00012F81" w:rsidRPr="00D87563" w:rsidRDefault="00012F81" w:rsidP="00012F81">
      <w:r w:rsidRPr="00D87563">
        <w:rPr>
          <w:i/>
        </w:rPr>
        <w:t>Chlorophyll a</w:t>
      </w:r>
    </w:p>
    <w:p w14:paraId="2108986C" w14:textId="61CC1DA1" w:rsidR="00012F81" w:rsidRPr="00D87563" w:rsidRDefault="00012F81" w:rsidP="00012F81"/>
    <w:p w14:paraId="66D4072B" w14:textId="77777777" w:rsidR="0077579F" w:rsidRDefault="0077579F" w:rsidP="0077579F">
      <w:r>
        <w:t xml:space="preserve">Water samples were collected in 1.5 L plastic bottles from a depth of approximately 0.75 m. Within 12 h of collection, three subsamples (up to 150 mL each) were filtered through 25-mm diameter, 0.2 µm pore size nitrocellulose filters. Filters were then placed in a 35 mm petri dish and frozen in the dark until processing. </w:t>
      </w:r>
    </w:p>
    <w:p w14:paraId="6F23F0AF" w14:textId="77777777" w:rsidR="0077579F" w:rsidRDefault="0077579F" w:rsidP="0077579F"/>
    <w:p w14:paraId="3307E91F" w14:textId="5D94FE19" w:rsidR="00C42C3E" w:rsidRDefault="0077579F" w:rsidP="0077579F">
      <w:r>
        <w:t xml:space="preserve">Chlorophyll samples were processed in a manner similar to that of Parson (1963) and Lorenzen (1967). Nitrocellulose filters were ground in 90% acetone, in which chlorophyll extraction was allowed to proceed overnight. Samples were then centrifuged for 15-20 minutes. After centrifugation, absorbance of the chlorophyll extract was measured in a spectrophotometer at 630, 645, 665, and 750 nm. Concentrations were calculated using the formula: </w:t>
      </w:r>
      <m:oMath>
        <m:r>
          <w:rPr>
            <w:rFonts w:ascii="Cambria Math" w:hAnsi="Cambria Math"/>
          </w:rPr>
          <m:t>C = 11.64(</m:t>
        </m:r>
        <m:sSub>
          <m:sSubPr>
            <m:ctrlPr>
              <w:ins w:id="13" w:author="Aaron Galloway" w:date="2020-09-17T15:28:00Z">
                <w:rPr>
                  <w:rFonts w:ascii="Cambria Math" w:hAnsi="Cambria Math"/>
                </w:rPr>
              </w:ins>
            </m:ctrlPr>
          </m:sSubPr>
          <m:e>
            <m:r>
              <w:rPr>
                <w:rFonts w:ascii="Cambria Math" w:hAnsi="Cambria Math"/>
              </w:rPr>
              <m:t>A</m:t>
            </m:r>
          </m:e>
          <m:sub>
            <m:r>
              <w:rPr>
                <w:rFonts w:ascii="Cambria Math" w:hAnsi="Cambria Math"/>
              </w:rPr>
              <m:t>665</m:t>
            </m:r>
          </m:sub>
        </m:sSub>
        <m:r>
          <w:rPr>
            <w:rFonts w:ascii="Cambria Math" w:hAnsi="Cambria Math"/>
          </w:rPr>
          <m:t>-</m:t>
        </m:r>
        <m:sSub>
          <m:sSubPr>
            <m:ctrlPr>
              <w:ins w:id="14" w:author="Aaron Galloway" w:date="2020-09-17T15:28:00Z">
                <w:rPr>
                  <w:rFonts w:ascii="Cambria Math" w:hAnsi="Cambria Math"/>
                </w:rPr>
              </w:ins>
            </m:ctrlPr>
          </m:sSubPr>
          <m:e>
            <m:r>
              <w:rPr>
                <w:rFonts w:ascii="Cambria Math" w:hAnsi="Cambria Math"/>
              </w:rPr>
              <m:t>A</m:t>
            </m:r>
          </m:e>
          <m:sub>
            <m:r>
              <w:rPr>
                <w:rFonts w:ascii="Cambria Math" w:hAnsi="Cambria Math"/>
              </w:rPr>
              <m:t>750</m:t>
            </m:r>
          </m:sub>
        </m:sSub>
        <m:r>
          <w:rPr>
            <w:rFonts w:ascii="Cambria Math" w:hAnsi="Cambria Math"/>
          </w:rPr>
          <m:t>) - 2.16(</m:t>
        </m:r>
        <m:sSub>
          <m:sSubPr>
            <m:ctrlPr>
              <w:ins w:id="15" w:author="Aaron Galloway" w:date="2020-09-17T15:28:00Z">
                <w:rPr>
                  <w:rFonts w:ascii="Cambria Math" w:hAnsi="Cambria Math"/>
                </w:rPr>
              </w:ins>
            </m:ctrlPr>
          </m:sSubPr>
          <m:e>
            <m:r>
              <w:rPr>
                <w:rFonts w:ascii="Cambria Math" w:hAnsi="Cambria Math"/>
              </w:rPr>
              <m:t>A</m:t>
            </m:r>
          </m:e>
          <m:sub>
            <m:r>
              <w:rPr>
                <w:rFonts w:ascii="Cambria Math" w:hAnsi="Cambria Math"/>
              </w:rPr>
              <m:t>645</m:t>
            </m:r>
          </m:sub>
        </m:sSub>
        <m:r>
          <w:rPr>
            <w:rFonts w:ascii="Cambria Math" w:hAnsi="Cambria Math"/>
          </w:rPr>
          <m:t>-</m:t>
        </m:r>
        <m:sSub>
          <m:sSubPr>
            <m:ctrlPr>
              <w:ins w:id="16" w:author="Aaron Galloway" w:date="2020-09-17T15:28:00Z">
                <w:rPr>
                  <w:rFonts w:ascii="Cambria Math" w:hAnsi="Cambria Math"/>
                </w:rPr>
              </w:ins>
            </m:ctrlPr>
          </m:sSubPr>
          <m:e>
            <m:r>
              <w:rPr>
                <w:rFonts w:ascii="Cambria Math" w:hAnsi="Cambria Math"/>
              </w:rPr>
              <m:t>A</m:t>
            </m:r>
          </m:e>
          <m:sub>
            <m:r>
              <w:rPr>
                <w:rFonts w:ascii="Cambria Math" w:hAnsi="Cambria Math"/>
              </w:rPr>
              <m:t>750</m:t>
            </m:r>
          </m:sub>
        </m:sSub>
        <m:r>
          <w:rPr>
            <w:rFonts w:ascii="Cambria Math" w:hAnsi="Cambria Math"/>
          </w:rPr>
          <m:t>) - 0.1(</m:t>
        </m:r>
        <m:sSub>
          <m:sSubPr>
            <m:ctrlPr>
              <w:ins w:id="17" w:author="Aaron Galloway" w:date="2020-09-17T15:28:00Z">
                <w:rPr>
                  <w:rFonts w:ascii="Cambria Math" w:hAnsi="Cambria Math"/>
                </w:rPr>
              </w:ins>
            </m:ctrlPr>
          </m:sSubPr>
          <m:e>
            <m:r>
              <w:rPr>
                <w:rFonts w:ascii="Cambria Math" w:hAnsi="Cambria Math"/>
              </w:rPr>
              <m:t>A</m:t>
            </m:r>
          </m:e>
          <m:sub>
            <m:r>
              <w:rPr>
                <w:rFonts w:ascii="Cambria Math" w:hAnsi="Cambria Math"/>
              </w:rPr>
              <m:t>630</m:t>
            </m:r>
          </m:sub>
        </m:sSub>
        <m:r>
          <w:rPr>
            <w:rFonts w:ascii="Cambria Math" w:hAnsi="Cambria Math"/>
          </w:rPr>
          <m:t>-</m:t>
        </m:r>
        <m:sSub>
          <m:sSubPr>
            <m:ctrlPr>
              <w:ins w:id="18" w:author="Aaron Galloway" w:date="2020-09-17T15:28:00Z">
                <w:rPr>
                  <w:rFonts w:ascii="Cambria Math" w:hAnsi="Cambria Math"/>
                </w:rPr>
              </w:ins>
            </m:ctrlPr>
          </m:sSubPr>
          <m:e>
            <m:r>
              <w:rPr>
                <w:rFonts w:ascii="Cambria Math" w:hAnsi="Cambria Math"/>
              </w:rPr>
              <m:t>A</m:t>
            </m:r>
          </m:e>
          <m:sub>
            <m:r>
              <w:rPr>
                <w:rFonts w:ascii="Cambria Math" w:hAnsi="Cambria Math"/>
              </w:rPr>
              <m:t>750</m:t>
            </m:r>
          </m:sub>
        </m:sSub>
        <m:r>
          <w:rPr>
            <w:rFonts w:ascii="Cambria Math" w:hAnsi="Cambria Math"/>
          </w:rPr>
          <m:t>) / (</m:t>
        </m:r>
        <m:sSub>
          <m:sSubPr>
            <m:ctrlPr>
              <w:ins w:id="19" w:author="Aaron Galloway" w:date="2020-09-17T15:28:00Z">
                <w:rPr>
                  <w:rFonts w:ascii="Cambria Math" w:hAnsi="Cambria Math"/>
                </w:rPr>
              </w:ins>
            </m:ctrlPr>
          </m:sSubPr>
          <m:e>
            <m:r>
              <w:rPr>
                <w:rFonts w:ascii="Cambria Math" w:hAnsi="Cambria Math"/>
              </w:rPr>
              <m:t>V</m:t>
            </m:r>
          </m:e>
          <m:sub>
            <m:r>
              <w:rPr>
                <w:rFonts w:ascii="Cambria Math" w:hAnsi="Cambria Math"/>
              </w:rPr>
              <m:t>2</m:t>
            </m:r>
          </m:sub>
        </m:sSub>
        <m:r>
          <w:rPr>
            <w:rFonts w:ascii="Cambria Math" w:hAnsi="Cambria Math"/>
          </w:rPr>
          <m:t>/</m:t>
        </m:r>
        <m:sSub>
          <m:sSubPr>
            <m:ctrlPr>
              <w:ins w:id="20" w:author="Aaron Galloway" w:date="2020-09-17T15:28:00Z">
                <w:rPr>
                  <w:rFonts w:ascii="Cambria Math" w:hAnsi="Cambria Math"/>
                </w:rPr>
              </w:ins>
            </m:ctrlPr>
          </m:sSubPr>
          <m:e>
            <m:r>
              <w:rPr>
                <w:rFonts w:ascii="Cambria Math" w:hAnsi="Cambria Math"/>
              </w:rPr>
              <m:t>V</m:t>
            </m:r>
          </m:e>
          <m:sub>
            <m:r>
              <w:rPr>
                <w:rFonts w:ascii="Cambria Math" w:hAnsi="Cambria Math"/>
              </w:rPr>
              <m:t>1</m:t>
            </m:r>
          </m:sub>
        </m:sSub>
        <m:r>
          <w:rPr>
            <w:rFonts w:ascii="Cambria Math" w:hAnsi="Cambria Math"/>
          </w:rPr>
          <m:t xml:space="preserve">) </m:t>
        </m:r>
      </m:oMath>
      <w:r>
        <w:t>; where A is the absorbance value of a particular wavelength, V</w:t>
      </w:r>
      <w:r>
        <w:rPr>
          <w:vertAlign w:val="subscript"/>
        </w:rPr>
        <w:t>1</w:t>
      </w:r>
      <w:r>
        <w:t xml:space="preserve"> is the volume of the filtered water, and V</w:t>
      </w:r>
      <w:r>
        <w:rPr>
          <w:vertAlign w:val="subscript"/>
        </w:rPr>
        <w:t>2</w:t>
      </w:r>
      <w:r>
        <w:t xml:space="preserve"> is the volume of extract. Concentrations are reported as mg/L.</w:t>
      </w:r>
    </w:p>
    <w:p w14:paraId="37E4FA58" w14:textId="77777777" w:rsidR="0077579F" w:rsidRPr="00D87563" w:rsidRDefault="0077579F" w:rsidP="0077579F"/>
    <w:p w14:paraId="0E1AE697" w14:textId="56A0F4D0" w:rsidR="00012F81" w:rsidRPr="00D87563" w:rsidRDefault="00012F81" w:rsidP="00012F81">
      <w:pPr>
        <w:rPr>
          <w:i/>
        </w:rPr>
      </w:pPr>
      <w:r w:rsidRPr="00D87563">
        <w:rPr>
          <w:i/>
        </w:rPr>
        <w:t>Pharmaceuticals and Personal Care Products (PPCPs)</w:t>
      </w:r>
    </w:p>
    <w:p w14:paraId="77DCB96F" w14:textId="69C2CA69" w:rsidR="00012F81" w:rsidRPr="00D87563" w:rsidRDefault="00012F81" w:rsidP="00012F81">
      <w:pPr>
        <w:rPr>
          <w:i/>
        </w:rPr>
      </w:pPr>
    </w:p>
    <w:p w14:paraId="04DE4A3D" w14:textId="77777777" w:rsidR="0077579F" w:rsidRDefault="0077579F" w:rsidP="0077579F">
      <w:r>
        <w:t xml:space="preserve">Water samples for PPCP analysis were collected in 250 mL amber glass bottles that were rinsed with either methanol or </w:t>
      </w:r>
      <w:r w:rsidRPr="001338EC">
        <w:t xml:space="preserve">acetone </w:t>
      </w:r>
      <w:r w:rsidRPr="00B420AF">
        <w:rPr>
          <w:rStyle w:val="CommentReference"/>
          <w:sz w:val="24"/>
          <w:szCs w:val="24"/>
        </w:rPr>
        <w:t>a</w:t>
      </w:r>
      <w:r w:rsidRPr="001338EC">
        <w:t>nd</w:t>
      </w:r>
      <w:r>
        <w:t xml:space="preserve"> then three times with sample water prior to collections. Following collection, samples were refrigerated and kept in the dark until solid phase extraction (SPE). </w:t>
      </w:r>
    </w:p>
    <w:p w14:paraId="5ED2B1B1" w14:textId="77777777" w:rsidR="0077579F" w:rsidRDefault="0077579F" w:rsidP="0077579F"/>
    <w:p w14:paraId="53F7C198" w14:textId="77777777" w:rsidR="0077579F" w:rsidRDefault="0077579F" w:rsidP="0077579F">
      <w:r>
        <w:t xml:space="preserve">Within 12 h of collection, samples were filtered directly from the amber glass bottle using a single-stream 25-mm GF/F SPE cartridge setup (Waters Corporation, Milford, MA). Lab personnel wore gloves and face masks to minimize contamination. Prior to filtration, SPE cartridges were primed with at least 5 mL of either methanol or acetone and then washed with at least 5 mL of sample water. Rate of SPE occurred at approximately 1 drop per second. Extraction proceeded until water </w:t>
      </w:r>
      <w:r>
        <w:lastRenderedPageBreak/>
        <w:t xml:space="preserve">could no longer pass through the SPE cartridge or until all collected water was filtered. Cartridges were stored in </w:t>
      </w:r>
      <w:proofErr w:type="spellStart"/>
      <w:r>
        <w:t>Whirlpacks</w:t>
      </w:r>
      <w:proofErr w:type="spellEnd"/>
      <w:r>
        <w:t xml:space="preserve"> at -20°C until analysis for PPCPs following methods of Lee et al. (2016).</w:t>
      </w:r>
    </w:p>
    <w:p w14:paraId="70DC1E58" w14:textId="73473006" w:rsidR="00012F81" w:rsidRPr="00D87563" w:rsidRDefault="00012F81" w:rsidP="00012F81"/>
    <w:p w14:paraId="0D0A4D9F" w14:textId="40260208" w:rsidR="00012F81" w:rsidRPr="00D87563" w:rsidRDefault="00012F81" w:rsidP="00012F81">
      <w:pPr>
        <w:rPr>
          <w:i/>
        </w:rPr>
      </w:pPr>
      <w:r w:rsidRPr="00D87563">
        <w:rPr>
          <w:i/>
        </w:rPr>
        <w:t>Microplastics</w:t>
      </w:r>
    </w:p>
    <w:p w14:paraId="6D7942EA" w14:textId="77777777" w:rsidR="00EE46A1" w:rsidRDefault="00EE46A1" w:rsidP="00012F81"/>
    <w:p w14:paraId="3E2A3645" w14:textId="77777777" w:rsidR="00EE46A1" w:rsidRDefault="00EE46A1" w:rsidP="00EE46A1">
      <w:r>
        <w:t xml:space="preserve">At each location, samples were collected in triplicate using 1.5 L clear plastic bottles that were washed thoroughly with sample water before each collection. Samples were collected by hand for each littoral site and with a metal bucket from aboard the ship for pelagic sites. </w:t>
      </w:r>
    </w:p>
    <w:p w14:paraId="7470D01A" w14:textId="77777777" w:rsidR="00EE46A1" w:rsidRDefault="00EE46A1" w:rsidP="00EE46A1"/>
    <w:p w14:paraId="26EC69E3" w14:textId="77777777" w:rsidR="00EE46A1" w:rsidRDefault="00EE46A1" w:rsidP="00EE46A1">
      <w:r>
        <w:t xml:space="preserve">For processing, each sample was vacuum filtered on to a 47-mm diameter GF/F filter. During filtration, aluminum foil was used to cover the filtration funnel to prevent contamination from airborne microplastic particles. After filtration, filters were dried under vacuum pressure and then stored in 50-mm petri dishes. Following filtration of all three replicates, the filtrate was collected and then re-filtered through a GF/F filter as a control for contamination from the plastic vacuum funnel or potentially airborne microplastics. </w:t>
      </w:r>
    </w:p>
    <w:p w14:paraId="56A6E76E" w14:textId="77777777" w:rsidR="00EE46A1" w:rsidRDefault="00EE46A1" w:rsidP="00EE46A1"/>
    <w:p w14:paraId="74140B5A" w14:textId="25607E97" w:rsidR="00012F81" w:rsidRDefault="00EE46A1" w:rsidP="00EE46A1">
      <w:r>
        <w:t xml:space="preserve">Microplastic counting involved visual inspection of the entire GF/F according to Van </w:t>
      </w:r>
      <w:proofErr w:type="spellStart"/>
      <w:r>
        <w:t>Cauwenberghe</w:t>
      </w:r>
      <w:proofErr w:type="spellEnd"/>
      <w:r>
        <w:t xml:space="preserve"> et al. (2015). Visual enumeration was conducted under a stereo microscope with ~100x magnification, and microplastics were classified into one of three categories: fibers, fragments, or beads. For all categories, plastics were defined as observed objects with apparent artificial colors, </w:t>
      </w:r>
      <w:r w:rsidR="00247471">
        <w:t>to avoid</w:t>
      </w:r>
      <w:r>
        <w:t xml:space="preserve"> enumerat</w:t>
      </w:r>
      <w:r w:rsidR="00247471">
        <w:t>ing</w:t>
      </w:r>
      <w:r>
        <w:t xml:space="preserve"> plastics contributed from the sampling bottle itself. Fibers were defined as smooth, long plastics with consistent diameters. Fragments were defined as plastics with irregularly sharp or jagged edges. Beads were defined as spherical plastics. During enumeration, GF/Fs remained in the petri dish to minimize potential for contamination from the air. </w:t>
      </w:r>
    </w:p>
    <w:p w14:paraId="135B9C3C" w14:textId="77777777" w:rsidR="00EE46A1" w:rsidRPr="00D87563" w:rsidRDefault="00EE46A1" w:rsidP="00EE46A1"/>
    <w:p w14:paraId="073D1671" w14:textId="59DAAF49" w:rsidR="00012F81" w:rsidRPr="00D87563" w:rsidRDefault="00012F81" w:rsidP="00012F81">
      <w:r w:rsidRPr="00D87563">
        <w:rPr>
          <w:i/>
        </w:rPr>
        <w:t>Periphyton abundance</w:t>
      </w:r>
    </w:p>
    <w:p w14:paraId="3583566E" w14:textId="0A978019" w:rsidR="00012F81" w:rsidRPr="00D87563" w:rsidRDefault="00012F81" w:rsidP="00012F81"/>
    <w:p w14:paraId="0BE32F36" w14:textId="77777777" w:rsidR="00C42C3E" w:rsidRDefault="00C42C3E" w:rsidP="00C42C3E">
      <w:r>
        <w:t>At each littoral site, we haphazardly selected three rocks representative of local substrate. A plastic stencil was used to define a surface area of each rock from which we scraped a standardized 14.5 cm</w:t>
      </w:r>
      <w:r>
        <w:rPr>
          <w:vertAlign w:val="superscript"/>
        </w:rPr>
        <w:t>2</w:t>
      </w:r>
      <w:r>
        <w:t xml:space="preserve"> patch of periphyton. Samples were preserved with </w:t>
      </w:r>
      <w:proofErr w:type="spellStart"/>
      <w:r>
        <w:t>Lugol’s</w:t>
      </w:r>
      <w:proofErr w:type="spellEnd"/>
      <w:r>
        <w:t xml:space="preserve"> solution and stored in plastic scintillation vials. Additional periphyton was collected in composite from each site for fatty acid and stable isotope analysis. </w:t>
      </w:r>
    </w:p>
    <w:p w14:paraId="2596D5B4" w14:textId="77777777" w:rsidR="00C42C3E" w:rsidRDefault="00C42C3E" w:rsidP="00C42C3E"/>
    <w:p w14:paraId="26911EE1" w14:textId="77777777" w:rsidR="00C42C3E" w:rsidRDefault="00C42C3E" w:rsidP="00C42C3E">
      <w:r>
        <w:t xml:space="preserve">Periphyton taxonomic identification and enumeration was performed by subsampling 10 </w:t>
      </w:r>
      <w:proofErr w:type="spellStart"/>
      <w:r>
        <w:t>μL</w:t>
      </w:r>
      <w:proofErr w:type="spellEnd"/>
      <w:r>
        <w:t xml:space="preserve"> aliquots from each preserved sample. Cells, filaments, and colonies were counted for each taxonomic group until at least 300 cells were identified. For all 10 </w:t>
      </w:r>
      <w:proofErr w:type="spellStart"/>
      <w:r>
        <w:t>μL</w:t>
      </w:r>
      <w:proofErr w:type="spellEnd"/>
      <w:r>
        <w:t xml:space="preserve"> aliquots, the entire subsample was counted, even if 300 cells were counted prior to completing the aliquot. Taxa were classified into broad categories consistent with Baikal algal taxonomy (</w:t>
      </w:r>
      <w:proofErr w:type="spellStart"/>
      <w:r>
        <w:t>Izhboldina</w:t>
      </w:r>
      <w:proofErr w:type="spellEnd"/>
      <w:r>
        <w:t xml:space="preserve">, 2007), using coarse groupings to capture general patterns in relative algal abundance. As a result, algal groups consisted of diatoms, </w:t>
      </w:r>
      <w:proofErr w:type="spellStart"/>
      <w:r w:rsidRPr="009F0747">
        <w:rPr>
          <w:i/>
        </w:rPr>
        <w:t>Ulothrix</w:t>
      </w:r>
      <w:proofErr w:type="spellEnd"/>
      <w:r>
        <w:t xml:space="preserve">, </w:t>
      </w:r>
      <w:r w:rsidRPr="00AC75E6">
        <w:rPr>
          <w:i/>
        </w:rPr>
        <w:t>Spirogyra</w:t>
      </w:r>
      <w:r w:rsidRPr="007D3AD5">
        <w:t>,</w:t>
      </w:r>
      <w:r>
        <w:rPr>
          <w:i/>
        </w:rPr>
        <w:t xml:space="preserve"> </w:t>
      </w:r>
      <w:r>
        <w:t xml:space="preserve">and the green algal Order </w:t>
      </w:r>
      <w:proofErr w:type="spellStart"/>
      <w:r>
        <w:t>Tetrasporales</w:t>
      </w:r>
      <w:proofErr w:type="spellEnd"/>
      <w:r>
        <w:t>.</w:t>
      </w:r>
    </w:p>
    <w:p w14:paraId="7119F328" w14:textId="084505A8" w:rsidR="00012F81" w:rsidRPr="00D87563" w:rsidRDefault="00012F81" w:rsidP="00012F81"/>
    <w:p w14:paraId="5AF6BFBE" w14:textId="0AE15169" w:rsidR="00012F81" w:rsidRPr="00D87563" w:rsidRDefault="00012F81" w:rsidP="00012F81">
      <w:pPr>
        <w:rPr>
          <w:i/>
        </w:rPr>
      </w:pPr>
      <w:r w:rsidRPr="00D87563">
        <w:rPr>
          <w:i/>
        </w:rPr>
        <w:t>Benthic macroinvertebrate abundance</w:t>
      </w:r>
    </w:p>
    <w:p w14:paraId="38CC9F98" w14:textId="77777777" w:rsidR="00012F81" w:rsidRPr="00D87563" w:rsidRDefault="00012F81" w:rsidP="00012F81">
      <w:pPr>
        <w:rPr>
          <w:i/>
        </w:rPr>
      </w:pPr>
    </w:p>
    <w:p w14:paraId="48512300" w14:textId="5CC96EDB" w:rsidR="00012F81" w:rsidRDefault="00012F81" w:rsidP="00C34B40">
      <w:r w:rsidRPr="00D87563">
        <w:t xml:space="preserve">Three kick-net samples were collected for assessment of benthic community composition and abundance. Using a D-net, we collected macroinvertebrates by flipping over 1-3 rocks, and then sweeping five times in a left-to-right motion across approximately 1 m. After the series of sweeps, </w:t>
      </w:r>
      <w:r w:rsidRPr="00D87563">
        <w:lastRenderedPageBreak/>
        <w:t xml:space="preserve">the catch was rinsed into a plastic bucket. For each replicate, bucket contents were concentrated using a 64 </w:t>
      </w:r>
      <w:proofErr w:type="spellStart"/>
      <w:r w:rsidRPr="00D87563">
        <w:t>μm</w:t>
      </w:r>
      <w:proofErr w:type="spellEnd"/>
      <w:r w:rsidRPr="00D87563">
        <w:t xml:space="preserve"> mesh and placed in glass jars with 40% ethanol (vodka; the only preservative available to us at the time) for preservation and refrigerated at 4°C aboard the research vessel. The 40% ethanol preservative was replaced with ~80% ethanol upon return to the lab within 24 to 48 hours, and samples were stored at ~4°C.</w:t>
      </w:r>
      <w:r w:rsidR="00B8620B" w:rsidRPr="00D87563">
        <w:t xml:space="preserve"> </w:t>
      </w:r>
    </w:p>
    <w:p w14:paraId="622A22B3" w14:textId="05821F86" w:rsidR="00EE46A1" w:rsidRDefault="00EE46A1" w:rsidP="00C34B40"/>
    <w:p w14:paraId="561DED35" w14:textId="77777777" w:rsidR="00EE46A1" w:rsidRDefault="00EE46A1" w:rsidP="00EE46A1">
      <w:r>
        <w:t>Invertebrate taxonomic identification and enumeration were performed under a stereo microscope. All invertebrates were identified to species with the exception of juveniles (</w:t>
      </w:r>
      <w:proofErr w:type="spellStart"/>
      <w:r>
        <w:t>Taakhteev</w:t>
      </w:r>
      <w:proofErr w:type="spellEnd"/>
      <w:r>
        <w:t xml:space="preserve">, 2015 for amphipods; </w:t>
      </w:r>
      <w:proofErr w:type="spellStart"/>
      <w:r>
        <w:t>Sitnikova</w:t>
      </w:r>
      <w:proofErr w:type="spellEnd"/>
      <w:r>
        <w:t xml:space="preserve">, 2012 for </w:t>
      </w:r>
      <w:proofErr w:type="spellStart"/>
      <w:r>
        <w:t>molluscs</w:t>
      </w:r>
      <w:proofErr w:type="spellEnd"/>
      <w:r>
        <w:t xml:space="preserve">; Table 2). All samples contained oligochaetes and </w:t>
      </w:r>
      <w:proofErr w:type="spellStart"/>
      <w:r>
        <w:t>polychaetes</w:t>
      </w:r>
      <w:proofErr w:type="spellEnd"/>
      <w:r>
        <w:t xml:space="preserve">, but due to poor preservation, these taxa were not counted. Six samples of the 42 collected were not well-preserved and were excluded from further analyses, in order to reduce errors in identification. </w:t>
      </w:r>
      <w:bookmarkStart w:id="21" w:name="_Hlk53404768"/>
      <w:r>
        <w:t xml:space="preserve">KD-1 and LI-1 </w:t>
      </w:r>
      <w:bookmarkEnd w:id="21"/>
      <w:r>
        <w:t xml:space="preserve">were the only sites with 1 sample counted. </w:t>
      </w:r>
      <w:bookmarkStart w:id="22" w:name="_Hlk53404812"/>
      <w:r>
        <w:t xml:space="preserve">BK-2 and KD-2 </w:t>
      </w:r>
      <w:bookmarkEnd w:id="22"/>
      <w:r>
        <w:t xml:space="preserve">each had two samples counted. </w:t>
      </w:r>
    </w:p>
    <w:p w14:paraId="59877498" w14:textId="63DF56D3" w:rsidR="00B8620B" w:rsidRPr="00D87563" w:rsidRDefault="00B8620B" w:rsidP="00C34B40">
      <w:pPr>
        <w:rPr>
          <w:color w:val="4A86E8"/>
        </w:rPr>
      </w:pPr>
    </w:p>
    <w:p w14:paraId="0A12BCA4" w14:textId="5B396656" w:rsidR="00B8620B" w:rsidRPr="00D87563" w:rsidRDefault="00B8620B" w:rsidP="00C34B40">
      <w:pPr>
        <w:rPr>
          <w:i/>
        </w:rPr>
      </w:pPr>
      <w:r w:rsidRPr="00D87563">
        <w:rPr>
          <w:i/>
        </w:rPr>
        <w:t>Stable Isotope Analysis</w:t>
      </w:r>
    </w:p>
    <w:p w14:paraId="3443AFE0" w14:textId="23BEE9FC" w:rsidR="00EE46A1" w:rsidRDefault="00EE46A1" w:rsidP="00B8620B">
      <w:pPr>
        <w:rPr>
          <w:color w:val="4A86E8"/>
        </w:rPr>
      </w:pPr>
    </w:p>
    <w:p w14:paraId="583E1294" w14:textId="6C260458" w:rsidR="00EE46A1" w:rsidRDefault="00EE46A1" w:rsidP="00EE46A1">
      <w:pPr>
        <w:rPr>
          <w:color w:val="212121"/>
          <w:highlight w:val="white"/>
        </w:rPr>
      </w:pPr>
      <w:r>
        <w:rPr>
          <w:color w:val="212121"/>
          <w:highlight w:val="white"/>
        </w:rPr>
        <w:t>Measurements of δ</w:t>
      </w:r>
      <w:r w:rsidRPr="00B420AF">
        <w:rPr>
          <w:color w:val="212121"/>
          <w:highlight w:val="white"/>
          <w:vertAlign w:val="superscript"/>
        </w:rPr>
        <w:t>15</w:t>
      </w:r>
      <w:r>
        <w:rPr>
          <w:color w:val="212121"/>
          <w:highlight w:val="white"/>
        </w:rPr>
        <w:t>N and δ</w:t>
      </w:r>
      <w:r w:rsidRPr="00B420AF">
        <w:rPr>
          <w:color w:val="212121"/>
          <w:highlight w:val="white"/>
          <w:vertAlign w:val="superscript"/>
        </w:rPr>
        <w:t>13</w:t>
      </w:r>
      <w:r>
        <w:rPr>
          <w:color w:val="212121"/>
          <w:highlight w:val="white"/>
        </w:rPr>
        <w:t xml:space="preserve">C were performed on an elemental analyzer-isotope ratio mass spectrometer (EA-IRMS; Finnigan </w:t>
      </w:r>
      <w:proofErr w:type="spellStart"/>
      <w:r>
        <w:rPr>
          <w:color w:val="212121"/>
          <w:highlight w:val="white"/>
        </w:rPr>
        <w:t>DELTAplus</w:t>
      </w:r>
      <w:proofErr w:type="spellEnd"/>
      <w:r>
        <w:rPr>
          <w:color w:val="212121"/>
          <w:highlight w:val="white"/>
        </w:rPr>
        <w:t xml:space="preserve"> XP, Thermo Scientific) at the Large Lakes Observatory, University of Minnesota Duluth. </w:t>
      </w:r>
    </w:p>
    <w:p w14:paraId="60C5360C" w14:textId="53C31E1C" w:rsidR="00B8620B" w:rsidRPr="00D87563" w:rsidRDefault="00B8620B" w:rsidP="00B8620B"/>
    <w:p w14:paraId="600B3E8A" w14:textId="0732F055" w:rsidR="00B8620B" w:rsidRPr="005842AF" w:rsidRDefault="00B8620B" w:rsidP="00C34B40">
      <w:r w:rsidRPr="00D87563">
        <w:rPr>
          <w:i/>
        </w:rPr>
        <w:t>Fatty Acid Analysis</w:t>
      </w:r>
    </w:p>
    <w:p w14:paraId="4457821D" w14:textId="77777777" w:rsidR="005842AF" w:rsidRDefault="005842AF" w:rsidP="005842AF"/>
    <w:p w14:paraId="6C277C2F" w14:textId="77777777" w:rsidR="005842AF" w:rsidRDefault="005842AF" w:rsidP="005842AF">
      <w:r>
        <w:t xml:space="preserve">Following freeze-drying, samples were transferred to 10 mL glass centrifuge vials, and 2 mL of 100% chloroform was added to each under nitrogen gas. Samples were allowed to sit in chloroform overnight at -80°C. Fatty acid extractions generally involved three phases: (1) 100% chloroform extraction, (2) chloroform-methanol extraction, and (3) fatty acid methylation. Fatty acid extraction methods were adapted from Schram et al. (2018). </w:t>
      </w:r>
    </w:p>
    <w:p w14:paraId="41D3F542" w14:textId="77777777" w:rsidR="005842AF" w:rsidRDefault="005842AF" w:rsidP="005842AF"/>
    <w:p w14:paraId="7B74CB40" w14:textId="77777777" w:rsidR="005842AF" w:rsidRDefault="005842AF" w:rsidP="005842AF">
      <w:r>
        <w:t xml:space="preserve">After overnight chloroform extraction, samples underwent a chloroform-methanol extraction three times. To each sample, we added 1 mL cooled 100% methanol, 1 mL </w:t>
      </w:r>
      <w:proofErr w:type="spellStart"/>
      <w:proofErr w:type="gramStart"/>
      <w:r>
        <w:t>chloroform:methanol</w:t>
      </w:r>
      <w:proofErr w:type="spellEnd"/>
      <w:proofErr w:type="gramEnd"/>
      <w:r>
        <w:t xml:space="preserve"> solution (2:1), and 0.8 mL 0.9% NaCl solution. Samples were inverted three times and sonicated on ice for 10 minutes. Next, samples were vortexed for 1 minute, and centrifuged for 5 minutes (3,000 rpm) at 4°C. Using a double pipette technique, the lower organic layer was removed and kept under nitrogen. After the third extraction, samples were evaporated under nitrogen flow, and resuspended in 1.5 mL chloroform and stored at -20°C overnight. </w:t>
      </w:r>
    </w:p>
    <w:p w14:paraId="4AA65421" w14:textId="77777777" w:rsidR="005842AF" w:rsidRDefault="005842AF" w:rsidP="005842AF"/>
    <w:p w14:paraId="0461328D" w14:textId="19EF7AF7" w:rsidR="00C34B40" w:rsidRDefault="005842AF" w:rsidP="005842AF">
      <w:r>
        <w:t xml:space="preserve">Once resuspended in chloroform, 1 mL of chloroform extract was transferred to a glass centrifuge tube with a glass syringe as well as an internal standard of 4 </w:t>
      </w:r>
      <w:proofErr w:type="spellStart"/>
      <w:r>
        <w:t>μL</w:t>
      </w:r>
      <w:proofErr w:type="spellEnd"/>
      <w:r>
        <w:t xml:space="preserve"> of 19-carbon fatty acid. Samples were then evaporated under nitrogen, and then 1 mL of toluene and 2 mL of 1% sulfuric acid-methanol was added. The vial was closed under nitrogen gas and then incubated in 50°C water bath for 16 hours. After incubation, samples were removed from the bath, allowed to reach room temperature and stored on ice. Next, we performed a potassium carbonate-hexane extraction twice. To each sample, we added 2 mL of 2% potassium bicarbonate and 5 mL of 100% hexane, inverting the capped vial so as to mix the solution. Samples were centrifuged for 3 minutes (1,500 rpm) at 4°C. The upper hexane layer was then removed and placed in a vial to evaporate under nitrogen flow. Once almost evaporated, 1 mL of 100% hexane was added and stored in a glass amber </w:t>
      </w:r>
      <w:r>
        <w:lastRenderedPageBreak/>
        <w:t xml:space="preserve">autosampler vial for GC/MS quantification. GC/MS quantification was performed with a </w:t>
      </w:r>
      <w:r w:rsidRPr="00446481">
        <w:t>Shimadzu QP2020</w:t>
      </w:r>
      <w:r>
        <w:t xml:space="preserve"> GC/MS following Schram et al. (2018).</w:t>
      </w:r>
    </w:p>
    <w:p w14:paraId="134D144C" w14:textId="77777777" w:rsidR="005842AF" w:rsidRPr="00D87563" w:rsidRDefault="005842AF" w:rsidP="005842AF"/>
    <w:p w14:paraId="00000049" w14:textId="77777777" w:rsidR="009956E8" w:rsidRPr="00D87563" w:rsidRDefault="00BC3E51">
      <w:pPr>
        <w:rPr>
          <w:b/>
        </w:rPr>
      </w:pPr>
      <w:r w:rsidRPr="00D87563">
        <w:rPr>
          <w:b/>
        </w:rPr>
        <w:t xml:space="preserve">Technical Validation </w:t>
      </w:r>
    </w:p>
    <w:p w14:paraId="4E2C318F" w14:textId="4BE18580" w:rsidR="009F6610" w:rsidRPr="00D87563" w:rsidRDefault="009F6610"/>
    <w:p w14:paraId="25CB6F85" w14:textId="73159AF0" w:rsidR="00F84029" w:rsidRPr="00D87563" w:rsidRDefault="004C051D">
      <w:r>
        <w:t>The SIBER</w:t>
      </w:r>
      <w:r w:rsidR="00F84029" w:rsidRPr="00D87563">
        <w:t xml:space="preserve"> dataset ha</w:t>
      </w:r>
      <w:r>
        <w:t>d</w:t>
      </w:r>
      <w:r w:rsidR="00F84029" w:rsidRPr="00D87563">
        <w:t xml:space="preserve"> three main </w:t>
      </w:r>
      <w:r>
        <w:t>validation procedures</w:t>
      </w:r>
      <w:r w:rsidR="00F84029" w:rsidRPr="00D87563">
        <w:t xml:space="preserve">: taxonomic, analytical, and reproducible. </w:t>
      </w:r>
    </w:p>
    <w:p w14:paraId="2223A974" w14:textId="4D289B82" w:rsidR="00F84029" w:rsidRPr="00D87563" w:rsidRDefault="00F84029"/>
    <w:p w14:paraId="29E2B84C" w14:textId="698372AE" w:rsidR="00F84029" w:rsidRPr="00D87563" w:rsidRDefault="00F84029">
      <w:r w:rsidRPr="00D87563">
        <w:t xml:space="preserve">For taxonomic validation, all </w:t>
      </w:r>
      <w:r w:rsidR="004C051D">
        <w:t>phylogenetic</w:t>
      </w:r>
      <w:r w:rsidRPr="00D87563">
        <w:t xml:space="preserve"> groupings were based off most recent identification keys. Amphipods were identified according to </w:t>
      </w:r>
      <w:proofErr w:type="spellStart"/>
      <w:r w:rsidRPr="00D87563">
        <w:t>Taakhteev</w:t>
      </w:r>
      <w:proofErr w:type="spellEnd"/>
      <w:r w:rsidRPr="00D87563">
        <w:t xml:space="preserve"> &amp; </w:t>
      </w:r>
      <w:proofErr w:type="spellStart"/>
      <w:r w:rsidRPr="00D87563">
        <w:t>Didorenko</w:t>
      </w:r>
      <w:proofErr w:type="spellEnd"/>
      <w:r w:rsidRPr="00D87563">
        <w:t xml:space="preserve"> (2015). Mollusks were identified according to </w:t>
      </w:r>
      <w:proofErr w:type="spellStart"/>
      <w:r w:rsidRPr="00D87563">
        <w:t>Sitnikova</w:t>
      </w:r>
      <w:proofErr w:type="spellEnd"/>
      <w:r w:rsidRPr="00D87563">
        <w:t xml:space="preserve"> (2012). Algal taxa were identified according to </w:t>
      </w:r>
      <w:proofErr w:type="spellStart"/>
      <w:r w:rsidRPr="00D87563">
        <w:t>Izhboldina</w:t>
      </w:r>
      <w:proofErr w:type="spellEnd"/>
      <w:r w:rsidRPr="00D87563">
        <w:t xml:space="preserve"> (2007). </w:t>
      </w:r>
      <w:r w:rsidR="004B0121" w:rsidRPr="00D87563">
        <w:t>For consistency, all taxa were identified by one person (Michael F. Meyer)</w:t>
      </w:r>
      <w:r w:rsidR="004C051D">
        <w:t xml:space="preserve">, who was trained by experts in Baikal </w:t>
      </w:r>
      <w:r w:rsidR="0077579F">
        <w:t xml:space="preserve">algal and </w:t>
      </w:r>
      <w:r w:rsidR="0066218C">
        <w:t xml:space="preserve">macroinvertebrate </w:t>
      </w:r>
      <w:r w:rsidR="004C051D">
        <w:t>taxonomy</w:t>
      </w:r>
      <w:r w:rsidR="004B0121" w:rsidRPr="00D87563">
        <w:t xml:space="preserve">. </w:t>
      </w:r>
    </w:p>
    <w:p w14:paraId="697030BF" w14:textId="100B046E" w:rsidR="00F84029" w:rsidRPr="00D87563" w:rsidRDefault="00F84029"/>
    <w:p w14:paraId="11B598CD" w14:textId="5BD881E8" w:rsidR="00F84029" w:rsidRPr="00D87563" w:rsidRDefault="00F84029">
      <w:pPr>
        <w:rPr>
          <w:color w:val="212121"/>
        </w:rPr>
      </w:pPr>
      <w:r w:rsidRPr="00D87563">
        <w:t xml:space="preserve">For analytical validation, </w:t>
      </w:r>
      <w:r w:rsidR="00322753" w:rsidRPr="00D87563">
        <w:t xml:space="preserve">internal standards were used for all mass-spectroscopy analyses. PPCPs analyses </w:t>
      </w:r>
      <w:r w:rsidR="004C051D">
        <w:t>involved</w:t>
      </w:r>
      <w:r w:rsidR="00322753" w:rsidRPr="00D87563">
        <w:t xml:space="preserve"> an internal nicotinamide standard to assess yield. Stable isotope values were calibrated </w:t>
      </w:r>
      <w:r w:rsidR="00322753" w:rsidRPr="00D87563">
        <w:rPr>
          <w:color w:val="212121"/>
          <w:highlight w:val="white"/>
        </w:rPr>
        <w:t>against certified reference materials including L-glutamic acid (NIST SRM 8574), low organic soil and sorghum flour (standards B-2153 and B-2159 from Elemental Micro-analysis Ltd., Okehampton, UK) and in-house standards (acetanilide and caffeine).</w:t>
      </w:r>
      <w:r w:rsidR="00322753" w:rsidRPr="00D87563">
        <w:t xml:space="preserve"> </w:t>
      </w:r>
      <w:r w:rsidR="00322753" w:rsidRPr="00D87563">
        <w:rPr>
          <w:color w:val="212121"/>
        </w:rPr>
        <w:t xml:space="preserve">Replicate analyses of external standards showed a mean standard deviation of 0.06 ‰ and 0.09 ‰, for δ13C and δ15N, respectively. Finally, fatty acid estimations used </w:t>
      </w:r>
      <w:proofErr w:type="spellStart"/>
      <w:proofErr w:type="gramStart"/>
      <w:r w:rsidR="00322753" w:rsidRPr="00D87563">
        <w:rPr>
          <w:color w:val="212121"/>
        </w:rPr>
        <w:t>a</w:t>
      </w:r>
      <w:proofErr w:type="spellEnd"/>
      <w:proofErr w:type="gramEnd"/>
      <w:r w:rsidR="00322753" w:rsidRPr="00D87563">
        <w:rPr>
          <w:color w:val="212121"/>
        </w:rPr>
        <w:t xml:space="preserve"> internal 19:0 standard to assess oxidation of fatty acids during extraction</w:t>
      </w:r>
      <w:r w:rsidR="004C051D">
        <w:rPr>
          <w:color w:val="212121"/>
        </w:rPr>
        <w:t xml:space="preserve">, </w:t>
      </w:r>
      <w:r w:rsidR="00322753" w:rsidRPr="00D87563">
        <w:rPr>
          <w:color w:val="212121"/>
        </w:rPr>
        <w:t>methylation</w:t>
      </w:r>
      <w:r w:rsidR="004C051D">
        <w:rPr>
          <w:color w:val="212121"/>
        </w:rPr>
        <w:t>, and quantification</w:t>
      </w:r>
      <w:r w:rsidR="00322753" w:rsidRPr="00D87563">
        <w:rPr>
          <w:color w:val="212121"/>
        </w:rPr>
        <w:t xml:space="preserve">. </w:t>
      </w:r>
    </w:p>
    <w:p w14:paraId="01F6DEFF" w14:textId="76D57E0D" w:rsidR="00322753" w:rsidRPr="00D87563" w:rsidRDefault="00322753">
      <w:pPr>
        <w:rPr>
          <w:color w:val="212121"/>
        </w:rPr>
      </w:pPr>
    </w:p>
    <w:p w14:paraId="456A703C" w14:textId="01E52580" w:rsidR="00322753" w:rsidRPr="00D87563" w:rsidRDefault="00322753">
      <w:r w:rsidRPr="00D87563">
        <w:rPr>
          <w:color w:val="212121"/>
        </w:rPr>
        <w:t>For data reproducibility, we systematically reviewed all R code to format and aggregate source data.</w:t>
      </w:r>
      <w:r w:rsidR="00453730" w:rsidRPr="00D87563">
        <w:rPr>
          <w:color w:val="212121"/>
        </w:rPr>
        <w:t xml:space="preserve"> A</w:t>
      </w:r>
      <w:r w:rsidR="004C051D">
        <w:rPr>
          <w:color w:val="212121"/>
        </w:rPr>
        <w:t xml:space="preserve">n initial </w:t>
      </w:r>
      <w:r w:rsidR="00453730" w:rsidRPr="00D87563">
        <w:rPr>
          <w:color w:val="212121"/>
        </w:rPr>
        <w:t>c</w:t>
      </w:r>
      <w:r w:rsidRPr="00D87563">
        <w:rPr>
          <w:color w:val="212121"/>
        </w:rPr>
        <w:t xml:space="preserve">leaning script </w:t>
      </w:r>
      <w:r w:rsidR="00453730" w:rsidRPr="00D87563">
        <w:rPr>
          <w:color w:val="212121"/>
        </w:rPr>
        <w:t>(00_disaggregated_data_</w:t>
      </w:r>
      <w:proofErr w:type="gramStart"/>
      <w:r w:rsidR="00453730" w:rsidRPr="00D87563">
        <w:rPr>
          <w:color w:val="212121"/>
        </w:rPr>
        <w:t>cleaning.R</w:t>
      </w:r>
      <w:proofErr w:type="gramEnd"/>
      <w:r w:rsidR="00453730" w:rsidRPr="00D87563">
        <w:rPr>
          <w:color w:val="212121"/>
        </w:rPr>
        <w:t>) remove</w:t>
      </w:r>
      <w:r w:rsidR="004C051D">
        <w:rPr>
          <w:color w:val="212121"/>
        </w:rPr>
        <w:t>d</w:t>
      </w:r>
      <w:r w:rsidR="00453730" w:rsidRPr="00D87563">
        <w:rPr>
          <w:color w:val="212121"/>
        </w:rPr>
        <w:t xml:space="preserve"> incorrect spellings, erroneous data values, and inconsistent column names from raw data</w:t>
      </w:r>
      <w:r w:rsidR="004C051D">
        <w:rPr>
          <w:color w:val="212121"/>
        </w:rPr>
        <w:t>.</w:t>
      </w:r>
      <w:r w:rsidR="00453730" w:rsidRPr="00D87563">
        <w:rPr>
          <w:color w:val="212121"/>
        </w:rPr>
        <w:t xml:space="preserve"> </w:t>
      </w:r>
      <w:r w:rsidR="004C051D">
        <w:rPr>
          <w:color w:val="212121"/>
        </w:rPr>
        <w:t xml:space="preserve">This step created the </w:t>
      </w:r>
      <w:r w:rsidR="00453730" w:rsidRPr="00D87563">
        <w:rPr>
          <w:color w:val="212121"/>
        </w:rPr>
        <w:t>standardized</w:t>
      </w:r>
      <w:r w:rsidR="004C051D">
        <w:rPr>
          <w:color w:val="212121"/>
        </w:rPr>
        <w:t xml:space="preserve"> .csv files detailed above</w:t>
      </w:r>
      <w:r w:rsidR="00453730" w:rsidRPr="00D87563">
        <w:rPr>
          <w:color w:val="212121"/>
        </w:rPr>
        <w:t xml:space="preserve">, which are available on the EDI repository. Raw data files are available on the project’s Open Science Framework page (DOI) but are not included in the EDI repository to prevent confusion or incorrect usage. Data hosted on EDI are at the replicate-level but can be aggregated to the sampling-site-level using script 01_data_cleaning.R. In addition to aggregation scripts, five R scripts used for analyses in Meyer et al. (20XX) are also available on the EDI repository within the compressed entity “scripts.tar.gz”. </w:t>
      </w:r>
      <w:r w:rsidR="003B3400" w:rsidRPr="00D87563">
        <w:rPr>
          <w:color w:val="212121"/>
        </w:rPr>
        <w:t>All R code for data aggregation was written by one person (Michael F. Meyer) and then independently review by two others (Matthew R. Brousil</w:t>
      </w:r>
      <w:r w:rsidR="00C316F5">
        <w:rPr>
          <w:color w:val="212121"/>
        </w:rPr>
        <w:t xml:space="preserve"> and Kara H. Woo</w:t>
      </w:r>
      <w:r w:rsidR="003B3400" w:rsidRPr="00D87563">
        <w:rPr>
          <w:color w:val="212121"/>
        </w:rPr>
        <w:t>) to confirm that code performed as intended, was well documented, and annotations were complete.</w:t>
      </w:r>
    </w:p>
    <w:p w14:paraId="7FC65CD1" w14:textId="77777777" w:rsidR="00F84029" w:rsidRPr="00D87563" w:rsidRDefault="00F84029"/>
    <w:p w14:paraId="0000004C" w14:textId="77777777" w:rsidR="009956E8" w:rsidRPr="00D87563" w:rsidRDefault="00BC3E51">
      <w:pPr>
        <w:rPr>
          <w:b/>
        </w:rPr>
      </w:pPr>
      <w:r w:rsidRPr="00D87563">
        <w:rPr>
          <w:b/>
        </w:rPr>
        <w:t>Data Use and Recommendations for Reuse</w:t>
      </w:r>
    </w:p>
    <w:p w14:paraId="0F5C6616" w14:textId="0D93E88A" w:rsidR="00EB2152" w:rsidRPr="00D87563" w:rsidRDefault="00EB2152">
      <w:pPr>
        <w:rPr>
          <w:color w:val="4A86E8"/>
        </w:rPr>
      </w:pPr>
    </w:p>
    <w:p w14:paraId="7E4C9F44" w14:textId="119D2ADB" w:rsidR="0067747D" w:rsidRPr="00D87563" w:rsidRDefault="00097E8E">
      <w:r w:rsidRPr="00D87563">
        <w:t xml:space="preserve">The SIBER dataset can be applied to a suite of research questions pertaining to ecological responses to human disturbance. We highlight </w:t>
      </w:r>
      <w:r w:rsidR="008A03F1" w:rsidRPr="00D87563">
        <w:t>two</w:t>
      </w:r>
      <w:r w:rsidRPr="00D87563">
        <w:t xml:space="preserve"> main areas for immediate application. </w:t>
      </w:r>
    </w:p>
    <w:p w14:paraId="2B017136" w14:textId="7160F22A" w:rsidR="00097E8E" w:rsidRPr="00D87563" w:rsidRDefault="00097E8E"/>
    <w:p w14:paraId="2F373563" w14:textId="4EDC4D48" w:rsidR="00097E8E" w:rsidRPr="00D87563" w:rsidRDefault="00097E8E">
      <w:r w:rsidRPr="00D87563">
        <w:t xml:space="preserve">First, SIBER can be harmonized with </w:t>
      </w:r>
      <w:r w:rsidR="004C051D">
        <w:t xml:space="preserve">other </w:t>
      </w:r>
      <w:r w:rsidRPr="00D87563">
        <w:t>littoral sampling efforts throughout Lake Baikal</w:t>
      </w:r>
      <w:r w:rsidR="00D14AB9">
        <w:t>, so as to enhance spatial coverage and data diversity</w:t>
      </w:r>
      <w:r w:rsidR="007B6309" w:rsidRPr="00D87563">
        <w:t>. Since 2010, Lake Baikal has experienced increasing filamentous algae</w:t>
      </w:r>
      <w:r w:rsidR="00F938EC" w:rsidRPr="00D87563">
        <w:t>, especially near larger lakeside developments</w:t>
      </w:r>
      <w:r w:rsidR="00164694">
        <w:t xml:space="preserve"> </w:t>
      </w:r>
      <w:r w:rsidR="00164694">
        <w:fldChar w:fldCharType="begin"/>
      </w:r>
      <w:r w:rsidR="00164694">
        <w:instrText xml:space="preserve"> ADDIN ZOTERO_ITEM CSL_CITATION {"citationID":"jlXfutLE","properties":{"formattedCitation":"(Kravtsova et al. 2014; Timoshkin et al. 2016, 2018; Volkova et al. 2018)","plainCitation":"(Kravtsova et al. 2014; Timoshkin et al. 2016, 2018; Volkova et al. 2018)","noteIndex":0},"citationItems":[{"id":2843,"uris":["http://zotero.org/users/2645460/items/SLSEK3RD"],"uri":["http://zotero.org/users/2645460/items/SLSEK3RD"],"itemData":{"id":2843,"type":"article-journal","abstract":"For the ﬁrst time, species of the genus Spirogyra, non-typical of the open nearshore waters of Lake Baikal, formed algal mats with Ulothrix zonata, Ulothrix tenerrima, and Ulothrix tenuissima near the village of Listvyanka, Russia. Normally widely distributed in the 0- to 1.5-m depth range, the growth of U. zonata was now evident and dominant (63% of the biomass) in the 2- to 5-m depth range. The overgrowth of the lake bottom by ﬁlamentous green algae, changes in distributional boundaries, the emergence and mass development of species of the genus Spirogyra, the presence of the eutrophic diatom indicator Fragilaria capucina var. vaucheriae, elevated abundances of coliform bacteria, and elevated levels of nutrients suggest an early stage of cultural eutrophication in the nearshore of Lake Baikal near Listvyanka, a popular tourist destination. The unusual abundance of Fragilaria associated with the ﬁlamentous green algae consisted of long-ribbon colonies of F. capucina var. vaucheriae, a eutrophic species, wound around the ﬁlamentous green algae, enhancing the dense algae mats. Historically dominant species, such as Didymosphenia geminata, Tetraspora cylindrica var. bullosa, and Draparnaldioides baicalensis typically observed at deeper depths of Lake Baikal, are now subdominants or minor species in the nearshore along the shoreline near Listvyanka.","container-title":"Journal of Great Lakes Research","DOI":"10.1016/j.jglr.2014.02.019","ISSN":"03801330","issue":"2","journalAbbreviation":"Journal of Great Lakes Research","language":"en","page":"441-448","source":"DOI.org (Crossref)","title":"Nearshore benthic blooms of filamentous green algae in Lake Baikal","volume":"40","author":[{"family":"Kravtsova","given":"Lyubov S."},{"family":"Izhboldina","given":"Lyudmila A."},{"family":"Khanaev","given":"Igor V."},{"family":"Pomazkina","given":"Galina V."},{"family":"Rodionova","given":"Elena V."},{"family":"Domysheva","given":"Valentina M."},{"family":"Sakirko","given":"Mariya V."},{"family":"Tomberg","given":"Irina V."},{"family":"Kostornova","given":"Tatyana Ya."},{"family":"Kravchenko","given":"Olga S."},{"family":"Kupchinsky","given":"Aleksander B."}],"issued":{"date-parts":[["2014",6]]}}},{"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id":501,"uris":["http://zotero.org/users/2645460/items/6R7S7KMH"],"uri":["http://zotero.org/users/2645460/items/6R7S7KMH"],"itemData":{"id":501,"type":"article-journal","container-title":"Journal of Great Lakes Research","DOI":"10.1016/j.jglr.2018.01.008","ISSN":"03801330","language":"en","source":"CrossRef","title":"Groundwater contamination by sewage causes benthic algal outbreaks in the littoral zone of Lake Baikal (East Siberia)","URL":"http://linkinghub.elsevier.com/retrieve/pii/S0380133018300091","author":[{"family":"Timoshkin","given":"O.A."},{"family":"Moore","given":"M.V."},{"family":"Kulikova","given":"N.N."},{"family":"Tomberg","given":"I.V."},{"family":"Malnik","given":"V.V."},{"family":"Shimaraev","given":"M.N."},{"family":"Troitskaya","given":"E.S."},{"family":"Shirokaya","given":"A.A."},{"family":"Sinyukovich","given":"V.N."},{"family":"Zaitseva","given":"E.P."},{"family":"Domysheva","given":"V.M."},{"family":"Yamamuro","given":"M."},{"family":"Poberezhnaya","given":"A.E."},{"family":"Timoshkina","given":"E.M."}],"accessed":{"date-parts":[["2018",2,16]]},"issued":{"date-parts":[["2018",2]]}}},{"id":2841,"uris":["http://zotero.org/users/2645460/items/QWMY7X2N"],"uri":["http://zotero.org/users/2645460/items/QWMY7X2N"],"itemData":{"id":2841,"type":"article-journal","abstract":"Some shallow-water zones of Lake Baikal have recently begun to show dramatic changes in phytobenthic communities. From 2012 to 2016, we studied species composition, distribution and abundance of Spirogyra, atypical of the open nearshore waters of Lake Baikal. In September 2014, Spirogyra dominated a considerable length of the coastal zone, extending the upper boundary of its previously known vertical distribution to above 0.5-m depth. Maximum algal biomass at this depth was at sites close to settlements and popular tourist destinations: 125.0 6 59.0 and 70.5 6 39.0 g mÀ2 (both n ¼ 8) (Bol’shoye Goloustnoye village and 2 km south of the Tyya River) in the southern and northern basins, respectively. Based on morphology of fertile specimens, we identiﬁed 15 taxa, including one intraspeciﬁc form of Spirogyra from 37 lake sites and ﬁve streams. Eight taxa were new for Lake Baikal; nine were previously unknown for the region. Eight morphological species were reported for East Siberia for the ﬁrst time. The species richness of the genus was higher in shallow-water bays with sandy bottoms in areas presumably inﬂuenced by organic pollution. The most common was S. cf. ﬂuviatilis that developed year-round in the rocky Baikal littoral at 0.5–17.0-m depths and in one of the tributaries as well as in the Angara River. This study provides the ﬁrst detailed account of the mass development of Spirogyra in Lake Baikal under conditions of an unfolding ecological crisis and the ﬁrst data regarding species richness and distribution of Spirogyra in the Lake Baikal region.","container-title":"Phycologia","DOI":"10.2216/17-69.1","ISSN":"0031-8884, 2330-2968","issue":"3","journalAbbreviation":"Phycologia","language":"en","page":"298-308","source":"DOI.org (Crossref)","title":"Morphotaxonomy, distribution and abundance of &lt;i&gt;Spirogyra&lt;/i&gt; (Zygnematophyceae, Charophyta) in Lake Baikal, East Siberia","volume":"57","author":[{"family":"Volkova","given":"Ekaterina Alexandrovna"},{"family":"Bondarenko","given":"Nina Alexandrovna"},{"family":"Timoshkin","given":"Oleg Anatol'yevich"}],"issued":{"date-parts":[["2018",5]]}}}],"schema":"https://github.com/citation-style-language/schema/raw/master/csl-citation.json"} </w:instrText>
      </w:r>
      <w:r w:rsidR="00164694">
        <w:fldChar w:fldCharType="separate"/>
      </w:r>
      <w:r w:rsidR="00164694" w:rsidRPr="00164694">
        <w:t>(Kravtsova et al. 2014; Timoshkin et al. 2016, 2018; Volkova et al. 2018)</w:t>
      </w:r>
      <w:r w:rsidR="00164694">
        <w:fldChar w:fldCharType="end"/>
      </w:r>
      <w:r w:rsidR="00F938EC" w:rsidRPr="00D87563">
        <w:t xml:space="preserve">. Recent benthic algal surveys throughout Baikal’s entirety have suggested that cosmopolitan filamentous algae, such as </w:t>
      </w:r>
      <w:r w:rsidR="00F938EC" w:rsidRPr="00D87563">
        <w:rPr>
          <w:i/>
        </w:rPr>
        <w:t>Spirogyra spp.</w:t>
      </w:r>
      <w:r w:rsidR="00F938EC" w:rsidRPr="00D87563">
        <w:t>, tend to be more abundant near larger lakeside developments</w:t>
      </w:r>
      <w:r w:rsidR="00164694">
        <w:t xml:space="preserve"> </w:t>
      </w:r>
      <w:r w:rsidR="00164694">
        <w:fldChar w:fldCharType="begin"/>
      </w:r>
      <w:r w:rsidR="00164694">
        <w:instrText xml:space="preserve"> ADDIN ZOTERO_ITEM CSL_CITATION {"citationID":"G78dKoZr","properties":{"formattedCitation":"(Timoshkin et al. 2016; Volkova et al. 2018)","plainCitation":"(Timoshkin et al. 2016; Volkova et al. 2018)","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id":2841,"uris":["http://zotero.org/users/2645460/items/QWMY7X2N"],"uri":["http://zotero.org/users/2645460/items/QWMY7X2N"],"itemData":{"id":2841,"type":"article-journal","abstract":"Some shallow-water zones of Lake Baikal have recently begun to show dramatic changes in phytobenthic communities. From 2012 to 2016, we studied species composition, distribution and abundance of Spirogyra, atypical of the open nearshore waters of Lake Baikal. In September 2014, Spirogyra dominated a considerable length of the coastal zone, extending the upper boundary of its previously known vertical distribution to above 0.5-m depth. Maximum algal biomass at this depth was at sites close to settlements and popular tourist destinations: 125.0 6 59.0 and 70.5 6 39.0 g mÀ2 (both n ¼ 8) (Bol’shoye Goloustnoye village and 2 km south of the Tyya River) in the southern and northern basins, respectively. Based on morphology of fertile specimens, we identiﬁed 15 taxa, including one intraspeciﬁc form of Spirogyra from 37 lake sites and ﬁve streams. Eight taxa were new for Lake Baikal; nine were previously unknown for the region. Eight morphological species were reported for East Siberia for the ﬁrst time. The species richness of the genus was higher in shallow-water bays with sandy bottoms in areas presumably inﬂuenced by organic pollution. The most common was S. cf. ﬂuviatilis that developed year-round in the rocky Baikal littoral at 0.5–17.0-m depths and in one of the tributaries as well as in the Angara River. This study provides the ﬁrst detailed account of the mass development of Spirogyra in Lake Baikal under conditions of an unfolding ecological crisis and the ﬁrst data regarding species richness and distribution of Spirogyra in the Lake Baikal region.","container-title":"Phycologia","DOI":"10.2216/17-69.1","ISSN":"0031-8884, 2330-2968","issue":"3","journalAbbreviation":"Phycologia","language":"en","page":"298-308","source":"DOI.org (Crossref)","title":"Morphotaxonomy, distribution and abundance of &lt;i&gt;Spirogyra&lt;/i&gt; (Zygnematophyceae, Charophyta) in Lake Baikal, East Siberia","volume":"57","author":[{"family":"Volkova","given":"Ekaterina Alexandrovna"},{"family":"Bondarenko","given":"Nina Alexandrovna"},{"family":"Timoshkin","given":"Oleg Anatol'yevich"}],"issued":{"date-parts":[["2018",5]]}}}],"schema":"https://github.com/citation-style-language/schema/raw/master/csl-citation.json"} </w:instrText>
      </w:r>
      <w:r w:rsidR="00164694">
        <w:fldChar w:fldCharType="separate"/>
      </w:r>
      <w:r w:rsidR="00164694" w:rsidRPr="00164694">
        <w:t>(Timoshkin et al. 2016; Volkova et al. 2018)</w:t>
      </w:r>
      <w:r w:rsidR="00164694">
        <w:fldChar w:fldCharType="end"/>
      </w:r>
      <w:r w:rsidR="00F938EC" w:rsidRPr="00D87563">
        <w:t xml:space="preserve">. </w:t>
      </w:r>
      <w:r w:rsidR="000F33B3" w:rsidRPr="00D87563">
        <w:t xml:space="preserve">For </w:t>
      </w:r>
      <w:r w:rsidR="000F33B3" w:rsidRPr="00D87563">
        <w:lastRenderedPageBreak/>
        <w:t xml:space="preserve">example, </w:t>
      </w:r>
      <w:proofErr w:type="spellStart"/>
      <w:r w:rsidR="000F33B3" w:rsidRPr="00D87563">
        <w:t>Listvyanka</w:t>
      </w:r>
      <w:proofErr w:type="spellEnd"/>
      <w:r w:rsidR="000F33B3" w:rsidRPr="00D87563">
        <w:t xml:space="preserve"> is a small town located at the </w:t>
      </w:r>
      <w:r w:rsidR="00164694">
        <w:t>beginning</w:t>
      </w:r>
      <w:r w:rsidR="000F33B3" w:rsidRPr="00D87563">
        <w:t xml:space="preserve"> of the Angara River, Baikal’s only outflow. While </w:t>
      </w:r>
      <w:proofErr w:type="spellStart"/>
      <w:r w:rsidR="000F33B3" w:rsidRPr="00D87563">
        <w:t>Listvyanka’s</w:t>
      </w:r>
      <w:proofErr w:type="spellEnd"/>
      <w:r w:rsidR="000F33B3" w:rsidRPr="00D87563">
        <w:t xml:space="preserve"> permanent population is approximately 2,000 persons, the town is a growing tourism hub, which hosts over 1.2 million tourists per year. Surveys conducted near </w:t>
      </w:r>
      <w:proofErr w:type="spellStart"/>
      <w:r w:rsidR="000F33B3" w:rsidRPr="00D87563">
        <w:t>Listvyanka</w:t>
      </w:r>
      <w:proofErr w:type="spellEnd"/>
      <w:r w:rsidR="000F33B3" w:rsidRPr="00D87563">
        <w:t xml:space="preserve"> have suggested increased </w:t>
      </w:r>
      <w:r w:rsidR="000F33B3" w:rsidRPr="00D87563">
        <w:rPr>
          <w:i/>
        </w:rPr>
        <w:t>Spirogyra spp.</w:t>
      </w:r>
      <w:r w:rsidR="000F33B3" w:rsidRPr="00D87563">
        <w:t xml:space="preserve"> abundance is associated with wastewater release</w:t>
      </w:r>
      <w:r w:rsidR="00164694">
        <w:t xml:space="preserve"> </w:t>
      </w:r>
      <w:r w:rsidR="00164694">
        <w:fldChar w:fldCharType="begin"/>
      </w:r>
      <w:r w:rsidR="00164694">
        <w:instrText xml:space="preserve"> ADDIN ZOTERO_ITEM CSL_CITATION {"citationID":"JrLsggtb","properties":{"formattedCitation":"(Timoshkin et al. 2016)","plainCitation":"(Timoshkin et al. 2016)","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schema":"https://github.com/citation-style-language/schema/raw/master/csl-citation.json"} </w:instrText>
      </w:r>
      <w:r w:rsidR="00164694">
        <w:fldChar w:fldCharType="separate"/>
      </w:r>
      <w:r w:rsidR="00164694" w:rsidRPr="00164694">
        <w:t>(Timoshkin et al. 2016)</w:t>
      </w:r>
      <w:r w:rsidR="00164694">
        <w:fldChar w:fldCharType="end"/>
      </w:r>
      <w:r w:rsidR="000F33B3" w:rsidRPr="00D87563">
        <w:t xml:space="preserve">. Although wastewater inputs are likely low and are diluted to negligible concentrations offshore, combining monitoring efforts across spatial and temporal scales are necessary to evaluate the spatial and temporal extent </w:t>
      </w:r>
      <w:r w:rsidR="00731556" w:rsidRPr="00D87563">
        <w:t>of wastewater entering Baikal. As such, SIBER could compl</w:t>
      </w:r>
      <w:r w:rsidR="00247471">
        <w:t>e</w:t>
      </w:r>
      <w:r w:rsidR="00731556" w:rsidRPr="00D87563">
        <w:t xml:space="preserve">ment previous, current, and future monitoring efforts, where data may be missing. </w:t>
      </w:r>
    </w:p>
    <w:p w14:paraId="34138BF8" w14:textId="6CED7871" w:rsidR="00731556" w:rsidRPr="00D87563" w:rsidRDefault="00731556"/>
    <w:p w14:paraId="541A9B5D" w14:textId="77B2EC79" w:rsidR="00AC71C2" w:rsidRDefault="00731556">
      <w:r w:rsidRPr="00D87563">
        <w:t xml:space="preserve">Second, SIBER contains data useful to expanding freshwater PPCP, microplastic, and associated biological responses across large spatial scales. Recent syntheses of PPCPs’ have reported that studies involving lakes are less abundant in the literature relative to lotic systems </w:t>
      </w:r>
      <w:r w:rsidR="00164694">
        <w:fldChar w:fldCharType="begin"/>
      </w:r>
      <w:r w:rsidR="00164694">
        <w:instrText xml:space="preserve"> ADDIN ZOTERO_ITEM CSL_CITATION {"citationID":"kNcSsnRJ","properties":{"formattedCitation":"(Meyer et al. 2019)","plainCitation":"(Meyer et al. 2019)","noteIndex":0},"citationItems":[{"id":2604,"uris":["http://zotero.org/users/2645460/items/ZPY97EPS"],"uri":["http://zotero.org/users/2645460/items/ZPY97EPS"],"itemData":{"id":2604,"type":"article-journal","abstract":"Pharmaceuticals and personal care products (PPCPs) garner increasing attention globally for both their usefulness as indicators of human waste and their potency as emerging organic toxicants. Three decades of rapid increase in PPCP study combined with an increasing number of PPCPs on the global market have created an opportunity (1) to review trends in diversity of compounds, sewage treatment techniques (STTs), and ecosystems investigated as well as (2) to identify knowledge gaps in the literature. We conducted a quantitative evidence synthesis of 6517 abstracts from primary articles in the environmental PPCP literature by examining relative abundance of specific PPCP classes, STTs, and ecosystem types. Our results demonstrate that non-prescription drugs and antibiotics dominated PPCP abstracts, appearing in 51% and 39% of reviewed abstracts, respectively, in comparison to hormones (18%), prescription drugs (18%), fragrances (0.3%), and antioxidants (0.0%), which can all elicit physiological and ecological responses even at low concentrations. References to centralized STTs (e.g., activated sludge, 37%) were more frequent than decentralized STTs (e.g., septic, 2%), despite decentralized STTs being common and frequently high impact sources of sewage pollution worldwide. Freshwater lotic systems (63%) were more prevalent than freshwater lentic (24%) and terrestrial (20%) systems. This discrepancy is notable because the longer residence times of lentic and terrestrial systems may enable PPCPs to concentrate and thus increase risk of biological consequences. These results highlight distinct opportunities to address knowledge gaps in the environmental PPCP literature, including underrepresented compounds (e.g., fragrances), sewage treatment techniques (e.g., septic systems), and ecosystem types (e.g., lakes).","container-title":"Environmental Science &amp; Technology","DOI":"10.1021/acs.est.9b02966","ISSN":"0013-936X","issue":"22","journalAbbreviation":"Environ. Sci. Technol.","page":"12961-12973","source":"ACS Publications","title":"An Evidence Synthesis of Pharmaceuticals and Personal Care Products (PPCPs) in the Environment: Imbalances among Compounds, Sewage Treatment Techniques, and Ecosystem Types","title-short":"An Evidence Synthesis of Pharmaceuticals and Personal Care Products (PPCPs) in the Environment","volume":"53","author":[{"family":"Meyer","given":"Michael F."},{"family":"Powers","given":"Stephen M."},{"family":"Hampton","given":"Stephanie E."}],"issued":{"date-parts":[["2019",11,19]]}}}],"schema":"https://github.com/citation-style-language/schema/raw/master/csl-citation.json"} </w:instrText>
      </w:r>
      <w:r w:rsidR="00164694">
        <w:fldChar w:fldCharType="separate"/>
      </w:r>
      <w:r w:rsidR="00164694" w:rsidRPr="00164694">
        <w:t>(Meyer et al. 2019)</w:t>
      </w:r>
      <w:r w:rsidR="00164694">
        <w:fldChar w:fldCharType="end"/>
      </w:r>
      <w:r w:rsidRPr="00D87563">
        <w:t xml:space="preserve">, and likewise microplastics studies have noted </w:t>
      </w:r>
      <w:r w:rsidR="00247471">
        <w:t xml:space="preserve">that </w:t>
      </w:r>
      <w:r w:rsidRPr="00D87563">
        <w:t xml:space="preserve">freshwater environments </w:t>
      </w:r>
      <w:r w:rsidR="00247471">
        <w:t>are</w:t>
      </w:r>
      <w:r w:rsidR="00247471" w:rsidRPr="00D87563">
        <w:t xml:space="preserve"> </w:t>
      </w:r>
      <w:r w:rsidRPr="00D87563">
        <w:t xml:space="preserve">less represented in the literature relative to marine ecosystems </w:t>
      </w:r>
      <w:r w:rsidR="00164694">
        <w:fldChar w:fldCharType="begin"/>
      </w:r>
      <w:r w:rsidR="00164694">
        <w:instrText xml:space="preserve"> ADDIN ZOTERO_ITEM CSL_CITATION {"citationID":"b3s1NYj3","properties":{"formattedCitation":"(Horton et al. 2017)","plainCitation":"(Horton et al. 2017)","noteIndex":0},"citationItems":[{"id":3904,"uris":["http://zotero.org/users/2645460/items/7P7THYPD"],"uri":["http://zotero.org/users/2645460/items/7P7THYPD"],"itemData":{"id":3904,"type":"article-journal","abstract":"Plastic debris is an environmentally persistent and complex contaminant of increasing concern. Understanding the sources, abundance and composition of microplastics present in the environment is a huge challenge due to the fact that hundreds of millions of tonnes of plastic material is manufactured for societal use annually, some of which is released to the environment. The majority of microplastics research to date has focussed on the marine environment. Although freshwater and terrestrial environments are recognised as origins and transport pathways of plastics to the oceans, there is still a comparative lack of knowledge about these environmental compartments. It is highly likely that microplastics will accumulate within continental environments, especially in areas of high anthropogenic influence such as agricultural or urban areas. This review critically evaluates the current literature on the presence, behaviour and fate of microplastics in freshwater and terrestrial environments and, where appropriate, also draws on relevant studies from other fields including nanotechnology, agriculture and waste management. Furthermore, we evaluate the relevant biological and chemical information from the substantial body of marine microplastic literature, determining the applicability and comparability of this data to freshwater and terrestrial systems. With the evidence presented, the authors have set out the current state of the knowledge, and identified the key gaps. These include the volume and composition of microplastics entering the environment, behaviour and fate of microplastics under a variety of environmental conditions and how characteristics of microplastics influence their toxicity. Given the technical challenges surrounding microplastics research, it is especially important that future studies develop standardised techniques to allow for comparability of data. The identification of these research needs will help inform the design of future studies, to determine both the extent and potential ecological impacts of microplastic pollution in freshwater and terrestrial environments.","container-title":"Science of The Total Environment","DOI":"10.1016/j.scitotenv.2017.01.190","ISSN":"0048-9697","journalAbbreviation":"Science of The Total Environment","language":"en","page":"127-141","source":"ScienceDirect","title":"Microplastics in freshwater and terrestrial environments: Evaluating the current understanding to identify the knowledge gaps and future research priorities","title-short":"Microplastics in freshwater and terrestrial environments","volume":"586","author":[{"family":"Horton","given":"Alice A."},{"family":"Walton","given":"Alexander"},{"family":"Spurgeon","given":"David J."},{"family":"Lahive","given":"Elma"},{"family":"Svendsen","given":"Claus"}],"issued":{"date-parts":[["2017",5,15]]}}}],"schema":"https://github.com/citation-style-language/schema/raw/master/csl-citation.json"} </w:instrText>
      </w:r>
      <w:r w:rsidR="00164694">
        <w:fldChar w:fldCharType="separate"/>
      </w:r>
      <w:r w:rsidR="00164694" w:rsidRPr="00164694">
        <w:t>(Horton et al. 2017)</w:t>
      </w:r>
      <w:r w:rsidR="00164694">
        <w:fldChar w:fldCharType="end"/>
      </w:r>
      <w:r w:rsidRPr="00D87563">
        <w:t xml:space="preserve">. For both PPCPs </w:t>
      </w:r>
      <w:r w:rsidR="00AC71C2">
        <w:t xml:space="preserve">and </w:t>
      </w:r>
      <w:r w:rsidRPr="00D87563">
        <w:t xml:space="preserve">microplastics, toxic responses to even minute concentrations can be </w:t>
      </w:r>
      <w:commentRangeStart w:id="23"/>
      <w:r w:rsidRPr="00D87563">
        <w:t xml:space="preserve">expansive </w:t>
      </w:r>
      <w:commentRangeEnd w:id="23"/>
      <w:r w:rsidR="00247471">
        <w:rPr>
          <w:rStyle w:val="CommentReference"/>
          <w:rFonts w:ascii="Arial" w:eastAsia="Arial" w:hAnsi="Arial" w:cs="Arial"/>
          <w:lang w:val="en"/>
        </w:rPr>
        <w:commentReference w:id="23"/>
      </w:r>
      <w:r w:rsidRPr="00D87563">
        <w:t xml:space="preserve">and often </w:t>
      </w:r>
      <w:r w:rsidR="00AC71C2">
        <w:t xml:space="preserve">are </w:t>
      </w:r>
    </w:p>
    <w:p w14:paraId="0C8AD9FC" w14:textId="63E5583D" w:rsidR="00B94B6D" w:rsidRPr="00D87563" w:rsidRDefault="00731556">
      <w:r w:rsidRPr="00D87563">
        <w:t>uncertain</w:t>
      </w:r>
      <w:r w:rsidR="00440591" w:rsidRPr="00D87563">
        <w:t xml:space="preserve">, </w:t>
      </w:r>
      <w:commentRangeStart w:id="24"/>
      <w:r w:rsidR="00440591" w:rsidRPr="00D87563">
        <w:t>thereby necessitating synthesis across systems</w:t>
      </w:r>
      <w:commentRangeEnd w:id="24"/>
      <w:r w:rsidR="00247471">
        <w:rPr>
          <w:rStyle w:val="CommentReference"/>
          <w:rFonts w:ascii="Arial" w:eastAsia="Arial" w:hAnsi="Arial" w:cs="Arial"/>
          <w:lang w:val="en"/>
        </w:rPr>
        <w:commentReference w:id="24"/>
      </w:r>
      <w:r w:rsidR="00440591" w:rsidRPr="00D87563">
        <w:t xml:space="preserve">. As a result of PPCPs and microplastics garnering increasing attention worldwide, </w:t>
      </w:r>
      <w:r w:rsidR="00D14AB9">
        <w:t>expansive sampling of PPCPs and microplastics with co-located biological data across multiple spatial scales would be helpful to synthesize biotic responses to micropollutants across systems</w:t>
      </w:r>
      <w:r w:rsidR="00440591" w:rsidRPr="00D87563">
        <w:t>.</w:t>
      </w:r>
      <w:r w:rsidR="008A03F1" w:rsidRPr="00D87563">
        <w:t xml:space="preserve"> Although SIBER constitutes a </w:t>
      </w:r>
      <w:r w:rsidR="00AC71C2">
        <w:t>limited</w:t>
      </w:r>
      <w:r w:rsidR="008A03F1" w:rsidRPr="00D87563">
        <w:t xml:space="preserve"> number of </w:t>
      </w:r>
      <w:r w:rsidR="00D14AB9">
        <w:t xml:space="preserve">such </w:t>
      </w:r>
      <w:r w:rsidR="008A03F1" w:rsidRPr="00D87563">
        <w:t>data that exist</w:t>
      </w:r>
      <w:r w:rsidR="00AC71C2">
        <w:t xml:space="preserve"> globally</w:t>
      </w:r>
      <w:r w:rsidR="008A03F1" w:rsidRPr="00D87563">
        <w:t xml:space="preserve">, </w:t>
      </w:r>
      <w:r w:rsidR="00D14AB9">
        <w:t>SIBER</w:t>
      </w:r>
      <w:r w:rsidR="008A03F1" w:rsidRPr="00D87563">
        <w:t xml:space="preserve"> data are highly structured and flexible for merging with similar datasets. </w:t>
      </w:r>
      <w:r w:rsidR="00D14AB9">
        <w:t>Additionally, SIBER’s sequential</w:t>
      </w:r>
      <w:r w:rsidR="00AC71C2">
        <w:t xml:space="preserve"> </w:t>
      </w:r>
      <w:r w:rsidR="00D14AB9">
        <w:t xml:space="preserve">harmonization workflow could be adopted by similar monitoring efforts, thereby facilitating data harmonization and interoperability. Through integration with similar monitoring efforts, </w:t>
      </w:r>
      <w:r w:rsidR="008A03F1" w:rsidRPr="00D87563">
        <w:t xml:space="preserve">SIBER can contribute to global synthesis of emerging contaminant consequences, especially in a region of the world that is often not easily accessible to many researchers. </w:t>
      </w:r>
    </w:p>
    <w:p w14:paraId="0000004F" w14:textId="77777777" w:rsidR="009956E8" w:rsidRPr="00D87563" w:rsidRDefault="009956E8">
      <w:pPr>
        <w:rPr>
          <w:color w:val="4A86E8"/>
        </w:rPr>
      </w:pPr>
    </w:p>
    <w:p w14:paraId="00000050" w14:textId="77777777" w:rsidR="009956E8" w:rsidRPr="00D87563" w:rsidRDefault="00BC3E51">
      <w:pPr>
        <w:rPr>
          <w:b/>
        </w:rPr>
      </w:pPr>
      <w:commentRangeStart w:id="25"/>
      <w:r w:rsidRPr="00D87563">
        <w:rPr>
          <w:b/>
          <w:i/>
        </w:rPr>
        <w:t xml:space="preserve">Optional section: </w:t>
      </w:r>
      <w:r w:rsidRPr="00D87563">
        <w:rPr>
          <w:b/>
        </w:rPr>
        <w:t xml:space="preserve">Comparison with existing datasets </w:t>
      </w:r>
      <w:commentRangeEnd w:id="25"/>
      <w:r w:rsidR="00164694">
        <w:rPr>
          <w:rStyle w:val="CommentReference"/>
          <w:rFonts w:ascii="Arial" w:eastAsia="Arial" w:hAnsi="Arial" w:cs="Arial"/>
          <w:lang w:val="en"/>
        </w:rPr>
        <w:commentReference w:id="25"/>
      </w:r>
    </w:p>
    <w:p w14:paraId="00000051" w14:textId="77777777" w:rsidR="009956E8" w:rsidRPr="00D87563" w:rsidRDefault="00BC3E51">
      <w:pPr>
        <w:rPr>
          <w:color w:val="4A86E8"/>
        </w:rPr>
      </w:pPr>
      <w:r w:rsidRPr="00D87563">
        <w:rPr>
          <w:color w:val="4A86E8"/>
        </w:rPr>
        <w:t>[Authors are encouraged to compare the dataset with existing datasets if there are others that are similar. It is recommended that the authors describe the components of this dataset that set it apart from already published datasets. This section can also serve to point future researchers to other similar types of data that some may be looking for.]</w:t>
      </w:r>
    </w:p>
    <w:p w14:paraId="00000052" w14:textId="77777777" w:rsidR="009956E8" w:rsidRPr="00D87563" w:rsidRDefault="009956E8"/>
    <w:p w14:paraId="00000053" w14:textId="77777777" w:rsidR="009956E8" w:rsidRPr="00D87563" w:rsidRDefault="00BC3E51">
      <w:pPr>
        <w:rPr>
          <w:b/>
        </w:rPr>
      </w:pPr>
      <w:r w:rsidRPr="00D87563">
        <w:rPr>
          <w:b/>
        </w:rPr>
        <w:t>References</w:t>
      </w:r>
    </w:p>
    <w:p w14:paraId="00000055" w14:textId="2989BFF7" w:rsidR="009956E8" w:rsidRDefault="009956E8">
      <w:pPr>
        <w:jc w:val="both"/>
        <w:rPr>
          <w:color w:val="4A86E8"/>
        </w:rPr>
      </w:pPr>
    </w:p>
    <w:p w14:paraId="04F769C1" w14:textId="77777777" w:rsidR="00045DBB" w:rsidRPr="00045DBB" w:rsidRDefault="00164694" w:rsidP="00045DBB">
      <w:pPr>
        <w:pStyle w:val="Bibliography"/>
      </w:pPr>
      <w:r>
        <w:rPr>
          <w:color w:val="4A86E8"/>
        </w:rPr>
        <w:fldChar w:fldCharType="begin"/>
      </w:r>
      <w:r>
        <w:rPr>
          <w:color w:val="4A86E8"/>
        </w:rPr>
        <w:instrText xml:space="preserve"> ADDIN ZOTERO_BIBL {"uncited":[],"omitted":[],"custom":[]} CSL_BIBLIOGRAPHY </w:instrText>
      </w:r>
      <w:r>
        <w:rPr>
          <w:color w:val="4A86E8"/>
        </w:rPr>
        <w:fldChar w:fldCharType="separate"/>
      </w:r>
      <w:r w:rsidR="00045DBB" w:rsidRPr="00045DBB">
        <w:t xml:space="preserve">Barnes, D. K. A., F. Galgani, R. C. Thompson, and M. Barlaz. 2009. Accumulation and fragmentation of plastic debris in global environments. Philos Trans R Soc Lond B Biol Sci </w:t>
      </w:r>
      <w:r w:rsidR="00045DBB" w:rsidRPr="00045DBB">
        <w:rPr>
          <w:b/>
          <w:bCs/>
        </w:rPr>
        <w:t>364</w:t>
      </w:r>
      <w:r w:rsidR="00045DBB" w:rsidRPr="00045DBB">
        <w:t>: 1985–1998. doi:10.1098/rstb.2008.0205</w:t>
      </w:r>
    </w:p>
    <w:p w14:paraId="22A0BB9A" w14:textId="77777777" w:rsidR="00045DBB" w:rsidRPr="00045DBB" w:rsidRDefault="00045DBB" w:rsidP="00045DBB">
      <w:pPr>
        <w:pStyle w:val="Bibliography"/>
      </w:pPr>
      <w:r w:rsidRPr="00045DBB">
        <w:t xml:space="preserve">Bendz, D., N. A. Paxéus, T. R. Ginn, and F. J. Loge. 2005. Occurrence and fate of pharmaceutically active compounds in the environment, a case study: Höje River in Sweden. Journal of Hazardous Materials </w:t>
      </w:r>
      <w:r w:rsidRPr="00045DBB">
        <w:rPr>
          <w:b/>
          <w:bCs/>
        </w:rPr>
        <w:t>122</w:t>
      </w:r>
      <w:r w:rsidRPr="00045DBB">
        <w:t>: 195–204. doi:10.1016/j.jhazmat.2005.03.012</w:t>
      </w:r>
    </w:p>
    <w:p w14:paraId="0B49B60D" w14:textId="77777777" w:rsidR="00045DBB" w:rsidRPr="00045DBB" w:rsidRDefault="00045DBB" w:rsidP="00045DBB">
      <w:pPr>
        <w:pStyle w:val="Bibliography"/>
      </w:pPr>
      <w:r w:rsidRPr="00045DBB">
        <w:lastRenderedPageBreak/>
        <w:t xml:space="preserve">Brodin, T., J. Fick, M. Jonsson, and J. Klaminder. 2013. Dilute Concentrations of a Psychiatric Drug Alter Behavior of Fish from Natural Populations. Science </w:t>
      </w:r>
      <w:r w:rsidRPr="00045DBB">
        <w:rPr>
          <w:b/>
          <w:bCs/>
        </w:rPr>
        <w:t>339</w:t>
      </w:r>
      <w:r w:rsidRPr="00045DBB">
        <w:t>: 814–815. doi:10.1126/science.1226850</w:t>
      </w:r>
    </w:p>
    <w:p w14:paraId="25D9BF8E" w14:textId="77777777" w:rsidR="00045DBB" w:rsidRPr="00045DBB" w:rsidRDefault="00045DBB" w:rsidP="00045DBB">
      <w:pPr>
        <w:pStyle w:val="Bibliography"/>
      </w:pPr>
      <w:r w:rsidRPr="00045DBB">
        <w:t xml:space="preserve">Camilleri, A. C., and T. Ozersky. 2019. Large variation in periphyton δ13C and δ15N values in the upper Great Lakes: Correlates and implications. Journal of Great Lakes Research </w:t>
      </w:r>
      <w:r w:rsidRPr="00045DBB">
        <w:rPr>
          <w:b/>
          <w:bCs/>
        </w:rPr>
        <w:t>45</w:t>
      </w:r>
      <w:r w:rsidRPr="00045DBB">
        <w:t>: 986–990. doi:10.1016/j.jglr.2019.06.003</w:t>
      </w:r>
    </w:p>
    <w:p w14:paraId="2D967238" w14:textId="77777777" w:rsidR="00045DBB" w:rsidRPr="00045DBB" w:rsidRDefault="00045DBB" w:rsidP="00045DBB">
      <w:pPr>
        <w:pStyle w:val="Bibliography"/>
      </w:pPr>
      <w:r w:rsidRPr="00045DBB">
        <w:t xml:space="preserve">Costanzo, S. D., M. J. O’Donohue, W. C. Dennison, N. R. Loneragan, and M. Thomas. 2001. A New Approach for Detecting and Mapping Sewage Impacts. Marine Pollution Bulletin </w:t>
      </w:r>
      <w:r w:rsidRPr="00045DBB">
        <w:rPr>
          <w:b/>
          <w:bCs/>
        </w:rPr>
        <w:t>42</w:t>
      </w:r>
      <w:r w:rsidRPr="00045DBB">
        <w:t>: 149–156. doi:10.1016/S0025-326X(00)00125-9</w:t>
      </w:r>
    </w:p>
    <w:p w14:paraId="7FA89AB1" w14:textId="77777777" w:rsidR="00045DBB" w:rsidRPr="00045DBB" w:rsidRDefault="00045DBB" w:rsidP="00045DBB">
      <w:pPr>
        <w:pStyle w:val="Bibliography"/>
      </w:pPr>
      <w:r w:rsidRPr="00045DBB">
        <w:t xml:space="preserve">Dalsgaard, J., M. St. John, G. Kattner, D. Müller-Navarra, and W. Hagen. 2003. Fatty acid trophic markers in the pelagic marine environment, p. 225–340. </w:t>
      </w:r>
      <w:r w:rsidRPr="00045DBB">
        <w:rPr>
          <w:i/>
          <w:iCs/>
        </w:rPr>
        <w:t>In</w:t>
      </w:r>
      <w:r w:rsidRPr="00045DBB">
        <w:t xml:space="preserve"> Advances in Marine Biology. Elsevier.</w:t>
      </w:r>
    </w:p>
    <w:p w14:paraId="02437C07" w14:textId="77777777" w:rsidR="00045DBB" w:rsidRPr="00045DBB" w:rsidRDefault="00045DBB" w:rsidP="00045DBB">
      <w:pPr>
        <w:pStyle w:val="Bibliography"/>
      </w:pPr>
      <w:r w:rsidRPr="00045DBB">
        <w:t xml:space="preserve">Edmondson, W. T. 1970. Phosphorus, Nitrogen, and Algae in Lake Washington after Diversion of Sewage. Science </w:t>
      </w:r>
      <w:r w:rsidRPr="00045DBB">
        <w:rPr>
          <w:b/>
          <w:bCs/>
        </w:rPr>
        <w:t>169</w:t>
      </w:r>
      <w:r w:rsidRPr="00045DBB">
        <w:t>: 690–691.</w:t>
      </w:r>
    </w:p>
    <w:p w14:paraId="71F9D89B" w14:textId="77777777" w:rsidR="00045DBB" w:rsidRPr="00045DBB" w:rsidRDefault="00045DBB" w:rsidP="00045DBB">
      <w:pPr>
        <w:pStyle w:val="Bibliography"/>
      </w:pPr>
      <w:r w:rsidRPr="00045DBB">
        <w:t xml:space="preserve">Gartner, A., P. Lavery, and A. J. Smit. 2002. Use of delta N-15 signatures of different functional forms of macroalgae and filter-feeders to reveal temporal and spatial patterns in sewage dispersal. Mar. Ecol.-Prog. Ser. </w:t>
      </w:r>
      <w:r w:rsidRPr="00045DBB">
        <w:rPr>
          <w:b/>
          <w:bCs/>
        </w:rPr>
        <w:t>235</w:t>
      </w:r>
      <w:r w:rsidRPr="00045DBB">
        <w:t>: 63–73. doi:10.3354/meps235063</w:t>
      </w:r>
    </w:p>
    <w:p w14:paraId="18F797C4" w14:textId="77777777" w:rsidR="00045DBB" w:rsidRPr="00045DBB" w:rsidRDefault="00045DBB" w:rsidP="00045DBB">
      <w:pPr>
        <w:pStyle w:val="Bibliography"/>
      </w:pPr>
      <w:r w:rsidRPr="00045DBB">
        <w:t xml:space="preserve">Green, D. S. 2016. Effects of microplastics on European flat oysters, Ostrea edulis and their associated benthic communities. Environmental Pollution </w:t>
      </w:r>
      <w:r w:rsidRPr="00045DBB">
        <w:rPr>
          <w:b/>
          <w:bCs/>
        </w:rPr>
        <w:t>216</w:t>
      </w:r>
      <w:r w:rsidRPr="00045DBB">
        <w:t>: 95–103. doi:10.1016/j.envpol.2016.05.043</w:t>
      </w:r>
    </w:p>
    <w:p w14:paraId="6D860282" w14:textId="77777777" w:rsidR="00045DBB" w:rsidRPr="00045DBB" w:rsidRDefault="00045DBB" w:rsidP="00045DBB">
      <w:pPr>
        <w:pStyle w:val="Bibliography"/>
      </w:pPr>
      <w:r w:rsidRPr="00045DBB">
        <w:t xml:space="preserve">Hall, R. I., P. R. Leavitt, R. Quinlan, A. S. Dixit, and J. P. Smol. 1999. Effects of agriculture, urbanization, and climate on water quality in the northern Great Plains. Limnology and Oceanography </w:t>
      </w:r>
      <w:r w:rsidRPr="00045DBB">
        <w:rPr>
          <w:b/>
          <w:bCs/>
        </w:rPr>
        <w:t>44</w:t>
      </w:r>
      <w:r w:rsidRPr="00045DBB">
        <w:t>: 739–756. doi:10.4319/lo.1999.44.3_part_2.0739</w:t>
      </w:r>
    </w:p>
    <w:p w14:paraId="491B19EE" w14:textId="77777777" w:rsidR="00045DBB" w:rsidRPr="00045DBB" w:rsidRDefault="00045DBB" w:rsidP="00045DBB">
      <w:pPr>
        <w:pStyle w:val="Bibliography"/>
      </w:pPr>
      <w:r w:rsidRPr="00045DBB">
        <w:lastRenderedPageBreak/>
        <w:t xml:space="preserve">Hampton, S. E., S. C. Fradkin, P. R. Leavitt, and E. E. Rosenberger. 2011. Disproportionate importance of nearshore habitat for the food web of a deep oligotrophic lake. Marine and Freshwater Research </w:t>
      </w:r>
      <w:r w:rsidRPr="00045DBB">
        <w:rPr>
          <w:b/>
          <w:bCs/>
        </w:rPr>
        <w:t>62</w:t>
      </w:r>
      <w:r w:rsidRPr="00045DBB">
        <w:t>: 350. doi:10.1071/MF10229</w:t>
      </w:r>
    </w:p>
    <w:p w14:paraId="2FBE9E19" w14:textId="77777777" w:rsidR="00045DBB" w:rsidRPr="00045DBB" w:rsidRDefault="00045DBB" w:rsidP="00045DBB">
      <w:pPr>
        <w:pStyle w:val="Bibliography"/>
      </w:pPr>
      <w:r w:rsidRPr="00045DBB">
        <w:t xml:space="preserve">Hampton, S. E., S. McGowan, T. Ozersky, and others. 2018. Recent ecological change in ancient lakes. Limnology and Oceanography </w:t>
      </w:r>
      <w:r w:rsidRPr="00045DBB">
        <w:rPr>
          <w:b/>
          <w:bCs/>
        </w:rPr>
        <w:t>63</w:t>
      </w:r>
      <w:r w:rsidRPr="00045DBB">
        <w:t>: 2277–2304. doi:10.1002/lno.10938</w:t>
      </w:r>
    </w:p>
    <w:p w14:paraId="3EC3E85E" w14:textId="77777777" w:rsidR="00045DBB" w:rsidRPr="00045DBB" w:rsidRDefault="00045DBB" w:rsidP="00045DBB">
      <w:pPr>
        <w:pStyle w:val="Bibliography"/>
      </w:pPr>
      <w:r w:rsidRPr="00045DBB">
        <w:t xml:space="preserve">Horton, A. A., A. Walton, D. J. Spurgeon, E. Lahive, and C. Svendsen. 2017. Microplastics in freshwater and terrestrial environments: Evaluating the current understanding to identify the knowledge gaps and future research priorities. Science of The Total Environment </w:t>
      </w:r>
      <w:r w:rsidRPr="00045DBB">
        <w:rPr>
          <w:b/>
          <w:bCs/>
        </w:rPr>
        <w:t>586</w:t>
      </w:r>
      <w:r w:rsidRPr="00045DBB">
        <w:t>: 127–141. doi:10.1016/j.scitotenv.2017.01.190</w:t>
      </w:r>
    </w:p>
    <w:p w14:paraId="7CB63C54" w14:textId="77777777" w:rsidR="00045DBB" w:rsidRPr="00045DBB" w:rsidRDefault="00045DBB" w:rsidP="00045DBB">
      <w:pPr>
        <w:pStyle w:val="Bibliography"/>
      </w:pPr>
      <w:r w:rsidRPr="00045DBB">
        <w:t xml:space="preserve">Jeppesen, E., M. Søndergaard, J. P. Jensen, and others. 2005. Lake responses to reduced nutrient loading – an analysis of contemporary long-term data from 35 case studies. Freshwater Biology </w:t>
      </w:r>
      <w:r w:rsidRPr="00045DBB">
        <w:rPr>
          <w:b/>
          <w:bCs/>
        </w:rPr>
        <w:t>50</w:t>
      </w:r>
      <w:r w:rsidRPr="00045DBB">
        <w:t>: 1747–1771. doi:10.1111/j.1365-2427.2005.01415.x</w:t>
      </w:r>
    </w:p>
    <w:p w14:paraId="76356F14" w14:textId="77777777" w:rsidR="00045DBB" w:rsidRPr="00045DBB" w:rsidRDefault="00045DBB" w:rsidP="00045DBB">
      <w:pPr>
        <w:pStyle w:val="Bibliography"/>
      </w:pPr>
      <w:r w:rsidRPr="00045DBB">
        <w:t>Kozhova, O. M., and L. R. Izmest’eva. 1998. Lake Baikal: Evolution and Biodiversity, Backhuys Publishers.</w:t>
      </w:r>
    </w:p>
    <w:p w14:paraId="7AF3492C" w14:textId="77777777" w:rsidR="00045DBB" w:rsidRPr="00045DBB" w:rsidRDefault="00045DBB" w:rsidP="00045DBB">
      <w:pPr>
        <w:pStyle w:val="Bibliography"/>
      </w:pPr>
      <w:r w:rsidRPr="00045DBB">
        <w:t xml:space="preserve">Kravtsova, L. S., L. A. Izhboldina, I. V. Khanaev, and others. 2014. Nearshore benthic blooms of filamentous green algae in Lake Baikal. Journal of Great Lakes Research </w:t>
      </w:r>
      <w:r w:rsidRPr="00045DBB">
        <w:rPr>
          <w:b/>
          <w:bCs/>
        </w:rPr>
        <w:t>40</w:t>
      </w:r>
      <w:r w:rsidRPr="00045DBB">
        <w:t>: 441–448. doi:10.1016/j.jglr.2014.02.019</w:t>
      </w:r>
    </w:p>
    <w:p w14:paraId="624B2760" w14:textId="77777777" w:rsidR="00045DBB" w:rsidRPr="00045DBB" w:rsidRDefault="00045DBB" w:rsidP="00045DBB">
      <w:pPr>
        <w:pStyle w:val="Bibliography"/>
      </w:pPr>
      <w:r w:rsidRPr="00045DBB">
        <w:t xml:space="preserve">Lapointe, B. E., L. W. Herren, D. D. Debortoli, and M. A. Vogel. 2015. Evidence of sewage-driven eutrophication and harmful algal blooms in Florida’s Indian River Lagoon. Harmful Algae </w:t>
      </w:r>
      <w:r w:rsidRPr="00045DBB">
        <w:rPr>
          <w:b/>
          <w:bCs/>
        </w:rPr>
        <w:t>43</w:t>
      </w:r>
      <w:r w:rsidRPr="00045DBB">
        <w:t>: 82–102. doi:10.1016/j.hal.2015.01.004</w:t>
      </w:r>
    </w:p>
    <w:p w14:paraId="78327A98" w14:textId="77777777" w:rsidR="00045DBB" w:rsidRPr="00045DBB" w:rsidRDefault="00045DBB" w:rsidP="00045DBB">
      <w:pPr>
        <w:pStyle w:val="Bibliography"/>
      </w:pPr>
      <w:r w:rsidRPr="00045DBB">
        <w:t xml:space="preserve">Meyer, M. F., S. G. Labou, A. N. Cramer, M. R. Brousil, and B. T. Luff. 2020. The global lake area, climate, and population dataset. Scientific Data </w:t>
      </w:r>
      <w:r w:rsidRPr="00045DBB">
        <w:rPr>
          <w:b/>
          <w:bCs/>
        </w:rPr>
        <w:t>7</w:t>
      </w:r>
      <w:r w:rsidRPr="00045DBB">
        <w:t>: 174. doi:10.1038/s41597-020-0517-4</w:t>
      </w:r>
    </w:p>
    <w:p w14:paraId="43960890" w14:textId="77777777" w:rsidR="00045DBB" w:rsidRPr="00045DBB" w:rsidRDefault="00045DBB" w:rsidP="00045DBB">
      <w:pPr>
        <w:pStyle w:val="Bibliography"/>
      </w:pPr>
      <w:r w:rsidRPr="00045DBB">
        <w:lastRenderedPageBreak/>
        <w:t xml:space="preserve">Meyer, M. F., S. M. Powers, and S. E. Hampton. 2019. An Evidence Synthesis of Pharmaceuticals and Personal Care Products (PPCPs) in the Environment: Imbalances among Compounds, Sewage Treatment Techniques, and Ecosystem Types. Environ. Sci. Technol. </w:t>
      </w:r>
      <w:r w:rsidRPr="00045DBB">
        <w:rPr>
          <w:b/>
          <w:bCs/>
        </w:rPr>
        <w:t>53</w:t>
      </w:r>
      <w:r w:rsidRPr="00045DBB">
        <w:t>: 12961–12973. doi:10.1021/acs.est.9b02966</w:t>
      </w:r>
    </w:p>
    <w:p w14:paraId="6DD35327" w14:textId="77777777" w:rsidR="00045DBB" w:rsidRPr="00045DBB" w:rsidRDefault="00045DBB" w:rsidP="00045DBB">
      <w:pPr>
        <w:pStyle w:val="Bibliography"/>
      </w:pPr>
      <w:r w:rsidRPr="00045DBB">
        <w:t xml:space="preserve">Moore, J. W., D. E. Schindler, M. D. Scheuerell, D. Smith, and J. Frodge. 2003. Lake eutrophication at the urban fringe, Seattle region, USA. AMBIO: A Journal of the Human Environment </w:t>
      </w:r>
      <w:r w:rsidRPr="00045DBB">
        <w:rPr>
          <w:b/>
          <w:bCs/>
        </w:rPr>
        <w:t>32</w:t>
      </w:r>
      <w:r w:rsidRPr="00045DBB">
        <w:t>: 13–18.</w:t>
      </w:r>
    </w:p>
    <w:p w14:paraId="5F29ED03" w14:textId="77777777" w:rsidR="00045DBB" w:rsidRPr="00045DBB" w:rsidRDefault="00045DBB" w:rsidP="00045DBB">
      <w:pPr>
        <w:pStyle w:val="Bibliography"/>
      </w:pPr>
      <w:r w:rsidRPr="00045DBB">
        <w:t xml:space="preserve">O’Donnell, D. R., P. Wilburn, E. A. Silow, L. Y. Yampolsky, and E. Litchman. 2017. Nitrogen and phosphorus colimitation of phytoplankton in Lake Baikal: Insights from a spatial survey and nutrient enrichment experiments. Limnology and Oceanography </w:t>
      </w:r>
      <w:r w:rsidRPr="00045DBB">
        <w:rPr>
          <w:b/>
          <w:bCs/>
        </w:rPr>
        <w:t>62</w:t>
      </w:r>
      <w:r w:rsidRPr="00045DBB">
        <w:t>: 1383–1392. doi:10.1002/lno.10505</w:t>
      </w:r>
    </w:p>
    <w:p w14:paraId="66767104" w14:textId="77777777" w:rsidR="00045DBB" w:rsidRPr="00045DBB" w:rsidRDefault="00045DBB" w:rsidP="00045DBB">
      <w:pPr>
        <w:pStyle w:val="Bibliography"/>
      </w:pPr>
      <w:r w:rsidRPr="00045DBB">
        <w:t xml:space="preserve">Powers, S. M., T. W. Bruulsema, T. P. Burt, and others. 2016. Long-term accumulation and transport of anthropogenic phosphorus in three river basins. Nature Geoscience </w:t>
      </w:r>
      <w:r w:rsidRPr="00045DBB">
        <w:rPr>
          <w:b/>
          <w:bCs/>
        </w:rPr>
        <w:t>9</w:t>
      </w:r>
      <w:r w:rsidRPr="00045DBB">
        <w:t>: 353–356. doi:10.1038/ngeo2693</w:t>
      </w:r>
    </w:p>
    <w:p w14:paraId="68DA99FE" w14:textId="77777777" w:rsidR="00045DBB" w:rsidRPr="00045DBB" w:rsidRDefault="00045DBB" w:rsidP="00045DBB">
      <w:pPr>
        <w:pStyle w:val="Bibliography"/>
      </w:pPr>
      <w:r w:rsidRPr="00045DBB">
        <w:t xml:space="preserve">Richmond, E. K., M. R. Grace, J. J. Kelly, A. J. Reisinger, E. J. Rosi, and D. M. Walters. 2017. Pharmaceuticals and personal care products (PPCPs) are ecological disrupting compounds (EcoDC). Elem Sci Anth </w:t>
      </w:r>
      <w:r w:rsidRPr="00045DBB">
        <w:rPr>
          <w:b/>
          <w:bCs/>
        </w:rPr>
        <w:t>5</w:t>
      </w:r>
      <w:r w:rsidRPr="00045DBB">
        <w:t>: 66. doi:10.1525/elementa.252</w:t>
      </w:r>
    </w:p>
    <w:p w14:paraId="25528290" w14:textId="77777777" w:rsidR="00045DBB" w:rsidRPr="00045DBB" w:rsidRDefault="00045DBB" w:rsidP="00045DBB">
      <w:pPr>
        <w:pStyle w:val="Bibliography"/>
      </w:pPr>
      <w:r w:rsidRPr="00045DBB">
        <w:t xml:space="preserve">Richmond, E. K., E. J. Rosi, D. M. Walters, J. Fick, S. K. Hamilton, T. Brodin, A. Sundelin, and M. R. Grace. 2018. A diverse suite of pharmaceuticals contaminates stream and riparian food webs. Nature Communications </w:t>
      </w:r>
      <w:r w:rsidRPr="00045DBB">
        <w:rPr>
          <w:b/>
          <w:bCs/>
        </w:rPr>
        <w:t>9</w:t>
      </w:r>
      <w:r w:rsidRPr="00045DBB">
        <w:t>: 4491. doi:10.1038/s41467-018-06822-w</w:t>
      </w:r>
    </w:p>
    <w:p w14:paraId="69678741" w14:textId="77777777" w:rsidR="00045DBB" w:rsidRPr="00045DBB" w:rsidRDefault="00045DBB" w:rsidP="00045DBB">
      <w:pPr>
        <w:pStyle w:val="Bibliography"/>
      </w:pPr>
      <w:r w:rsidRPr="00045DBB">
        <w:t xml:space="preserve">Romera-Castillo, C., M. Pinto, T. M. Langer, X. A. Álvarez-Salgado, and G. J. Herndl. 2018. Dissolved organic carbon leaching from plastics stimulates microbial activity in the ocean. Nat Commun </w:t>
      </w:r>
      <w:r w:rsidRPr="00045DBB">
        <w:rPr>
          <w:b/>
          <w:bCs/>
        </w:rPr>
        <w:t>9</w:t>
      </w:r>
      <w:r w:rsidRPr="00045DBB">
        <w:t>: 1–7. doi:10.1038/s41467-018-03798-5</w:t>
      </w:r>
    </w:p>
    <w:p w14:paraId="43BCCA9D" w14:textId="77777777" w:rsidR="00045DBB" w:rsidRPr="00045DBB" w:rsidRDefault="00045DBB" w:rsidP="00045DBB">
      <w:pPr>
        <w:pStyle w:val="Bibliography"/>
      </w:pPr>
      <w:r w:rsidRPr="00045DBB">
        <w:lastRenderedPageBreak/>
        <w:t xml:space="preserve">Rosenberger, E. E., S. E. Hampton, S. C. Fradkin, and B. P. Kennedy. 2008. Effects of shoreline development on the nearshore environment in large deep oligotrophic lakes. Freshwater Biology </w:t>
      </w:r>
      <w:r w:rsidRPr="00045DBB">
        <w:rPr>
          <w:b/>
          <w:bCs/>
        </w:rPr>
        <w:t>53</w:t>
      </w:r>
      <w:r w:rsidRPr="00045DBB">
        <w:t>: 1673–1691. doi:10.1111/j.1365-2427.2008.01990.x</w:t>
      </w:r>
    </w:p>
    <w:p w14:paraId="3CB5C87F" w14:textId="77777777" w:rsidR="00045DBB" w:rsidRPr="00045DBB" w:rsidRDefault="00045DBB" w:rsidP="00045DBB">
      <w:pPr>
        <w:pStyle w:val="Bibliography"/>
      </w:pPr>
      <w:r w:rsidRPr="00045DBB">
        <w:t xml:space="preserve">Rosi-Marshall, E. J., and T. V. Royer. 2012. Pharmaceutical Compounds and Ecosystem Function: An Emerging Research Challenge for Aquatic Ecologists. Ecosystems </w:t>
      </w:r>
      <w:r w:rsidRPr="00045DBB">
        <w:rPr>
          <w:b/>
          <w:bCs/>
        </w:rPr>
        <w:t>15</w:t>
      </w:r>
      <w:r w:rsidRPr="00045DBB">
        <w:t>: 867–880. doi:10.1007/s10021-012-9553-z</w:t>
      </w:r>
    </w:p>
    <w:p w14:paraId="24D97359" w14:textId="77777777" w:rsidR="00045DBB" w:rsidRPr="00045DBB" w:rsidRDefault="00045DBB" w:rsidP="00045DBB">
      <w:pPr>
        <w:pStyle w:val="Bibliography"/>
      </w:pPr>
      <w:r w:rsidRPr="00045DBB">
        <w:t xml:space="preserve">Sargent, J. R., and S. Falk-Petersen. 1988. The lipid biochemistry of calanoid copepods. Hydrobiologia </w:t>
      </w:r>
      <w:r w:rsidRPr="00045DBB">
        <w:rPr>
          <w:b/>
          <w:bCs/>
        </w:rPr>
        <w:t>167–168</w:t>
      </w:r>
      <w:r w:rsidRPr="00045DBB">
        <w:t>: 101–114. doi:10.1007/BF00026297</w:t>
      </w:r>
    </w:p>
    <w:p w14:paraId="452AF48C" w14:textId="77777777" w:rsidR="00045DBB" w:rsidRPr="00045DBB" w:rsidRDefault="00045DBB" w:rsidP="00045DBB">
      <w:pPr>
        <w:pStyle w:val="Bibliography"/>
      </w:pPr>
      <w:r w:rsidRPr="00045DBB">
        <w:t xml:space="preserve">Setälä, O., V. Fleming-Lehtinen, and M. Lehtiniemi. 2014. Ingestion and transfer of microplastics in the planktonic food web. Environmental Pollution </w:t>
      </w:r>
      <w:r w:rsidRPr="00045DBB">
        <w:rPr>
          <w:b/>
          <w:bCs/>
        </w:rPr>
        <w:t>185</w:t>
      </w:r>
      <w:r w:rsidRPr="00045DBB">
        <w:t>: 77–83. doi:10.1016/j.envpol.2013.10.013</w:t>
      </w:r>
    </w:p>
    <w:p w14:paraId="1BF4892F" w14:textId="77777777" w:rsidR="00045DBB" w:rsidRPr="00045DBB" w:rsidRDefault="00045DBB" w:rsidP="00045DBB">
      <w:pPr>
        <w:pStyle w:val="Bibliography"/>
      </w:pPr>
      <w:r w:rsidRPr="00045DBB">
        <w:t xml:space="preserve">Taipale, S., U. Strandberg, E. Peltomaa, A. W. E. Galloway, A. Ojala, and M. T. Brett. 2013. Fatty acid composition as biomarkers of freshwater microalgae: analysis of 37 strains of microalgae in 22 genera and in seven classes. Aquatic Microbial Ecology </w:t>
      </w:r>
      <w:r w:rsidRPr="00045DBB">
        <w:rPr>
          <w:b/>
          <w:bCs/>
        </w:rPr>
        <w:t>71</w:t>
      </w:r>
      <w:r w:rsidRPr="00045DBB">
        <w:t>: 165–178. doi:10.3354/ame01671</w:t>
      </w:r>
    </w:p>
    <w:p w14:paraId="0F3FA040" w14:textId="77777777" w:rsidR="00045DBB" w:rsidRPr="00045DBB" w:rsidRDefault="00045DBB" w:rsidP="00045DBB">
      <w:pPr>
        <w:pStyle w:val="Bibliography"/>
      </w:pPr>
      <w:r w:rsidRPr="00045DBB">
        <w:t>Timoshkin, O. A., M. V. Moore, N. N. Kulikova, and others. 2018. Groundwater contamination by sewage causes benthic algal outbreaks in the littoral zone of Lake Baikal (East Siberia). Journal of Great Lakes Research. doi:10.1016/j.jglr.2018.01.008</w:t>
      </w:r>
    </w:p>
    <w:p w14:paraId="16F3785E" w14:textId="77777777" w:rsidR="00045DBB" w:rsidRPr="00045DBB" w:rsidRDefault="00045DBB" w:rsidP="00045DBB">
      <w:pPr>
        <w:pStyle w:val="Bibliography"/>
      </w:pPr>
      <w:r w:rsidRPr="00045DBB">
        <w:t xml:space="preserve">Timoshkin, O. A., D. P. Samsonov, M. Yamamuro, and others. 2016. Rapid ecological change in the coastal zone of Lake Baikal (East Siberia): Is the site of the world’s greatest freshwater biodiversity in danger? Journal of Great Lakes Research </w:t>
      </w:r>
      <w:r w:rsidRPr="00045DBB">
        <w:rPr>
          <w:b/>
          <w:bCs/>
        </w:rPr>
        <w:t>42</w:t>
      </w:r>
      <w:r w:rsidRPr="00045DBB">
        <w:t>: 487–497. doi:10.1016/j.jglr.2016.02.011</w:t>
      </w:r>
    </w:p>
    <w:p w14:paraId="155D5BB5" w14:textId="77777777" w:rsidR="00045DBB" w:rsidRPr="00045DBB" w:rsidRDefault="00045DBB" w:rsidP="00045DBB">
      <w:pPr>
        <w:pStyle w:val="Bibliography"/>
      </w:pPr>
      <w:r w:rsidRPr="00045DBB">
        <w:lastRenderedPageBreak/>
        <w:t xml:space="preserve">Tong, Y., M. Wang, J. Peñuelas, and others. 2020. Improvement in municipal wastewater treatment alters lake nitrogen to phosphorus ratios in populated regions. Proc Natl Acad Sci USA </w:t>
      </w:r>
      <w:r w:rsidRPr="00045DBB">
        <w:rPr>
          <w:b/>
          <w:bCs/>
        </w:rPr>
        <w:t>117</w:t>
      </w:r>
      <w:r w:rsidRPr="00045DBB">
        <w:t>: 11566–11572. doi:10.1073/pnas.1920759117</w:t>
      </w:r>
    </w:p>
    <w:p w14:paraId="3993F304" w14:textId="77777777" w:rsidR="00045DBB" w:rsidRPr="00045DBB" w:rsidRDefault="00045DBB" w:rsidP="00045DBB">
      <w:pPr>
        <w:pStyle w:val="Bibliography"/>
      </w:pPr>
      <w:r w:rsidRPr="00045DBB">
        <w:t xml:space="preserve">Turetsky, M. R., R. K. Wieder, C. J. Williams, and D. H. Vitt. 2000. Organic matter accumulation, peat chemistry, and permafrost melting in peatlands of boreal Alberta. Écoscience </w:t>
      </w:r>
      <w:r w:rsidRPr="00045DBB">
        <w:rPr>
          <w:b/>
          <w:bCs/>
        </w:rPr>
        <w:t>7</w:t>
      </w:r>
      <w:r w:rsidRPr="00045DBB">
        <w:t>: 115–122. doi:10.1080/11956860.2000.11682608</w:t>
      </w:r>
    </w:p>
    <w:p w14:paraId="7BDEA622" w14:textId="77777777" w:rsidR="00045DBB" w:rsidRPr="00045DBB" w:rsidRDefault="00045DBB" w:rsidP="00045DBB">
      <w:pPr>
        <w:pStyle w:val="Bibliography"/>
      </w:pPr>
      <w:r w:rsidRPr="00045DBB">
        <w:t xml:space="preserve">Vendel, A. L., F. Bessa, V. E. N. Alves, A. L. A. Amorim, J. Patrício, and A. R. T. Palma. 2017. Widespread microplastic ingestion by fish assemblages in tropical estuaries subjected to anthropogenic pressures. Marine Pollution Bulletin </w:t>
      </w:r>
      <w:r w:rsidRPr="00045DBB">
        <w:rPr>
          <w:b/>
          <w:bCs/>
        </w:rPr>
        <w:t>117</w:t>
      </w:r>
      <w:r w:rsidRPr="00045DBB">
        <w:t>: 448–455. doi:10.1016/j.marpolbul.2017.01.081</w:t>
      </w:r>
    </w:p>
    <w:p w14:paraId="279863B5" w14:textId="77777777" w:rsidR="00045DBB" w:rsidRPr="00045DBB" w:rsidRDefault="00045DBB" w:rsidP="00045DBB">
      <w:pPr>
        <w:pStyle w:val="Bibliography"/>
      </w:pPr>
      <w:r w:rsidRPr="00045DBB">
        <w:t xml:space="preserve">Volkova, E. A., N. A. Bondarenko, and O. A. Timoshkin. 2018. Morphotaxonomy, distribution and abundance of </w:t>
      </w:r>
      <w:r w:rsidRPr="00045DBB">
        <w:rPr>
          <w:i/>
          <w:iCs/>
        </w:rPr>
        <w:t>Spirogyra</w:t>
      </w:r>
      <w:r w:rsidRPr="00045DBB">
        <w:t xml:space="preserve"> (Zygnematophyceae, Charophyta) in Lake Baikal, East Siberia. Phycologia </w:t>
      </w:r>
      <w:r w:rsidRPr="00045DBB">
        <w:rPr>
          <w:b/>
          <w:bCs/>
        </w:rPr>
        <w:t>57</w:t>
      </w:r>
      <w:r w:rsidRPr="00045DBB">
        <w:t>: 298–308. doi:10.2216/17-69.1</w:t>
      </w:r>
    </w:p>
    <w:p w14:paraId="1C35EC40" w14:textId="77777777" w:rsidR="00045DBB" w:rsidRPr="00045DBB" w:rsidRDefault="00045DBB" w:rsidP="00045DBB">
      <w:pPr>
        <w:pStyle w:val="Bibliography"/>
      </w:pPr>
      <w:r w:rsidRPr="00045DBB">
        <w:t xml:space="preserve">Wickham, H. 2014. Tidy Data. Journal of Statistical Software </w:t>
      </w:r>
      <w:r w:rsidRPr="00045DBB">
        <w:rPr>
          <w:b/>
          <w:bCs/>
        </w:rPr>
        <w:t>59</w:t>
      </w:r>
      <w:r w:rsidRPr="00045DBB">
        <w:t>: 1–23. doi:10.18637/jss.v059.i10</w:t>
      </w:r>
    </w:p>
    <w:p w14:paraId="5BB51064" w14:textId="77777777" w:rsidR="00045DBB" w:rsidRPr="00045DBB" w:rsidRDefault="00045DBB" w:rsidP="00045DBB">
      <w:pPr>
        <w:pStyle w:val="Bibliography"/>
      </w:pPr>
      <w:r w:rsidRPr="00045DBB">
        <w:t xml:space="preserve">Yoshida, T., T. Sekino, M. Genkai-Kato, and others. 2003. Seasonal dynamics of primary production in the pelagic zone of southern Lake Baikal. Limnology </w:t>
      </w:r>
      <w:r w:rsidRPr="00045DBB">
        <w:rPr>
          <w:b/>
          <w:bCs/>
        </w:rPr>
        <w:t>4</w:t>
      </w:r>
      <w:r w:rsidRPr="00045DBB">
        <w:t>: 53–62. doi:10.1007/s10201-002-0089-3</w:t>
      </w:r>
    </w:p>
    <w:p w14:paraId="4C42AE8F" w14:textId="77777777" w:rsidR="00045DBB" w:rsidRPr="00045DBB" w:rsidRDefault="00045DBB" w:rsidP="00045DBB">
      <w:pPr>
        <w:pStyle w:val="Bibliography"/>
      </w:pPr>
      <w:r w:rsidRPr="00045DBB">
        <w:t>2016a. Methods for determination of nitrogen-containing matters (with corrections) (Методы определения азотсодержащих веществ (с Поправками)).</w:t>
      </w:r>
    </w:p>
    <w:p w14:paraId="352F82CF" w14:textId="77777777" w:rsidR="00045DBB" w:rsidRPr="00045DBB" w:rsidRDefault="00045DBB" w:rsidP="00045DBB">
      <w:pPr>
        <w:pStyle w:val="Bibliography"/>
      </w:pPr>
      <w:r w:rsidRPr="00045DBB">
        <w:t>2016b. Methods for determination of phosphorus-containing matters (with corrections) (Методы определения фосфорсодержащих веществ).</w:t>
      </w:r>
    </w:p>
    <w:p w14:paraId="7ABA1763" w14:textId="77777777" w:rsidR="00045DBB" w:rsidRPr="00045DBB" w:rsidRDefault="00045DBB" w:rsidP="00045DBB">
      <w:pPr>
        <w:pStyle w:val="Bibliography"/>
      </w:pPr>
      <w:r w:rsidRPr="00045DBB">
        <w:t xml:space="preserve">2017. Nitrate concentration in waters: Photometric methods with Giress reagent following stabilization in a cadmium reducer (Массовая концентрация нитратного азота в водах: </w:t>
      </w:r>
      <w:r w:rsidRPr="00045DBB">
        <w:lastRenderedPageBreak/>
        <w:t>Методика измерений фотометрическим методом с реактивом Грисса после восстановления в камиевом редукторе).</w:t>
      </w:r>
    </w:p>
    <w:p w14:paraId="24962C44" w14:textId="50202926" w:rsidR="00164694" w:rsidRDefault="00164694">
      <w:pPr>
        <w:jc w:val="both"/>
        <w:rPr>
          <w:color w:val="4A86E8"/>
        </w:rPr>
      </w:pPr>
      <w:r>
        <w:rPr>
          <w:color w:val="4A86E8"/>
        </w:rPr>
        <w:fldChar w:fldCharType="end"/>
      </w:r>
    </w:p>
    <w:p w14:paraId="11C76566" w14:textId="77777777" w:rsidR="00164694" w:rsidRPr="00D87563" w:rsidRDefault="00164694">
      <w:pPr>
        <w:jc w:val="both"/>
      </w:pPr>
    </w:p>
    <w:p w14:paraId="00000056" w14:textId="77777777" w:rsidR="009956E8" w:rsidRPr="00D87563" w:rsidRDefault="00BC3E51">
      <w:pPr>
        <w:rPr>
          <w:b/>
        </w:rPr>
      </w:pPr>
      <w:r w:rsidRPr="00D87563">
        <w:rPr>
          <w:b/>
        </w:rPr>
        <w:t>Acknowledgements</w:t>
      </w:r>
    </w:p>
    <w:p w14:paraId="00000057" w14:textId="38404F19" w:rsidR="009956E8" w:rsidRPr="00D87563" w:rsidRDefault="009956E8"/>
    <w:p w14:paraId="0000005E" w14:textId="2425F7F0" w:rsidR="009956E8" w:rsidRPr="00D87563" w:rsidRDefault="00FB2C2B" w:rsidP="00FB2C2B">
      <w:pPr>
        <w:rPr>
          <w:color w:val="4A86E8"/>
        </w:rPr>
      </w:pPr>
      <w:r>
        <w:t xml:space="preserve">We would like to thank the faculty, students, staff, and mariners of the Irkutsk State University’s Biological Research Institute </w:t>
      </w:r>
      <w:proofErr w:type="spellStart"/>
      <w:r>
        <w:t>Biostation</w:t>
      </w:r>
      <w:proofErr w:type="spellEnd"/>
      <w:r>
        <w:t xml:space="preserve"> for their expert field, taxonomic, and laboratory support; Marianne Moore and Bart De </w:t>
      </w:r>
      <w:proofErr w:type="spellStart"/>
      <w:r>
        <w:t>Stasio</w:t>
      </w:r>
      <w:proofErr w:type="spellEnd"/>
      <w:r>
        <w:t xml:space="preserve"> for helpful advice; the researchers and students of the Siberian Branch of the Russian Academy of Sciences Limnological Institute for expert taxonomic and logistical assistance.</w:t>
      </w:r>
    </w:p>
    <w:p w14:paraId="5F2B754E" w14:textId="77777777" w:rsidR="004B0121" w:rsidRPr="00D87563" w:rsidRDefault="004B0121">
      <w:pPr>
        <w:rPr>
          <w:b/>
        </w:rPr>
      </w:pPr>
      <w:r w:rsidRPr="00D87563">
        <w:rPr>
          <w:b/>
        </w:rPr>
        <w:br w:type="page"/>
      </w:r>
    </w:p>
    <w:p w14:paraId="27A6DB47" w14:textId="77777777" w:rsidR="004B0121" w:rsidRPr="00D87563" w:rsidRDefault="004B0121">
      <w:pPr>
        <w:sectPr w:rsidR="004B0121" w:rsidRPr="00D87563">
          <w:headerReference w:type="even" r:id="rId9"/>
          <w:headerReference w:type="default" r:id="rId10"/>
          <w:footerReference w:type="even" r:id="rId11"/>
          <w:footerReference w:type="default" r:id="rId12"/>
          <w:headerReference w:type="first" r:id="rId13"/>
          <w:pgSz w:w="12240" w:h="15840"/>
          <w:pgMar w:top="1440" w:right="1440" w:bottom="1440" w:left="1170" w:header="720" w:footer="720" w:gutter="0"/>
          <w:pgNumType w:start="1"/>
          <w:cols w:space="720"/>
        </w:sectPr>
      </w:pPr>
    </w:p>
    <w:p w14:paraId="00000061" w14:textId="483A53BB" w:rsidR="009956E8" w:rsidRPr="00D87563" w:rsidRDefault="00E11F1F">
      <w:bookmarkStart w:id="26" w:name="_GoBack"/>
      <w:r w:rsidRPr="00D87563">
        <w:rPr>
          <w:noProof/>
        </w:rPr>
        <w:lastRenderedPageBreak/>
        <w:drawing>
          <wp:inline distT="0" distB="0" distL="0" distR="0" wp14:anchorId="00AAFF6F" wp14:editId="10CA6510">
            <wp:extent cx="8229600" cy="41148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aikal_map_data_paper.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8229600" cy="4114800"/>
                    </a:xfrm>
                    <a:prstGeom prst="rect">
                      <a:avLst/>
                    </a:prstGeom>
                  </pic:spPr>
                </pic:pic>
              </a:graphicData>
            </a:graphic>
          </wp:inline>
        </w:drawing>
      </w:r>
      <w:bookmarkEnd w:id="26"/>
    </w:p>
    <w:p w14:paraId="00000062" w14:textId="77777777" w:rsidR="009956E8" w:rsidRPr="00D87563" w:rsidRDefault="009956E8"/>
    <w:p w14:paraId="2ED7F50B" w14:textId="7C722B00" w:rsidR="00B10381" w:rsidRDefault="004B0121">
      <w:r w:rsidRPr="00D87563">
        <w:t xml:space="preserve">Figure 1: </w:t>
      </w:r>
      <w:r w:rsidR="00E11F1F" w:rsidRPr="00D87563">
        <w:t xml:space="preserve">Map of all sampling locations with sites labeled with alphanumeric code. The entire transect included three developed sites (i.e., </w:t>
      </w:r>
      <w:proofErr w:type="spellStart"/>
      <w:r w:rsidR="00E11F1F" w:rsidRPr="00D87563">
        <w:t>Listvyanka</w:t>
      </w:r>
      <w:proofErr w:type="spellEnd"/>
      <w:r w:rsidR="00E11F1F" w:rsidRPr="00D87563">
        <w:t xml:space="preserve"> (LI), Bolshie </w:t>
      </w:r>
      <w:proofErr w:type="spellStart"/>
      <w:r w:rsidR="00E11F1F" w:rsidRPr="00D87563">
        <w:t>Koty</w:t>
      </w:r>
      <w:proofErr w:type="spellEnd"/>
      <w:r w:rsidR="00E11F1F" w:rsidRPr="00D87563">
        <w:t xml:space="preserve"> (BK), </w:t>
      </w:r>
      <w:proofErr w:type="spellStart"/>
      <w:r w:rsidR="00E11F1F" w:rsidRPr="00D87563">
        <w:t>Bolshoe</w:t>
      </w:r>
      <w:proofErr w:type="spellEnd"/>
      <w:r w:rsidR="00E11F1F" w:rsidRPr="00D87563">
        <w:t xml:space="preserve"> </w:t>
      </w:r>
      <w:proofErr w:type="spellStart"/>
      <w:r w:rsidR="00E11F1F" w:rsidRPr="00D87563">
        <w:t>Goloustnoe</w:t>
      </w:r>
      <w:proofErr w:type="spellEnd"/>
      <w:r w:rsidR="00E11F1F" w:rsidRPr="00D87563">
        <w:t xml:space="preserve"> (BGO)). Three offshore sites (OS) were also sampled to compare pelagic sewage signals to those in the littoral. Sites without adjacent lakeside development included </w:t>
      </w:r>
      <w:proofErr w:type="spellStart"/>
      <w:r w:rsidR="00E11F1F" w:rsidRPr="00D87563">
        <w:t>Emelyanikha</w:t>
      </w:r>
      <w:proofErr w:type="spellEnd"/>
      <w:r w:rsidR="00E11F1F" w:rsidRPr="00D87563">
        <w:t xml:space="preserve"> Bay (EM), </w:t>
      </w:r>
      <w:proofErr w:type="spellStart"/>
      <w:r w:rsidR="002A508A" w:rsidRPr="00D87563">
        <w:t>Maloe</w:t>
      </w:r>
      <w:proofErr w:type="spellEnd"/>
      <w:r w:rsidR="002A508A" w:rsidRPr="00D87563">
        <w:t xml:space="preserve"> </w:t>
      </w:r>
      <w:proofErr w:type="spellStart"/>
      <w:r w:rsidR="002A508A" w:rsidRPr="00D87563">
        <w:t>Kadilnoe</w:t>
      </w:r>
      <w:proofErr w:type="spellEnd"/>
      <w:r w:rsidR="002A508A" w:rsidRPr="00D87563">
        <w:t xml:space="preserve"> (KD), </w:t>
      </w:r>
      <w:proofErr w:type="spellStart"/>
      <w:r w:rsidR="002A508A" w:rsidRPr="00D87563">
        <w:t>Mys</w:t>
      </w:r>
      <w:proofErr w:type="spellEnd"/>
      <w:r w:rsidR="002A508A" w:rsidRPr="00D87563">
        <w:t xml:space="preserve"> </w:t>
      </w:r>
      <w:proofErr w:type="spellStart"/>
      <w:r w:rsidR="002A508A" w:rsidRPr="00D87563">
        <w:t>Soboliny</w:t>
      </w:r>
      <w:proofErr w:type="spellEnd"/>
      <w:r w:rsidR="002A508A" w:rsidRPr="00D87563">
        <w:t xml:space="preserve"> (MS), </w:t>
      </w:r>
      <w:proofErr w:type="spellStart"/>
      <w:r w:rsidR="002A508A" w:rsidRPr="00D87563">
        <w:t>Sredny</w:t>
      </w:r>
      <w:proofErr w:type="spellEnd"/>
      <w:r w:rsidR="002A508A" w:rsidRPr="00D87563">
        <w:t xml:space="preserve"> </w:t>
      </w:r>
      <w:proofErr w:type="spellStart"/>
      <w:r w:rsidR="002A508A" w:rsidRPr="00D87563">
        <w:t>Mys</w:t>
      </w:r>
      <w:proofErr w:type="spellEnd"/>
      <w:r w:rsidR="002A508A" w:rsidRPr="00D87563">
        <w:t xml:space="preserve"> (SM). </w:t>
      </w:r>
      <w:r w:rsidR="00C900D5">
        <w:t xml:space="preserve">Littoral sampling locations were all 8.9-20.75 m from shore and at a depth approximately of 0.75 m, whereas pelagic sites were approximately 2-5 km from shore and ranged in depth from 900 to 1300 m. </w:t>
      </w:r>
    </w:p>
    <w:p w14:paraId="42E8910B" w14:textId="77777777" w:rsidR="00B10381" w:rsidRDefault="00B10381">
      <w:r>
        <w:br w:type="page"/>
      </w:r>
    </w:p>
    <w:p w14:paraId="23D6A484" w14:textId="77777777" w:rsidR="00B10381" w:rsidRPr="00D87563" w:rsidRDefault="00B10381"/>
    <w:tbl>
      <w:tblPr>
        <w:tblStyle w:val="4"/>
        <w:tblW w:w="0" w:type="auto"/>
        <w:tblInd w:w="-1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ook w:val="0600" w:firstRow="0" w:lastRow="0" w:firstColumn="0" w:lastColumn="0" w:noHBand="1" w:noVBand="1"/>
      </w:tblPr>
      <w:tblGrid>
        <w:gridCol w:w="880"/>
        <w:gridCol w:w="880"/>
        <w:gridCol w:w="863"/>
        <w:gridCol w:w="1582"/>
      </w:tblGrid>
      <w:tr w:rsidR="00B10381" w14:paraId="741FBC3D" w14:textId="77777777" w:rsidTr="0018248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DAA06C3" w14:textId="77777777" w:rsidR="00B10381" w:rsidRDefault="00B10381" w:rsidP="0018248C">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Latitud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ED22D46" w14:textId="77777777" w:rsidR="00B10381" w:rsidRDefault="00B10381" w:rsidP="0018248C">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Longitud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01FA662" w14:textId="77777777" w:rsidR="00B10381" w:rsidRDefault="00B10381" w:rsidP="0018248C">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Depth (m)</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93EA9CF" w14:textId="77777777" w:rsidR="00B10381" w:rsidRDefault="00B10381" w:rsidP="0018248C">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Distance to shore (m)</w:t>
            </w:r>
          </w:p>
        </w:tc>
      </w:tr>
      <w:tr w:rsidR="00B10381" w14:paraId="439871A7" w14:textId="77777777" w:rsidTr="0018248C">
        <w:tc>
          <w:tcPr>
            <w:tcW w:w="0" w:type="auto"/>
            <w:tcBorders>
              <w:top w:val="single" w:sz="8" w:space="0" w:color="000000"/>
              <w:left w:val="single" w:sz="8" w:space="0" w:color="000000"/>
            </w:tcBorders>
            <w:tcMar>
              <w:top w:w="100" w:type="dxa"/>
              <w:left w:w="100" w:type="dxa"/>
              <w:bottom w:w="100" w:type="dxa"/>
              <w:right w:w="100" w:type="dxa"/>
            </w:tcMar>
          </w:tcPr>
          <w:p w14:paraId="00856188" w14:textId="77777777" w:rsidR="00B10381" w:rsidRDefault="00B10381" w:rsidP="0018248C">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90316</w:t>
            </w:r>
          </w:p>
        </w:tc>
        <w:tc>
          <w:tcPr>
            <w:tcW w:w="0" w:type="auto"/>
            <w:tcBorders>
              <w:top w:val="single" w:sz="8" w:space="0" w:color="000000"/>
            </w:tcBorders>
            <w:tcMar>
              <w:top w:w="100" w:type="dxa"/>
              <w:left w:w="100" w:type="dxa"/>
              <w:bottom w:w="100" w:type="dxa"/>
              <w:right w:w="100" w:type="dxa"/>
            </w:tcMar>
          </w:tcPr>
          <w:p w14:paraId="17FB4B24" w14:textId="77777777" w:rsidR="00B10381" w:rsidRDefault="00B10381" w:rsidP="0018248C">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07404</w:t>
            </w:r>
          </w:p>
        </w:tc>
        <w:tc>
          <w:tcPr>
            <w:tcW w:w="0" w:type="auto"/>
            <w:tcBorders>
              <w:top w:val="single" w:sz="8" w:space="0" w:color="000000"/>
            </w:tcBorders>
            <w:tcMar>
              <w:top w:w="100" w:type="dxa"/>
              <w:left w:w="100" w:type="dxa"/>
              <w:bottom w:w="100" w:type="dxa"/>
              <w:right w:w="100" w:type="dxa"/>
            </w:tcMar>
          </w:tcPr>
          <w:p w14:paraId="1E7E686B" w14:textId="77777777" w:rsidR="00B10381" w:rsidRDefault="00B10381" w:rsidP="0018248C">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7</w:t>
            </w:r>
          </w:p>
        </w:tc>
        <w:tc>
          <w:tcPr>
            <w:tcW w:w="0" w:type="auto"/>
            <w:tcBorders>
              <w:top w:val="single" w:sz="8" w:space="0" w:color="000000"/>
            </w:tcBorders>
            <w:tcMar>
              <w:top w:w="100" w:type="dxa"/>
              <w:left w:w="100" w:type="dxa"/>
              <w:bottom w:w="100" w:type="dxa"/>
              <w:right w:w="100" w:type="dxa"/>
            </w:tcMar>
          </w:tcPr>
          <w:p w14:paraId="727882A8" w14:textId="77777777" w:rsidR="00B10381" w:rsidRDefault="00B10381" w:rsidP="0018248C">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w:t>
            </w:r>
          </w:p>
        </w:tc>
      </w:tr>
      <w:tr w:rsidR="00B10381" w14:paraId="3A55552F" w14:textId="77777777" w:rsidTr="0018248C">
        <w:tc>
          <w:tcPr>
            <w:tcW w:w="0" w:type="auto"/>
            <w:tcBorders>
              <w:left w:val="single" w:sz="8" w:space="0" w:color="000000"/>
            </w:tcBorders>
            <w:tcMar>
              <w:top w:w="100" w:type="dxa"/>
              <w:left w:w="100" w:type="dxa"/>
              <w:bottom w:w="100" w:type="dxa"/>
              <w:right w:w="100" w:type="dxa"/>
            </w:tcMar>
          </w:tcPr>
          <w:p w14:paraId="4A4CDDEC" w14:textId="77777777" w:rsidR="00B10381" w:rsidRDefault="00B10381" w:rsidP="0018248C">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90365</w:t>
            </w:r>
          </w:p>
        </w:tc>
        <w:tc>
          <w:tcPr>
            <w:tcW w:w="0" w:type="auto"/>
            <w:tcMar>
              <w:top w:w="100" w:type="dxa"/>
              <w:left w:w="100" w:type="dxa"/>
              <w:bottom w:w="100" w:type="dxa"/>
              <w:right w:w="100" w:type="dxa"/>
            </w:tcMar>
          </w:tcPr>
          <w:p w14:paraId="01EA80CD" w14:textId="77777777" w:rsidR="00B10381" w:rsidRDefault="00B10381" w:rsidP="0018248C">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069</w:t>
            </w:r>
          </w:p>
        </w:tc>
        <w:tc>
          <w:tcPr>
            <w:tcW w:w="0" w:type="auto"/>
            <w:tcMar>
              <w:top w:w="100" w:type="dxa"/>
              <w:left w:w="100" w:type="dxa"/>
              <w:bottom w:w="100" w:type="dxa"/>
              <w:right w:w="100" w:type="dxa"/>
            </w:tcMar>
          </w:tcPr>
          <w:p w14:paraId="1C5BF8B0" w14:textId="77777777" w:rsidR="00B10381" w:rsidRDefault="00B10381" w:rsidP="0018248C">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9</w:t>
            </w:r>
          </w:p>
        </w:tc>
        <w:tc>
          <w:tcPr>
            <w:tcW w:w="0" w:type="auto"/>
            <w:tcMar>
              <w:top w:w="100" w:type="dxa"/>
              <w:left w:w="100" w:type="dxa"/>
              <w:bottom w:w="100" w:type="dxa"/>
              <w:right w:w="100" w:type="dxa"/>
            </w:tcMar>
          </w:tcPr>
          <w:p w14:paraId="0F6044F8" w14:textId="77777777" w:rsidR="00B10381" w:rsidRDefault="00B10381" w:rsidP="0018248C">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7.5</w:t>
            </w:r>
          </w:p>
        </w:tc>
      </w:tr>
      <w:tr w:rsidR="00B10381" w14:paraId="32CB1B9E" w14:textId="77777777" w:rsidTr="0018248C">
        <w:tc>
          <w:tcPr>
            <w:tcW w:w="0" w:type="auto"/>
            <w:tcBorders>
              <w:left w:val="single" w:sz="8" w:space="0" w:color="000000"/>
            </w:tcBorders>
            <w:tcMar>
              <w:top w:w="100" w:type="dxa"/>
              <w:left w:w="100" w:type="dxa"/>
              <w:bottom w:w="100" w:type="dxa"/>
              <w:right w:w="100" w:type="dxa"/>
            </w:tcMar>
          </w:tcPr>
          <w:p w14:paraId="76B1CD67" w14:textId="77777777" w:rsidR="00B10381" w:rsidRDefault="00B10381" w:rsidP="0018248C">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90536</w:t>
            </w:r>
          </w:p>
        </w:tc>
        <w:tc>
          <w:tcPr>
            <w:tcW w:w="0" w:type="auto"/>
            <w:tcMar>
              <w:top w:w="100" w:type="dxa"/>
              <w:left w:w="100" w:type="dxa"/>
              <w:bottom w:w="100" w:type="dxa"/>
              <w:right w:w="100" w:type="dxa"/>
            </w:tcMar>
          </w:tcPr>
          <w:p w14:paraId="1E21E6C0" w14:textId="77777777" w:rsidR="00B10381" w:rsidRDefault="00B10381" w:rsidP="0018248C">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0957</w:t>
            </w:r>
          </w:p>
        </w:tc>
        <w:tc>
          <w:tcPr>
            <w:tcW w:w="0" w:type="auto"/>
            <w:tcMar>
              <w:top w:w="100" w:type="dxa"/>
              <w:left w:w="100" w:type="dxa"/>
              <w:bottom w:w="100" w:type="dxa"/>
              <w:right w:w="100" w:type="dxa"/>
            </w:tcMar>
          </w:tcPr>
          <w:p w14:paraId="159E10D2" w14:textId="77777777" w:rsidR="00B10381" w:rsidRDefault="00B10381" w:rsidP="0018248C">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8</w:t>
            </w:r>
          </w:p>
        </w:tc>
        <w:tc>
          <w:tcPr>
            <w:tcW w:w="0" w:type="auto"/>
            <w:tcMar>
              <w:top w:w="100" w:type="dxa"/>
              <w:left w:w="100" w:type="dxa"/>
              <w:bottom w:w="100" w:type="dxa"/>
              <w:right w:w="100" w:type="dxa"/>
            </w:tcMar>
          </w:tcPr>
          <w:p w14:paraId="6BF7FD30" w14:textId="77777777" w:rsidR="00B10381" w:rsidRDefault="00B10381" w:rsidP="0018248C">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w:t>
            </w:r>
          </w:p>
        </w:tc>
      </w:tr>
      <w:tr w:rsidR="00B10381" w14:paraId="603B9053" w14:textId="77777777" w:rsidTr="0018248C">
        <w:tc>
          <w:tcPr>
            <w:tcW w:w="0" w:type="auto"/>
            <w:tcBorders>
              <w:left w:val="single" w:sz="8" w:space="0" w:color="000000"/>
            </w:tcBorders>
            <w:tcMar>
              <w:top w:w="100" w:type="dxa"/>
              <w:left w:w="100" w:type="dxa"/>
              <w:bottom w:w="100" w:type="dxa"/>
              <w:right w:w="100" w:type="dxa"/>
            </w:tcMar>
          </w:tcPr>
          <w:p w14:paraId="34EF40E2" w14:textId="77777777" w:rsidR="00B10381" w:rsidRDefault="00B10381" w:rsidP="0018248C">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2.02693</w:t>
            </w:r>
          </w:p>
        </w:tc>
        <w:tc>
          <w:tcPr>
            <w:tcW w:w="0" w:type="auto"/>
            <w:tcMar>
              <w:top w:w="100" w:type="dxa"/>
              <w:left w:w="100" w:type="dxa"/>
              <w:bottom w:w="100" w:type="dxa"/>
              <w:right w:w="100" w:type="dxa"/>
            </w:tcMar>
          </w:tcPr>
          <w:p w14:paraId="5998F8B0" w14:textId="77777777" w:rsidR="00B10381" w:rsidRDefault="00B10381" w:rsidP="0018248C">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40102</w:t>
            </w:r>
          </w:p>
        </w:tc>
        <w:tc>
          <w:tcPr>
            <w:tcW w:w="0" w:type="auto"/>
            <w:tcMar>
              <w:top w:w="100" w:type="dxa"/>
              <w:left w:w="100" w:type="dxa"/>
              <w:bottom w:w="100" w:type="dxa"/>
              <w:right w:w="100" w:type="dxa"/>
            </w:tcMar>
          </w:tcPr>
          <w:p w14:paraId="5C8968EE" w14:textId="77777777" w:rsidR="00B10381" w:rsidRDefault="00B10381" w:rsidP="0018248C">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9</w:t>
            </w:r>
          </w:p>
        </w:tc>
        <w:tc>
          <w:tcPr>
            <w:tcW w:w="0" w:type="auto"/>
            <w:tcMar>
              <w:top w:w="100" w:type="dxa"/>
              <w:left w:w="100" w:type="dxa"/>
              <w:bottom w:w="100" w:type="dxa"/>
              <w:right w:w="100" w:type="dxa"/>
            </w:tcMar>
          </w:tcPr>
          <w:p w14:paraId="1E8B4901" w14:textId="77777777" w:rsidR="00B10381" w:rsidRDefault="00B10381" w:rsidP="0018248C">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8</w:t>
            </w:r>
          </w:p>
        </w:tc>
      </w:tr>
      <w:tr w:rsidR="00B10381" w14:paraId="299D65C2" w14:textId="77777777" w:rsidTr="0018248C">
        <w:tc>
          <w:tcPr>
            <w:tcW w:w="0" w:type="auto"/>
            <w:tcBorders>
              <w:left w:val="single" w:sz="8" w:space="0" w:color="000000"/>
            </w:tcBorders>
            <w:tcMar>
              <w:top w:w="100" w:type="dxa"/>
              <w:left w:w="100" w:type="dxa"/>
              <w:bottom w:w="100" w:type="dxa"/>
              <w:right w:w="100" w:type="dxa"/>
            </w:tcMar>
          </w:tcPr>
          <w:p w14:paraId="681CA467" w14:textId="77777777" w:rsidR="00B10381" w:rsidRDefault="00B10381" w:rsidP="0018248C">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2.0197</w:t>
            </w:r>
          </w:p>
        </w:tc>
        <w:tc>
          <w:tcPr>
            <w:tcW w:w="0" w:type="auto"/>
            <w:tcMar>
              <w:top w:w="100" w:type="dxa"/>
              <w:left w:w="100" w:type="dxa"/>
              <w:bottom w:w="100" w:type="dxa"/>
              <w:right w:w="100" w:type="dxa"/>
            </w:tcMar>
          </w:tcPr>
          <w:p w14:paraId="2DDC04F8" w14:textId="77777777" w:rsidR="00B10381" w:rsidRDefault="00B10381" w:rsidP="0018248C">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37707</w:t>
            </w:r>
          </w:p>
        </w:tc>
        <w:tc>
          <w:tcPr>
            <w:tcW w:w="0" w:type="auto"/>
            <w:tcMar>
              <w:top w:w="100" w:type="dxa"/>
              <w:left w:w="100" w:type="dxa"/>
              <w:bottom w:w="100" w:type="dxa"/>
              <w:right w:w="100" w:type="dxa"/>
            </w:tcMar>
          </w:tcPr>
          <w:p w14:paraId="6CB77A1A" w14:textId="77777777" w:rsidR="00B10381" w:rsidRDefault="00B10381" w:rsidP="0018248C">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1</w:t>
            </w:r>
          </w:p>
        </w:tc>
        <w:tc>
          <w:tcPr>
            <w:tcW w:w="0" w:type="auto"/>
            <w:tcMar>
              <w:top w:w="100" w:type="dxa"/>
              <w:left w:w="100" w:type="dxa"/>
              <w:bottom w:w="100" w:type="dxa"/>
              <w:right w:w="100" w:type="dxa"/>
            </w:tcMar>
          </w:tcPr>
          <w:p w14:paraId="55D439BF" w14:textId="77777777" w:rsidR="00B10381" w:rsidRDefault="00B10381" w:rsidP="0018248C">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w:t>
            </w:r>
          </w:p>
        </w:tc>
      </w:tr>
      <w:tr w:rsidR="00B10381" w14:paraId="5893DB6D" w14:textId="77777777" w:rsidTr="0018248C">
        <w:tc>
          <w:tcPr>
            <w:tcW w:w="0" w:type="auto"/>
            <w:tcBorders>
              <w:left w:val="single" w:sz="8" w:space="0" w:color="000000"/>
            </w:tcBorders>
            <w:tcMar>
              <w:top w:w="100" w:type="dxa"/>
              <w:left w:w="100" w:type="dxa"/>
              <w:bottom w:w="100" w:type="dxa"/>
              <w:right w:w="100" w:type="dxa"/>
            </w:tcMar>
          </w:tcPr>
          <w:p w14:paraId="16558A70" w14:textId="77777777" w:rsidR="00B10381" w:rsidRDefault="00B10381" w:rsidP="0018248C">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2.02649</w:t>
            </w:r>
          </w:p>
        </w:tc>
        <w:tc>
          <w:tcPr>
            <w:tcW w:w="0" w:type="auto"/>
            <w:tcMar>
              <w:top w:w="100" w:type="dxa"/>
              <w:left w:w="100" w:type="dxa"/>
              <w:bottom w:w="100" w:type="dxa"/>
              <w:right w:w="100" w:type="dxa"/>
            </w:tcMar>
          </w:tcPr>
          <w:p w14:paraId="6AAC9EAF" w14:textId="77777777" w:rsidR="00B10381" w:rsidRDefault="00B10381" w:rsidP="0018248C">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43577</w:t>
            </w:r>
          </w:p>
        </w:tc>
        <w:tc>
          <w:tcPr>
            <w:tcW w:w="0" w:type="auto"/>
            <w:tcMar>
              <w:top w:w="100" w:type="dxa"/>
              <w:left w:w="100" w:type="dxa"/>
              <w:bottom w:w="100" w:type="dxa"/>
              <w:right w:w="100" w:type="dxa"/>
            </w:tcMar>
          </w:tcPr>
          <w:p w14:paraId="7B50A205" w14:textId="77777777" w:rsidR="00B10381" w:rsidRDefault="00B10381" w:rsidP="0018248C">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7</w:t>
            </w:r>
          </w:p>
        </w:tc>
        <w:tc>
          <w:tcPr>
            <w:tcW w:w="0" w:type="auto"/>
            <w:tcMar>
              <w:top w:w="100" w:type="dxa"/>
              <w:left w:w="100" w:type="dxa"/>
              <w:bottom w:w="100" w:type="dxa"/>
              <w:right w:w="100" w:type="dxa"/>
            </w:tcMar>
          </w:tcPr>
          <w:p w14:paraId="5F64A315" w14:textId="77777777" w:rsidR="00B10381" w:rsidRDefault="00B10381" w:rsidP="0018248C">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1</w:t>
            </w:r>
          </w:p>
        </w:tc>
      </w:tr>
      <w:tr w:rsidR="00B10381" w14:paraId="6C829B7F" w14:textId="77777777" w:rsidTr="0018248C">
        <w:tc>
          <w:tcPr>
            <w:tcW w:w="0" w:type="auto"/>
            <w:tcBorders>
              <w:left w:val="single" w:sz="8" w:space="0" w:color="000000"/>
            </w:tcBorders>
            <w:tcMar>
              <w:top w:w="100" w:type="dxa"/>
              <w:left w:w="100" w:type="dxa"/>
              <w:bottom w:w="100" w:type="dxa"/>
              <w:right w:w="100" w:type="dxa"/>
            </w:tcMar>
          </w:tcPr>
          <w:p w14:paraId="3B55D750" w14:textId="77777777" w:rsidR="00B10381" w:rsidRDefault="00B10381" w:rsidP="0018248C">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98559</w:t>
            </w:r>
          </w:p>
        </w:tc>
        <w:tc>
          <w:tcPr>
            <w:tcW w:w="0" w:type="auto"/>
            <w:tcMar>
              <w:top w:w="100" w:type="dxa"/>
              <w:left w:w="100" w:type="dxa"/>
              <w:bottom w:w="100" w:type="dxa"/>
              <w:right w:w="100" w:type="dxa"/>
            </w:tcMar>
          </w:tcPr>
          <w:p w14:paraId="6731F56C" w14:textId="77777777" w:rsidR="00B10381" w:rsidRDefault="00B10381" w:rsidP="0018248C">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47237</w:t>
            </w:r>
          </w:p>
        </w:tc>
        <w:tc>
          <w:tcPr>
            <w:tcW w:w="0" w:type="auto"/>
            <w:tcMar>
              <w:top w:w="100" w:type="dxa"/>
              <w:left w:w="100" w:type="dxa"/>
              <w:bottom w:w="100" w:type="dxa"/>
              <w:right w:w="100" w:type="dxa"/>
            </w:tcMar>
          </w:tcPr>
          <w:p w14:paraId="02A11684" w14:textId="77777777" w:rsidR="00B10381" w:rsidRDefault="00B10381" w:rsidP="0018248C">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900</w:t>
            </w:r>
          </w:p>
        </w:tc>
        <w:tc>
          <w:tcPr>
            <w:tcW w:w="0" w:type="auto"/>
            <w:tcMar>
              <w:top w:w="100" w:type="dxa"/>
              <w:left w:w="100" w:type="dxa"/>
              <w:bottom w:w="100" w:type="dxa"/>
              <w:right w:w="100" w:type="dxa"/>
            </w:tcMar>
          </w:tcPr>
          <w:p w14:paraId="78E9771A" w14:textId="77777777" w:rsidR="00B10381" w:rsidRDefault="00B10381" w:rsidP="0018248C">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r>
      <w:tr w:rsidR="00B10381" w14:paraId="329BBF6D" w14:textId="77777777" w:rsidTr="0018248C">
        <w:tc>
          <w:tcPr>
            <w:tcW w:w="0" w:type="auto"/>
            <w:tcBorders>
              <w:left w:val="single" w:sz="8" w:space="0" w:color="000000"/>
            </w:tcBorders>
            <w:tcMar>
              <w:top w:w="100" w:type="dxa"/>
              <w:left w:w="100" w:type="dxa"/>
              <w:bottom w:w="100" w:type="dxa"/>
              <w:right w:w="100" w:type="dxa"/>
            </w:tcMar>
          </w:tcPr>
          <w:p w14:paraId="69943C10" w14:textId="77777777" w:rsidR="00B10381" w:rsidRDefault="00B10381" w:rsidP="0018248C">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92646</w:t>
            </w:r>
          </w:p>
        </w:tc>
        <w:tc>
          <w:tcPr>
            <w:tcW w:w="0" w:type="auto"/>
            <w:tcMar>
              <w:top w:w="100" w:type="dxa"/>
              <w:left w:w="100" w:type="dxa"/>
              <w:bottom w:w="100" w:type="dxa"/>
              <w:right w:w="100" w:type="dxa"/>
            </w:tcMar>
          </w:tcPr>
          <w:p w14:paraId="76D1256D" w14:textId="77777777" w:rsidR="00B10381" w:rsidRDefault="00B10381" w:rsidP="0018248C">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24504</w:t>
            </w:r>
          </w:p>
        </w:tc>
        <w:tc>
          <w:tcPr>
            <w:tcW w:w="0" w:type="auto"/>
            <w:tcMar>
              <w:top w:w="100" w:type="dxa"/>
              <w:left w:w="100" w:type="dxa"/>
              <w:bottom w:w="100" w:type="dxa"/>
              <w:right w:w="100" w:type="dxa"/>
            </w:tcMar>
          </w:tcPr>
          <w:p w14:paraId="5095AADA" w14:textId="77777777" w:rsidR="00B10381" w:rsidRDefault="00B10381" w:rsidP="0018248C">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8</w:t>
            </w:r>
          </w:p>
        </w:tc>
        <w:tc>
          <w:tcPr>
            <w:tcW w:w="0" w:type="auto"/>
            <w:tcMar>
              <w:top w:w="100" w:type="dxa"/>
              <w:left w:w="100" w:type="dxa"/>
              <w:bottom w:w="100" w:type="dxa"/>
              <w:right w:w="100" w:type="dxa"/>
            </w:tcMar>
          </w:tcPr>
          <w:p w14:paraId="18C84889" w14:textId="77777777" w:rsidR="00B10381" w:rsidRDefault="00B10381" w:rsidP="0018248C">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0.75</w:t>
            </w:r>
          </w:p>
        </w:tc>
      </w:tr>
      <w:tr w:rsidR="00B10381" w14:paraId="4E77290D" w14:textId="77777777" w:rsidTr="0018248C">
        <w:tc>
          <w:tcPr>
            <w:tcW w:w="0" w:type="auto"/>
            <w:tcBorders>
              <w:left w:val="single" w:sz="8" w:space="0" w:color="000000"/>
            </w:tcBorders>
            <w:tcMar>
              <w:top w:w="100" w:type="dxa"/>
              <w:left w:w="100" w:type="dxa"/>
              <w:bottom w:w="100" w:type="dxa"/>
              <w:right w:w="100" w:type="dxa"/>
            </w:tcMar>
          </w:tcPr>
          <w:p w14:paraId="1C0B8E78" w14:textId="77777777" w:rsidR="00B10381" w:rsidRDefault="00B10381" w:rsidP="0018248C">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91807</w:t>
            </w:r>
          </w:p>
        </w:tc>
        <w:tc>
          <w:tcPr>
            <w:tcW w:w="0" w:type="auto"/>
            <w:tcMar>
              <w:top w:w="100" w:type="dxa"/>
              <w:left w:w="100" w:type="dxa"/>
              <w:bottom w:w="100" w:type="dxa"/>
              <w:right w:w="100" w:type="dxa"/>
            </w:tcMar>
          </w:tcPr>
          <w:p w14:paraId="02654B38" w14:textId="77777777" w:rsidR="00B10381" w:rsidRDefault="00B10381" w:rsidP="0018248C">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21456</w:t>
            </w:r>
          </w:p>
        </w:tc>
        <w:tc>
          <w:tcPr>
            <w:tcW w:w="0" w:type="auto"/>
            <w:tcMar>
              <w:top w:w="100" w:type="dxa"/>
              <w:left w:w="100" w:type="dxa"/>
              <w:bottom w:w="100" w:type="dxa"/>
              <w:right w:w="100" w:type="dxa"/>
            </w:tcMar>
          </w:tcPr>
          <w:p w14:paraId="03034A9C" w14:textId="77777777" w:rsidR="00B10381" w:rsidRDefault="00B10381" w:rsidP="0018248C">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9</w:t>
            </w:r>
          </w:p>
        </w:tc>
        <w:tc>
          <w:tcPr>
            <w:tcW w:w="0" w:type="auto"/>
            <w:tcMar>
              <w:top w:w="100" w:type="dxa"/>
              <w:left w:w="100" w:type="dxa"/>
              <w:bottom w:w="100" w:type="dxa"/>
              <w:right w:w="100" w:type="dxa"/>
            </w:tcMar>
          </w:tcPr>
          <w:p w14:paraId="3051FD0B" w14:textId="77777777" w:rsidR="00B10381" w:rsidRDefault="00B10381" w:rsidP="0018248C">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5</w:t>
            </w:r>
          </w:p>
        </w:tc>
      </w:tr>
      <w:tr w:rsidR="00B10381" w14:paraId="29486473" w14:textId="77777777" w:rsidTr="0018248C">
        <w:tc>
          <w:tcPr>
            <w:tcW w:w="0" w:type="auto"/>
            <w:tcBorders>
              <w:left w:val="single" w:sz="8" w:space="0" w:color="000000"/>
            </w:tcBorders>
            <w:tcMar>
              <w:top w:w="100" w:type="dxa"/>
              <w:left w:w="100" w:type="dxa"/>
              <w:bottom w:w="100" w:type="dxa"/>
              <w:right w:w="100" w:type="dxa"/>
            </w:tcMar>
          </w:tcPr>
          <w:p w14:paraId="4C6EB35C" w14:textId="77777777" w:rsidR="00B10381" w:rsidRDefault="00B10381" w:rsidP="0018248C">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9863</w:t>
            </w:r>
          </w:p>
        </w:tc>
        <w:tc>
          <w:tcPr>
            <w:tcW w:w="0" w:type="auto"/>
            <w:tcMar>
              <w:top w:w="100" w:type="dxa"/>
              <w:left w:w="100" w:type="dxa"/>
              <w:bottom w:w="100" w:type="dxa"/>
              <w:right w:w="100" w:type="dxa"/>
            </w:tcMar>
          </w:tcPr>
          <w:p w14:paraId="4DE3AFE1" w14:textId="77777777" w:rsidR="00B10381" w:rsidRDefault="00B10381" w:rsidP="0018248C">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15017</w:t>
            </w:r>
          </w:p>
        </w:tc>
        <w:tc>
          <w:tcPr>
            <w:tcW w:w="0" w:type="auto"/>
            <w:tcMar>
              <w:top w:w="100" w:type="dxa"/>
              <w:left w:w="100" w:type="dxa"/>
              <w:bottom w:w="100" w:type="dxa"/>
              <w:right w:w="100" w:type="dxa"/>
            </w:tcMar>
          </w:tcPr>
          <w:p w14:paraId="32DF3450" w14:textId="77777777" w:rsidR="00B10381" w:rsidRDefault="00B10381" w:rsidP="0018248C">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6</w:t>
            </w:r>
          </w:p>
        </w:tc>
        <w:tc>
          <w:tcPr>
            <w:tcW w:w="0" w:type="auto"/>
            <w:tcMar>
              <w:top w:w="100" w:type="dxa"/>
              <w:left w:w="100" w:type="dxa"/>
              <w:bottom w:w="100" w:type="dxa"/>
              <w:right w:w="100" w:type="dxa"/>
            </w:tcMar>
          </w:tcPr>
          <w:p w14:paraId="37E6B848" w14:textId="77777777" w:rsidR="00B10381" w:rsidRDefault="00B10381" w:rsidP="0018248C">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w:t>
            </w:r>
          </w:p>
        </w:tc>
      </w:tr>
      <w:tr w:rsidR="00B10381" w14:paraId="1B0CC13C" w14:textId="77777777" w:rsidTr="0018248C">
        <w:tc>
          <w:tcPr>
            <w:tcW w:w="0" w:type="auto"/>
            <w:tcBorders>
              <w:left w:val="single" w:sz="8" w:space="0" w:color="000000"/>
            </w:tcBorders>
            <w:tcMar>
              <w:top w:w="100" w:type="dxa"/>
              <w:left w:w="100" w:type="dxa"/>
              <w:bottom w:w="100" w:type="dxa"/>
              <w:right w:w="100" w:type="dxa"/>
            </w:tcMar>
          </w:tcPr>
          <w:p w14:paraId="59425B01" w14:textId="77777777" w:rsidR="00B10381" w:rsidRDefault="00B10381" w:rsidP="0018248C">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7152</w:t>
            </w:r>
          </w:p>
        </w:tc>
        <w:tc>
          <w:tcPr>
            <w:tcW w:w="0" w:type="auto"/>
            <w:tcMar>
              <w:top w:w="100" w:type="dxa"/>
              <w:left w:w="100" w:type="dxa"/>
              <w:bottom w:w="100" w:type="dxa"/>
              <w:right w:w="100" w:type="dxa"/>
            </w:tcMar>
          </w:tcPr>
          <w:p w14:paraId="61AA1D49" w14:textId="77777777" w:rsidR="00B10381" w:rsidRDefault="00B10381" w:rsidP="0018248C">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4.98006</w:t>
            </w:r>
          </w:p>
        </w:tc>
        <w:tc>
          <w:tcPr>
            <w:tcW w:w="0" w:type="auto"/>
            <w:tcMar>
              <w:top w:w="100" w:type="dxa"/>
              <w:left w:w="100" w:type="dxa"/>
              <w:bottom w:w="100" w:type="dxa"/>
              <w:right w:w="100" w:type="dxa"/>
            </w:tcMar>
          </w:tcPr>
          <w:p w14:paraId="56327740" w14:textId="77777777" w:rsidR="00B10381" w:rsidRDefault="00B10381" w:rsidP="0018248C">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9</w:t>
            </w:r>
          </w:p>
        </w:tc>
        <w:tc>
          <w:tcPr>
            <w:tcW w:w="0" w:type="auto"/>
            <w:tcMar>
              <w:top w:w="100" w:type="dxa"/>
              <w:left w:w="100" w:type="dxa"/>
              <w:bottom w:w="100" w:type="dxa"/>
              <w:right w:w="100" w:type="dxa"/>
            </w:tcMar>
          </w:tcPr>
          <w:p w14:paraId="6915A425" w14:textId="77777777" w:rsidR="00B10381" w:rsidRDefault="00B10381" w:rsidP="0018248C">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1.5</w:t>
            </w:r>
          </w:p>
        </w:tc>
      </w:tr>
      <w:tr w:rsidR="00B10381" w14:paraId="44DC76D9" w14:textId="77777777" w:rsidTr="0018248C">
        <w:tc>
          <w:tcPr>
            <w:tcW w:w="0" w:type="auto"/>
            <w:tcBorders>
              <w:left w:val="single" w:sz="8" w:space="0" w:color="000000"/>
            </w:tcBorders>
            <w:tcMar>
              <w:top w:w="100" w:type="dxa"/>
              <w:left w:w="100" w:type="dxa"/>
              <w:bottom w:w="100" w:type="dxa"/>
              <w:right w:w="100" w:type="dxa"/>
            </w:tcMar>
          </w:tcPr>
          <w:p w14:paraId="535DE01B" w14:textId="77777777" w:rsidR="00B10381" w:rsidRDefault="00B10381" w:rsidP="0018248C">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6825</w:t>
            </w:r>
          </w:p>
        </w:tc>
        <w:tc>
          <w:tcPr>
            <w:tcW w:w="0" w:type="auto"/>
            <w:tcMar>
              <w:top w:w="100" w:type="dxa"/>
              <w:left w:w="100" w:type="dxa"/>
              <w:bottom w:w="100" w:type="dxa"/>
              <w:right w:w="100" w:type="dxa"/>
            </w:tcMar>
          </w:tcPr>
          <w:p w14:paraId="536B4652" w14:textId="77777777" w:rsidR="00B10381" w:rsidRDefault="00B10381" w:rsidP="0018248C">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4.83042</w:t>
            </w:r>
          </w:p>
        </w:tc>
        <w:tc>
          <w:tcPr>
            <w:tcW w:w="0" w:type="auto"/>
            <w:tcMar>
              <w:top w:w="100" w:type="dxa"/>
              <w:left w:w="100" w:type="dxa"/>
              <w:bottom w:w="100" w:type="dxa"/>
              <w:right w:w="100" w:type="dxa"/>
            </w:tcMar>
          </w:tcPr>
          <w:p w14:paraId="5575A1D0" w14:textId="77777777" w:rsidR="00B10381" w:rsidRDefault="00B10381" w:rsidP="0018248C">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6</w:t>
            </w:r>
          </w:p>
        </w:tc>
        <w:tc>
          <w:tcPr>
            <w:tcW w:w="0" w:type="auto"/>
            <w:tcMar>
              <w:top w:w="100" w:type="dxa"/>
              <w:left w:w="100" w:type="dxa"/>
              <w:bottom w:w="100" w:type="dxa"/>
              <w:right w:w="100" w:type="dxa"/>
            </w:tcMar>
          </w:tcPr>
          <w:p w14:paraId="1CCD833A" w14:textId="77777777" w:rsidR="00B10381" w:rsidRDefault="00B10381" w:rsidP="0018248C">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8.9</w:t>
            </w:r>
          </w:p>
        </w:tc>
      </w:tr>
      <w:tr w:rsidR="00B10381" w14:paraId="58A30433" w14:textId="77777777" w:rsidTr="0018248C">
        <w:tc>
          <w:tcPr>
            <w:tcW w:w="0" w:type="auto"/>
            <w:tcBorders>
              <w:left w:val="single" w:sz="8" w:space="0" w:color="000000"/>
            </w:tcBorders>
            <w:tcMar>
              <w:top w:w="100" w:type="dxa"/>
              <w:left w:w="100" w:type="dxa"/>
              <w:bottom w:w="100" w:type="dxa"/>
              <w:right w:w="100" w:type="dxa"/>
            </w:tcMar>
          </w:tcPr>
          <w:p w14:paraId="58C83254" w14:textId="77777777" w:rsidR="00B10381" w:rsidRDefault="00B10381" w:rsidP="0018248C">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4626</w:t>
            </w:r>
          </w:p>
        </w:tc>
        <w:tc>
          <w:tcPr>
            <w:tcW w:w="0" w:type="auto"/>
            <w:tcMar>
              <w:top w:w="100" w:type="dxa"/>
              <w:left w:w="100" w:type="dxa"/>
              <w:bottom w:w="100" w:type="dxa"/>
              <w:right w:w="100" w:type="dxa"/>
            </w:tcMar>
          </w:tcPr>
          <w:p w14:paraId="133FB602" w14:textId="77777777" w:rsidR="00B10381" w:rsidRDefault="00B10381" w:rsidP="0018248C">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4.87356</w:t>
            </w:r>
          </w:p>
        </w:tc>
        <w:tc>
          <w:tcPr>
            <w:tcW w:w="0" w:type="auto"/>
            <w:tcMar>
              <w:top w:w="100" w:type="dxa"/>
              <w:left w:w="100" w:type="dxa"/>
              <w:bottom w:w="100" w:type="dxa"/>
              <w:right w:w="100" w:type="dxa"/>
            </w:tcMar>
          </w:tcPr>
          <w:p w14:paraId="0E361703" w14:textId="77777777" w:rsidR="00B10381" w:rsidRDefault="00B10381" w:rsidP="0018248C">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8</w:t>
            </w:r>
          </w:p>
        </w:tc>
        <w:tc>
          <w:tcPr>
            <w:tcW w:w="0" w:type="auto"/>
            <w:tcMar>
              <w:top w:w="100" w:type="dxa"/>
              <w:left w:w="100" w:type="dxa"/>
              <w:bottom w:w="100" w:type="dxa"/>
              <w:right w:w="100" w:type="dxa"/>
            </w:tcMar>
          </w:tcPr>
          <w:p w14:paraId="4C1D8EFA" w14:textId="77777777" w:rsidR="00B10381" w:rsidRDefault="00B10381" w:rsidP="0018248C">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9.4</w:t>
            </w:r>
          </w:p>
        </w:tc>
      </w:tr>
      <w:tr w:rsidR="00B10381" w14:paraId="0B840443" w14:textId="77777777" w:rsidTr="0018248C">
        <w:tc>
          <w:tcPr>
            <w:tcW w:w="0" w:type="auto"/>
            <w:tcBorders>
              <w:left w:val="single" w:sz="8" w:space="0" w:color="000000"/>
            </w:tcBorders>
            <w:tcMar>
              <w:top w:w="100" w:type="dxa"/>
              <w:left w:w="100" w:type="dxa"/>
              <w:bottom w:w="100" w:type="dxa"/>
              <w:right w:w="100" w:type="dxa"/>
            </w:tcMar>
          </w:tcPr>
          <w:p w14:paraId="00E50C5F" w14:textId="77777777" w:rsidR="00B10381" w:rsidRDefault="00B10381" w:rsidP="0018248C">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5407</w:t>
            </w:r>
          </w:p>
        </w:tc>
        <w:tc>
          <w:tcPr>
            <w:tcW w:w="0" w:type="auto"/>
            <w:tcMar>
              <w:top w:w="100" w:type="dxa"/>
              <w:left w:w="100" w:type="dxa"/>
              <w:bottom w:w="100" w:type="dxa"/>
              <w:right w:w="100" w:type="dxa"/>
            </w:tcMar>
          </w:tcPr>
          <w:p w14:paraId="6E1844F1" w14:textId="77777777" w:rsidR="00B10381" w:rsidRDefault="00B10381" w:rsidP="0018248C">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4.86216</w:t>
            </w:r>
          </w:p>
        </w:tc>
        <w:tc>
          <w:tcPr>
            <w:tcW w:w="0" w:type="auto"/>
            <w:tcMar>
              <w:top w:w="100" w:type="dxa"/>
              <w:left w:w="100" w:type="dxa"/>
              <w:bottom w:w="100" w:type="dxa"/>
              <w:right w:w="100" w:type="dxa"/>
            </w:tcMar>
          </w:tcPr>
          <w:p w14:paraId="3419C6BE" w14:textId="77777777" w:rsidR="00B10381" w:rsidRDefault="00B10381" w:rsidP="0018248C">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7</w:t>
            </w:r>
          </w:p>
        </w:tc>
        <w:tc>
          <w:tcPr>
            <w:tcW w:w="0" w:type="auto"/>
            <w:tcMar>
              <w:top w:w="100" w:type="dxa"/>
              <w:left w:w="100" w:type="dxa"/>
              <w:bottom w:w="100" w:type="dxa"/>
              <w:right w:w="100" w:type="dxa"/>
            </w:tcMar>
          </w:tcPr>
          <w:p w14:paraId="5BEA2955" w14:textId="77777777" w:rsidR="00B10381" w:rsidRDefault="00B10381" w:rsidP="0018248C">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9.25</w:t>
            </w:r>
          </w:p>
        </w:tc>
      </w:tr>
      <w:tr w:rsidR="00B10381" w14:paraId="79771503" w14:textId="77777777" w:rsidTr="0018248C">
        <w:tc>
          <w:tcPr>
            <w:tcW w:w="0" w:type="auto"/>
            <w:tcBorders>
              <w:left w:val="single" w:sz="8" w:space="0" w:color="000000"/>
            </w:tcBorders>
            <w:tcMar>
              <w:top w:w="100" w:type="dxa"/>
              <w:left w:w="100" w:type="dxa"/>
              <w:bottom w:w="100" w:type="dxa"/>
              <w:right w:w="100" w:type="dxa"/>
            </w:tcMar>
          </w:tcPr>
          <w:p w14:paraId="62A43D0E" w14:textId="77777777" w:rsidR="00B10381" w:rsidRDefault="00B10381" w:rsidP="0018248C">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6005</w:t>
            </w:r>
          </w:p>
        </w:tc>
        <w:tc>
          <w:tcPr>
            <w:tcW w:w="0" w:type="auto"/>
            <w:tcMar>
              <w:top w:w="100" w:type="dxa"/>
              <w:left w:w="100" w:type="dxa"/>
              <w:bottom w:w="100" w:type="dxa"/>
              <w:right w:w="100" w:type="dxa"/>
            </w:tcMar>
          </w:tcPr>
          <w:p w14:paraId="51C71D33" w14:textId="77777777" w:rsidR="00B10381" w:rsidRDefault="00B10381" w:rsidP="0018248C">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4.93999</w:t>
            </w:r>
          </w:p>
        </w:tc>
        <w:tc>
          <w:tcPr>
            <w:tcW w:w="0" w:type="auto"/>
            <w:tcMar>
              <w:top w:w="100" w:type="dxa"/>
              <w:left w:w="100" w:type="dxa"/>
              <w:bottom w:w="100" w:type="dxa"/>
              <w:right w:w="100" w:type="dxa"/>
            </w:tcMar>
          </w:tcPr>
          <w:p w14:paraId="5EB80292" w14:textId="77777777" w:rsidR="00B10381" w:rsidRDefault="00B10381" w:rsidP="0018248C">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7</w:t>
            </w:r>
          </w:p>
        </w:tc>
        <w:tc>
          <w:tcPr>
            <w:tcW w:w="0" w:type="auto"/>
            <w:tcMar>
              <w:top w:w="100" w:type="dxa"/>
              <w:left w:w="100" w:type="dxa"/>
              <w:bottom w:w="100" w:type="dxa"/>
              <w:right w:w="100" w:type="dxa"/>
            </w:tcMar>
          </w:tcPr>
          <w:p w14:paraId="54477B19" w14:textId="77777777" w:rsidR="00B10381" w:rsidRDefault="00B10381" w:rsidP="0018248C">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5.5</w:t>
            </w:r>
          </w:p>
        </w:tc>
      </w:tr>
      <w:tr w:rsidR="00B10381" w14:paraId="2F32D430" w14:textId="77777777" w:rsidTr="0018248C">
        <w:tc>
          <w:tcPr>
            <w:tcW w:w="0" w:type="auto"/>
            <w:tcBorders>
              <w:left w:val="single" w:sz="8" w:space="0" w:color="000000"/>
            </w:tcBorders>
            <w:tcMar>
              <w:top w:w="100" w:type="dxa"/>
              <w:left w:w="100" w:type="dxa"/>
              <w:bottom w:w="100" w:type="dxa"/>
              <w:right w:w="100" w:type="dxa"/>
            </w:tcMar>
          </w:tcPr>
          <w:p w14:paraId="686E168A" w14:textId="77777777" w:rsidR="00B10381" w:rsidRDefault="00B10381" w:rsidP="0018248C">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553</w:t>
            </w:r>
          </w:p>
        </w:tc>
        <w:tc>
          <w:tcPr>
            <w:tcW w:w="0" w:type="auto"/>
            <w:tcMar>
              <w:top w:w="100" w:type="dxa"/>
              <w:left w:w="100" w:type="dxa"/>
              <w:bottom w:w="100" w:type="dxa"/>
              <w:right w:w="100" w:type="dxa"/>
            </w:tcMar>
          </w:tcPr>
          <w:p w14:paraId="62638F1C" w14:textId="77777777" w:rsidR="00B10381" w:rsidRDefault="00B10381" w:rsidP="0018248C">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4.8148</w:t>
            </w:r>
          </w:p>
        </w:tc>
        <w:tc>
          <w:tcPr>
            <w:tcW w:w="0" w:type="auto"/>
            <w:tcMar>
              <w:top w:w="100" w:type="dxa"/>
              <w:left w:w="100" w:type="dxa"/>
              <w:bottom w:w="100" w:type="dxa"/>
              <w:right w:w="100" w:type="dxa"/>
            </w:tcMar>
          </w:tcPr>
          <w:p w14:paraId="2076235A" w14:textId="77777777" w:rsidR="00B10381" w:rsidRDefault="00B10381" w:rsidP="0018248C">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300</w:t>
            </w:r>
          </w:p>
        </w:tc>
        <w:tc>
          <w:tcPr>
            <w:tcW w:w="0" w:type="auto"/>
            <w:tcMar>
              <w:top w:w="100" w:type="dxa"/>
              <w:left w:w="100" w:type="dxa"/>
              <w:bottom w:w="100" w:type="dxa"/>
              <w:right w:w="100" w:type="dxa"/>
            </w:tcMar>
          </w:tcPr>
          <w:p w14:paraId="6F370909" w14:textId="77777777" w:rsidR="00B10381" w:rsidRDefault="00B10381" w:rsidP="0018248C">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r>
      <w:tr w:rsidR="00B10381" w14:paraId="3DCA7CC4" w14:textId="77777777" w:rsidTr="0018248C">
        <w:tc>
          <w:tcPr>
            <w:tcW w:w="0" w:type="auto"/>
            <w:tcBorders>
              <w:left w:val="single" w:sz="8" w:space="0" w:color="000000"/>
            </w:tcBorders>
            <w:tcMar>
              <w:top w:w="100" w:type="dxa"/>
              <w:left w:w="100" w:type="dxa"/>
              <w:bottom w:w="100" w:type="dxa"/>
              <w:right w:w="100" w:type="dxa"/>
            </w:tcMar>
          </w:tcPr>
          <w:p w14:paraId="4C030ADB" w14:textId="77777777" w:rsidR="00B10381" w:rsidRDefault="00B10381" w:rsidP="0018248C">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59108</w:t>
            </w:r>
          </w:p>
        </w:tc>
        <w:tc>
          <w:tcPr>
            <w:tcW w:w="0" w:type="auto"/>
            <w:tcMar>
              <w:top w:w="100" w:type="dxa"/>
              <w:left w:w="100" w:type="dxa"/>
              <w:bottom w:w="100" w:type="dxa"/>
              <w:right w:w="100" w:type="dxa"/>
            </w:tcMar>
          </w:tcPr>
          <w:p w14:paraId="2BC45019" w14:textId="77777777" w:rsidR="00B10381" w:rsidRDefault="00B10381" w:rsidP="0018248C">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0769</w:t>
            </w:r>
          </w:p>
        </w:tc>
        <w:tc>
          <w:tcPr>
            <w:tcW w:w="0" w:type="auto"/>
            <w:tcMar>
              <w:top w:w="100" w:type="dxa"/>
              <w:left w:w="100" w:type="dxa"/>
              <w:bottom w:w="100" w:type="dxa"/>
              <w:right w:w="100" w:type="dxa"/>
            </w:tcMar>
          </w:tcPr>
          <w:p w14:paraId="25418F13" w14:textId="77777777" w:rsidR="00B10381" w:rsidRDefault="00B10381" w:rsidP="0018248C">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00</w:t>
            </w:r>
          </w:p>
        </w:tc>
        <w:tc>
          <w:tcPr>
            <w:tcW w:w="0" w:type="auto"/>
            <w:tcMar>
              <w:top w:w="100" w:type="dxa"/>
              <w:left w:w="100" w:type="dxa"/>
              <w:bottom w:w="100" w:type="dxa"/>
              <w:right w:w="100" w:type="dxa"/>
            </w:tcMar>
          </w:tcPr>
          <w:p w14:paraId="5F1A8406" w14:textId="77777777" w:rsidR="00B10381" w:rsidRDefault="00B10381" w:rsidP="0018248C">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000</w:t>
            </w:r>
          </w:p>
        </w:tc>
      </w:tr>
    </w:tbl>
    <w:p w14:paraId="00000064" w14:textId="0345671D" w:rsidR="009956E8" w:rsidRDefault="009956E8"/>
    <w:p w14:paraId="1891875A" w14:textId="7E1E4DCF" w:rsidR="00B10381" w:rsidRPr="00B10381" w:rsidRDefault="00B10381">
      <w:pPr>
        <w:rPr>
          <w:sz w:val="22"/>
          <w:szCs w:val="22"/>
        </w:rPr>
      </w:pPr>
      <w:r w:rsidRPr="00B10381">
        <w:rPr>
          <w:sz w:val="22"/>
          <w:szCs w:val="22"/>
        </w:rPr>
        <w:t>Table 1:</w:t>
      </w:r>
      <w:r>
        <w:rPr>
          <w:sz w:val="22"/>
          <w:szCs w:val="22"/>
        </w:rPr>
        <w:t xml:space="preserve"> Locational and </w:t>
      </w:r>
      <w:r w:rsidRPr="00B10381">
        <w:rPr>
          <w:sz w:val="22"/>
          <w:szCs w:val="22"/>
        </w:rPr>
        <w:t>depth information for each of the 17 sampling stations. “OS” refers to pelagic locations (i.e., “Offshore”), whereas other site abbreviations refer to littoral sampling locations.</w:t>
      </w:r>
    </w:p>
    <w:p w14:paraId="00000065" w14:textId="77777777" w:rsidR="009956E8" w:rsidRPr="00D87563" w:rsidRDefault="009956E8"/>
    <w:p w14:paraId="00000066" w14:textId="3EB1661C" w:rsidR="009956E8" w:rsidRPr="00D87563" w:rsidRDefault="009956E8">
      <w:pPr>
        <w:jc w:val="center"/>
        <w:rPr>
          <w:strike/>
        </w:rPr>
      </w:pPr>
    </w:p>
    <w:sectPr w:rsidR="009956E8" w:rsidRPr="00D87563" w:rsidSect="004B0121">
      <w:pgSz w:w="15840" w:h="12240" w:orient="landscape"/>
      <w:pgMar w:top="1170" w:right="1440" w:bottom="1440" w:left="1440" w:header="720" w:footer="720" w:gutter="0"/>
      <w:pgNumType w:start="1"/>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Hampton, Stephanie" w:date="2020-10-24T09:21:00Z" w:initials="HS">
    <w:p w14:paraId="0D23B902" w14:textId="2F2D5741" w:rsidR="0018248C" w:rsidRDefault="0018248C">
      <w:pPr>
        <w:pStyle w:val="CommentText"/>
      </w:pPr>
      <w:r>
        <w:rPr>
          <w:rStyle w:val="CommentReference"/>
        </w:rPr>
        <w:annotationRef/>
      </w:r>
      <w:r>
        <w:t>A little too cute, IMO, but I’m sure others will like it and I won’t get in your way on this one… (eye roll)</w:t>
      </w:r>
    </w:p>
  </w:comment>
  <w:comment w:id="1" w:author="Hampton, Stephanie" w:date="2020-10-24T09:34:00Z" w:initials="HS">
    <w:p w14:paraId="29502592" w14:textId="17EA9F95" w:rsidR="0018248C" w:rsidRDefault="0018248C">
      <w:pPr>
        <w:pStyle w:val="CommentText"/>
      </w:pPr>
      <w:r>
        <w:rPr>
          <w:rStyle w:val="CommentReference"/>
        </w:rPr>
        <w:annotationRef/>
      </w:r>
      <w:r>
        <w:t xml:space="preserve">Suggest including only those authors who contributed directly to the data or analysis in this </w:t>
      </w:r>
      <w:proofErr w:type="spellStart"/>
      <w:r>
        <w:t>ms</w:t>
      </w:r>
      <w:proofErr w:type="spellEnd"/>
      <w:r>
        <w:t xml:space="preserve">… on the other hand, that is probably everyone except Maxim, who Russian custom dictates </w:t>
      </w:r>
      <w:proofErr w:type="gramStart"/>
      <w:r>
        <w:t>has</w:t>
      </w:r>
      <w:proofErr w:type="gramEnd"/>
      <w:r>
        <w:t xml:space="preserve"> to be included, so maybe just put me last again, and then order based on contributions to data collection and organization, coding, </w:t>
      </w:r>
      <w:proofErr w:type="spellStart"/>
      <w:r>
        <w:t>etc</w:t>
      </w:r>
      <w:proofErr w:type="spellEnd"/>
    </w:p>
  </w:comment>
  <w:comment w:id="2" w:author="Hampton, Stephanie" w:date="2020-10-24T09:38:00Z" w:initials="HS">
    <w:p w14:paraId="4E3FEC67" w14:textId="1BC84BBB" w:rsidR="0018248C" w:rsidRDefault="0018248C">
      <w:pPr>
        <w:pStyle w:val="CommentText"/>
      </w:pPr>
      <w:r>
        <w:rPr>
          <w:rStyle w:val="CommentReference"/>
        </w:rPr>
        <w:annotationRef/>
      </w:r>
      <w:r>
        <w:t>What does intensity mean? rephrase</w:t>
      </w:r>
    </w:p>
  </w:comment>
  <w:comment w:id="3" w:author="Hampton, Stephanie" w:date="2020-10-24T09:43:00Z" w:initials="HS">
    <w:p w14:paraId="077DCB59" w14:textId="04FE5CBE" w:rsidR="0018248C" w:rsidRDefault="0018248C">
      <w:pPr>
        <w:pStyle w:val="CommentText"/>
      </w:pPr>
      <w:r>
        <w:rPr>
          <w:rStyle w:val="CommentReference"/>
        </w:rPr>
        <w:annotationRef/>
      </w:r>
      <w:r>
        <w:t>This is a long sentence… I’m conflicted about fixing it for you (as a co-author vs a mentor) but it needs to be fixed</w:t>
      </w:r>
    </w:p>
  </w:comment>
  <w:comment w:id="4" w:author="Hampton, Stephanie" w:date="2020-10-24T09:45:00Z" w:initials="HS">
    <w:p w14:paraId="6C088369" w14:textId="4833A187" w:rsidR="0018248C" w:rsidRDefault="0018248C">
      <w:pPr>
        <w:pStyle w:val="CommentText"/>
      </w:pPr>
      <w:r>
        <w:rPr>
          <w:rStyle w:val="CommentReference"/>
        </w:rPr>
        <w:annotationRef/>
      </w:r>
      <w:r>
        <w:t>Circular logic</w:t>
      </w:r>
    </w:p>
  </w:comment>
  <w:comment w:id="6" w:author="Hampton, Stephanie" w:date="2020-10-24T09:47:00Z" w:initials="HS">
    <w:p w14:paraId="40FEC4A3" w14:textId="48EF2E81" w:rsidR="0018248C" w:rsidRDefault="0018248C">
      <w:pPr>
        <w:pStyle w:val="CommentText"/>
      </w:pPr>
      <w:r>
        <w:rPr>
          <w:rStyle w:val="CommentReference"/>
        </w:rPr>
        <w:annotationRef/>
      </w:r>
      <w:r>
        <w:t>The word “extensive” doesn’t mean anything specific I think? At least in this context… what is extensive computation?</w:t>
      </w:r>
    </w:p>
  </w:comment>
  <w:comment w:id="7" w:author="Hampton, Stephanie" w:date="2020-10-24T10:06:00Z" w:initials="HS">
    <w:p w14:paraId="47833743" w14:textId="428019F0" w:rsidR="0018248C" w:rsidRDefault="0018248C">
      <w:pPr>
        <w:pStyle w:val="CommentText"/>
      </w:pPr>
      <w:r>
        <w:rPr>
          <w:rStyle w:val="CommentReference"/>
        </w:rPr>
        <w:annotationRef/>
      </w:r>
      <w:r>
        <w:t>Do you think this is true?</w:t>
      </w:r>
    </w:p>
  </w:comment>
  <w:comment w:id="8" w:author="Hampton, Stephanie" w:date="2020-10-24T10:10:00Z" w:initials="HS">
    <w:p w14:paraId="1797FC9B" w14:textId="103281E5" w:rsidR="0018248C" w:rsidRDefault="0018248C">
      <w:pPr>
        <w:pStyle w:val="CommentText"/>
      </w:pPr>
      <w:r>
        <w:rPr>
          <w:rStyle w:val="CommentReference"/>
        </w:rPr>
        <w:annotationRef/>
      </w:r>
      <w:r>
        <w:t xml:space="preserve">Can you doublecheck me that she says </w:t>
      </w:r>
      <w:proofErr w:type="gramStart"/>
      <w:r>
        <w:t>this?,</w:t>
      </w:r>
      <w:proofErr w:type="gramEnd"/>
      <w:r>
        <w:t xml:space="preserve"> or do we back calculate from something else? I’m trying to strengthen the argument that this data set is significant enough for publication</w:t>
      </w:r>
    </w:p>
  </w:comment>
  <w:comment w:id="9" w:author="Hampton, Stephanie" w:date="2020-10-24T10:03:00Z" w:initials="HS">
    <w:p w14:paraId="27F4806B" w14:textId="5DCDAAFF" w:rsidR="0018248C" w:rsidRDefault="0018248C">
      <w:pPr>
        <w:pStyle w:val="CommentText"/>
      </w:pPr>
      <w:r>
        <w:rPr>
          <w:rStyle w:val="CommentReference"/>
        </w:rPr>
        <w:annotationRef/>
      </w:r>
      <w:r>
        <w:t>This sentence looks like we are trying to get citations so I deleted – if there is a reason to cite both, please spell out</w:t>
      </w:r>
    </w:p>
  </w:comment>
  <w:comment w:id="11" w:author="Meyer, Michael Frederick" w:date="2020-08-27T10:41:00Z" w:initials="MMF">
    <w:p w14:paraId="2A75E415" w14:textId="6BDFBAEF" w:rsidR="0018248C" w:rsidRDefault="0018248C" w:rsidP="0077579F">
      <w:pPr>
        <w:pStyle w:val="CommentText"/>
      </w:pPr>
      <w:r>
        <w:rPr>
          <w:rStyle w:val="CommentReference"/>
        </w:rPr>
        <w:annotationRef/>
      </w:r>
      <w:r>
        <w:t xml:space="preserve">This is the section that I am most unsure of. </w:t>
      </w:r>
    </w:p>
    <w:p w14:paraId="01135B8A" w14:textId="5EAB6239" w:rsidR="0018248C" w:rsidRDefault="0018248C" w:rsidP="0077579F">
      <w:pPr>
        <w:pStyle w:val="CommentText"/>
      </w:pPr>
    </w:p>
    <w:p w14:paraId="6FE3FB2C" w14:textId="51696258" w:rsidR="0018248C" w:rsidRDefault="0018248C" w:rsidP="0077579F">
      <w:pPr>
        <w:pStyle w:val="CommentText"/>
      </w:pPr>
      <w:r>
        <w:t xml:space="preserve">Some text is pasted from the analytics </w:t>
      </w:r>
      <w:proofErr w:type="spellStart"/>
      <w:r>
        <w:t>ms</w:t>
      </w:r>
      <w:proofErr w:type="spellEnd"/>
      <w:r>
        <w:t xml:space="preserve">, but I did my best to at least cut text so most sentences read differently. </w:t>
      </w:r>
    </w:p>
    <w:p w14:paraId="4D59E294" w14:textId="101F1DB2" w:rsidR="0018248C" w:rsidRDefault="0018248C">
      <w:pPr>
        <w:pStyle w:val="CommentText"/>
      </w:pPr>
    </w:p>
  </w:comment>
  <w:comment w:id="12" w:author="Hampton, Stephanie" w:date="2020-10-24T09:32:00Z" w:initials="HS">
    <w:p w14:paraId="1DB7BDAC" w14:textId="16344635" w:rsidR="0018248C" w:rsidRDefault="0018248C">
      <w:pPr>
        <w:pStyle w:val="CommentText"/>
      </w:pPr>
      <w:r>
        <w:rPr>
          <w:rStyle w:val="CommentReference"/>
        </w:rPr>
        <w:annotationRef/>
      </w:r>
      <w:r>
        <w:t>Yeah, this is hard to avoid – probably the text for IDW will change as it goes through review</w:t>
      </w:r>
    </w:p>
  </w:comment>
  <w:comment w:id="23" w:author="Hampton, Stephanie" w:date="2020-10-24T09:28:00Z" w:initials="HS">
    <w:p w14:paraId="7CF64124" w14:textId="24BCF414" w:rsidR="0018248C" w:rsidRDefault="0018248C">
      <w:pPr>
        <w:pStyle w:val="CommentText"/>
      </w:pPr>
      <w:r>
        <w:rPr>
          <w:rStyle w:val="CommentReference"/>
        </w:rPr>
        <w:annotationRef/>
      </w:r>
      <w:r>
        <w:t>What does this mean? rephrase</w:t>
      </w:r>
    </w:p>
  </w:comment>
  <w:comment w:id="24" w:author="Hampton, Stephanie" w:date="2020-10-24T09:28:00Z" w:initials="HS">
    <w:p w14:paraId="7FEC60B4" w14:textId="258573EC" w:rsidR="0018248C" w:rsidRDefault="0018248C">
      <w:pPr>
        <w:pStyle w:val="CommentText"/>
      </w:pPr>
      <w:r>
        <w:rPr>
          <w:rStyle w:val="CommentReference"/>
        </w:rPr>
        <w:annotationRef/>
      </w:r>
      <w:proofErr w:type="gramStart"/>
      <w:r>
        <w:t>Also</w:t>
      </w:r>
      <w:proofErr w:type="gramEnd"/>
      <w:r>
        <w:t xml:space="preserve"> don’t understand what this means</w:t>
      </w:r>
    </w:p>
  </w:comment>
  <w:comment w:id="25" w:author="Meyer, Michael Frederick" w:date="2020-08-27T10:43:00Z" w:initials="MMF">
    <w:p w14:paraId="174716F2" w14:textId="27E7C440" w:rsidR="0018248C" w:rsidRDefault="0018248C">
      <w:pPr>
        <w:pStyle w:val="CommentText"/>
      </w:pPr>
      <w:r>
        <w:rPr>
          <w:rStyle w:val="CommentReference"/>
        </w:rPr>
        <w:annotationRef/>
      </w:r>
      <w:r>
        <w:t>Not sure we got this one. Maybe a nod to water quality portal? But as far as I know, there are no other existing datase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D23B902" w15:done="0"/>
  <w15:commentEx w15:paraId="29502592" w15:done="0"/>
  <w15:commentEx w15:paraId="4E3FEC67" w15:done="0"/>
  <w15:commentEx w15:paraId="077DCB59" w15:done="0"/>
  <w15:commentEx w15:paraId="6C088369" w15:done="0"/>
  <w15:commentEx w15:paraId="40FEC4A3" w15:done="0"/>
  <w15:commentEx w15:paraId="47833743" w15:done="0"/>
  <w15:commentEx w15:paraId="1797FC9B" w15:done="0"/>
  <w15:commentEx w15:paraId="27F4806B" w15:done="0"/>
  <w15:commentEx w15:paraId="4D59E294" w15:done="0"/>
  <w15:commentEx w15:paraId="1DB7BDAC" w15:paraIdParent="4D59E294" w15:done="0"/>
  <w15:commentEx w15:paraId="7CF64124" w15:done="0"/>
  <w15:commentEx w15:paraId="7FEC60B4" w15:done="0"/>
  <w15:commentEx w15:paraId="174716F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D23B902" w16cid:durableId="233EAB1B"/>
  <w16cid:commentId w16cid:paraId="29502592" w16cid:durableId="233EAB1C"/>
  <w16cid:commentId w16cid:paraId="4E3FEC67" w16cid:durableId="233EAB1D"/>
  <w16cid:commentId w16cid:paraId="077DCB59" w16cid:durableId="233EAB1E"/>
  <w16cid:commentId w16cid:paraId="6C088369" w16cid:durableId="233EAB1F"/>
  <w16cid:commentId w16cid:paraId="40FEC4A3" w16cid:durableId="233EAB20"/>
  <w16cid:commentId w16cid:paraId="47833743" w16cid:durableId="233EAB21"/>
  <w16cid:commentId w16cid:paraId="1797FC9B" w16cid:durableId="233EAB22"/>
  <w16cid:commentId w16cid:paraId="27F4806B" w16cid:durableId="233EAB23"/>
  <w16cid:commentId w16cid:paraId="4D59E294" w16cid:durableId="22F20C56"/>
  <w16cid:commentId w16cid:paraId="1DB7BDAC" w16cid:durableId="233EAB25"/>
  <w16cid:commentId w16cid:paraId="7CF64124" w16cid:durableId="233EAB27"/>
  <w16cid:commentId w16cid:paraId="7FEC60B4" w16cid:durableId="233EAB28"/>
  <w16cid:commentId w16cid:paraId="174716F2" w16cid:durableId="22F20CE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E42F072" w14:textId="77777777" w:rsidR="00F16CF1" w:rsidRDefault="00F16CF1">
      <w:r>
        <w:separator/>
      </w:r>
    </w:p>
  </w:endnote>
  <w:endnote w:type="continuationSeparator" w:id="0">
    <w:p w14:paraId="0D07C4AB" w14:textId="77777777" w:rsidR="00F16CF1" w:rsidRDefault="00F16CF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00006C" w14:textId="77777777" w:rsidR="0018248C" w:rsidRDefault="0018248C">
    <w:pPr>
      <w:pBdr>
        <w:top w:val="nil"/>
        <w:left w:val="nil"/>
        <w:bottom w:val="nil"/>
        <w:right w:val="nil"/>
        <w:between w:val="nil"/>
      </w:pBdr>
      <w:tabs>
        <w:tab w:val="center" w:pos="4680"/>
        <w:tab w:val="right" w:pos="9360"/>
      </w:tabs>
      <w:jc w:val="center"/>
      <w:rPr>
        <w:rFonts w:ascii="Calibri" w:eastAsia="Calibri" w:hAnsi="Calibri" w:cs="Calibri"/>
        <w:color w:val="000000"/>
        <w:sz w:val="22"/>
        <w:szCs w:val="22"/>
      </w:rPr>
    </w:pPr>
    <w:r>
      <w:rPr>
        <w:rFonts w:ascii="Calibri" w:eastAsia="Calibri" w:hAnsi="Calibri" w:cs="Calibri"/>
        <w:color w:val="000000"/>
        <w:sz w:val="22"/>
        <w:szCs w:val="22"/>
      </w:rPr>
      <w:fldChar w:fldCharType="begin"/>
    </w:r>
    <w:r>
      <w:rPr>
        <w:rFonts w:ascii="Calibri" w:eastAsia="Calibri" w:hAnsi="Calibri" w:cs="Calibri"/>
        <w:color w:val="000000"/>
        <w:sz w:val="22"/>
        <w:szCs w:val="22"/>
      </w:rPr>
      <w:instrText>PAGE</w:instrText>
    </w:r>
    <w:r>
      <w:rPr>
        <w:rFonts w:ascii="Calibri" w:eastAsia="Calibri" w:hAnsi="Calibri" w:cs="Calibri"/>
        <w:color w:val="000000"/>
        <w:sz w:val="22"/>
        <w:szCs w:val="22"/>
      </w:rPr>
      <w:fldChar w:fldCharType="end"/>
    </w:r>
  </w:p>
  <w:p w14:paraId="0000006D" w14:textId="77777777" w:rsidR="0018248C" w:rsidRDefault="0018248C">
    <w:pPr>
      <w:pBdr>
        <w:top w:val="nil"/>
        <w:left w:val="nil"/>
        <w:bottom w:val="nil"/>
        <w:right w:val="nil"/>
        <w:between w:val="nil"/>
      </w:pBdr>
      <w:tabs>
        <w:tab w:val="center" w:pos="4680"/>
        <w:tab w:val="right" w:pos="9360"/>
      </w:tabs>
      <w:rPr>
        <w:rFonts w:ascii="Calibri" w:eastAsia="Calibri" w:hAnsi="Calibri" w:cs="Calibri"/>
        <w:color w:val="000000"/>
        <w:sz w:val="22"/>
        <w:szCs w:val="22"/>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000068" w14:textId="2BFA3141" w:rsidR="0018248C" w:rsidRDefault="0018248C">
    <w:pPr>
      <w:pBdr>
        <w:top w:val="nil"/>
        <w:left w:val="nil"/>
        <w:bottom w:val="nil"/>
        <w:right w:val="nil"/>
        <w:between w:val="nil"/>
      </w:pBdr>
      <w:tabs>
        <w:tab w:val="center" w:pos="4680"/>
        <w:tab w:val="right" w:pos="9360"/>
      </w:tabs>
      <w:jc w:val="center"/>
      <w:rPr>
        <w:rFonts w:ascii="Calibri" w:eastAsia="Calibri" w:hAnsi="Calibri" w:cs="Calibri"/>
        <w:color w:val="000000"/>
        <w:sz w:val="22"/>
        <w:szCs w:val="22"/>
      </w:rPr>
    </w:pPr>
  </w:p>
  <w:p w14:paraId="00000069" w14:textId="77777777" w:rsidR="0018248C" w:rsidRDefault="0018248C">
    <w:pPr>
      <w:pBdr>
        <w:top w:val="nil"/>
        <w:left w:val="nil"/>
        <w:bottom w:val="nil"/>
        <w:right w:val="nil"/>
        <w:between w:val="nil"/>
      </w:pBdr>
      <w:tabs>
        <w:tab w:val="center" w:pos="4680"/>
        <w:tab w:val="right" w:pos="9360"/>
      </w:tabs>
      <w:rPr>
        <w:rFonts w:ascii="Calibri" w:eastAsia="Calibri" w:hAnsi="Calibri" w:cs="Calibri"/>
        <w:color w:val="000000"/>
        <w:sz w:val="22"/>
        <w:szCs w:val="2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F445600" w14:textId="77777777" w:rsidR="00F16CF1" w:rsidRDefault="00F16CF1">
      <w:r>
        <w:separator/>
      </w:r>
    </w:p>
  </w:footnote>
  <w:footnote w:type="continuationSeparator" w:id="0">
    <w:p w14:paraId="7C315E74" w14:textId="77777777" w:rsidR="00F16CF1" w:rsidRDefault="00F16CF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00006B" w14:textId="77777777" w:rsidR="0018248C" w:rsidRDefault="0018248C">
    <w:pPr>
      <w:pBdr>
        <w:top w:val="nil"/>
        <w:left w:val="nil"/>
        <w:bottom w:val="nil"/>
        <w:right w:val="nil"/>
        <w:between w:val="nil"/>
      </w:pBdr>
      <w:tabs>
        <w:tab w:val="center" w:pos="4680"/>
        <w:tab w:val="right" w:pos="9360"/>
      </w:tabs>
      <w:rPr>
        <w:rFonts w:ascii="Calibri" w:eastAsia="Calibri" w:hAnsi="Calibri" w:cs="Calibri"/>
        <w:color w:val="000000"/>
        <w:sz w:val="22"/>
        <w:szCs w:val="22"/>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000067" w14:textId="77777777" w:rsidR="0018248C" w:rsidRDefault="0018248C">
    <w:pPr>
      <w:pBdr>
        <w:top w:val="nil"/>
        <w:left w:val="nil"/>
        <w:bottom w:val="nil"/>
        <w:right w:val="nil"/>
        <w:between w:val="nil"/>
      </w:pBdr>
      <w:tabs>
        <w:tab w:val="center" w:pos="4680"/>
        <w:tab w:val="right" w:pos="9360"/>
      </w:tabs>
      <w:jc w:val="right"/>
      <w:rPr>
        <w:rFonts w:ascii="Calibri" w:eastAsia="Calibri" w:hAnsi="Calibri" w:cs="Calibri"/>
        <w:i/>
        <w:color w:val="000000"/>
        <w:sz w:val="18"/>
        <w:szCs w:val="18"/>
      </w:rPr>
    </w:pPr>
    <w:r>
      <w:rPr>
        <w:rFonts w:ascii="Calibri" w:eastAsia="Calibri" w:hAnsi="Calibri" w:cs="Calibri"/>
        <w:i/>
        <w:sz w:val="18"/>
        <w:szCs w:val="18"/>
      </w:rPr>
      <w:t>Limnology &amp; Oceanography Letters: Data Article Template</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00006A" w14:textId="77777777" w:rsidR="0018248C" w:rsidRDefault="0018248C">
    <w:pPr>
      <w:pBdr>
        <w:top w:val="nil"/>
        <w:left w:val="nil"/>
        <w:bottom w:val="nil"/>
        <w:right w:val="nil"/>
        <w:between w:val="nil"/>
      </w:pBdr>
      <w:tabs>
        <w:tab w:val="center" w:pos="4680"/>
        <w:tab w:val="right" w:pos="9360"/>
      </w:tabs>
      <w:rPr>
        <w:rFonts w:ascii="Calibri" w:eastAsia="Calibri" w:hAnsi="Calibri" w:cs="Calibri"/>
        <w:color w:val="000000"/>
        <w:sz w:val="22"/>
        <w:szCs w:val="22"/>
      </w:rPr>
    </w:pP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Hampton, Stephanie">
    <w15:presenceInfo w15:providerId="None" w15:userId="Hampton, Stephanie"/>
  </w15:person>
  <w15:person w15:author="Meyer, Michael Frederick">
    <w15:presenceInfo w15:providerId="AD" w15:userId="S-1-5-21-861567501-115176313-682003330-3860430"/>
  </w15:person>
  <w15:person w15:author="Aaron Galloway">
    <w15:presenceInfo w15:providerId="Windows Live" w15:userId="897f2e2594ad23a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956E8"/>
    <w:rsid w:val="00012F81"/>
    <w:rsid w:val="00031A36"/>
    <w:rsid w:val="00045DBB"/>
    <w:rsid w:val="00047794"/>
    <w:rsid w:val="00087094"/>
    <w:rsid w:val="00097E8E"/>
    <w:rsid w:val="000C3774"/>
    <w:rsid w:val="000D39B9"/>
    <w:rsid w:val="000D631A"/>
    <w:rsid w:val="000D7242"/>
    <w:rsid w:val="000F040B"/>
    <w:rsid w:val="000F33B3"/>
    <w:rsid w:val="000F6074"/>
    <w:rsid w:val="00132A72"/>
    <w:rsid w:val="00164694"/>
    <w:rsid w:val="001769E5"/>
    <w:rsid w:val="0018248C"/>
    <w:rsid w:val="00192EF6"/>
    <w:rsid w:val="00193C4A"/>
    <w:rsid w:val="001F692E"/>
    <w:rsid w:val="00247471"/>
    <w:rsid w:val="002862B7"/>
    <w:rsid w:val="002A508A"/>
    <w:rsid w:val="002F0AC7"/>
    <w:rsid w:val="00322753"/>
    <w:rsid w:val="00334E01"/>
    <w:rsid w:val="00342554"/>
    <w:rsid w:val="00354123"/>
    <w:rsid w:val="003925D1"/>
    <w:rsid w:val="0039718C"/>
    <w:rsid w:val="003B3400"/>
    <w:rsid w:val="003F3A49"/>
    <w:rsid w:val="00434D3F"/>
    <w:rsid w:val="00440591"/>
    <w:rsid w:val="00453730"/>
    <w:rsid w:val="004808AA"/>
    <w:rsid w:val="00487E5A"/>
    <w:rsid w:val="004B0121"/>
    <w:rsid w:val="004B30F1"/>
    <w:rsid w:val="004C051D"/>
    <w:rsid w:val="004E3300"/>
    <w:rsid w:val="00570225"/>
    <w:rsid w:val="005842AF"/>
    <w:rsid w:val="005A6157"/>
    <w:rsid w:val="005B0DA3"/>
    <w:rsid w:val="005B6D06"/>
    <w:rsid w:val="00606362"/>
    <w:rsid w:val="00625B3E"/>
    <w:rsid w:val="00641685"/>
    <w:rsid w:val="00641893"/>
    <w:rsid w:val="0066218C"/>
    <w:rsid w:val="0067747D"/>
    <w:rsid w:val="006846A1"/>
    <w:rsid w:val="006A1C88"/>
    <w:rsid w:val="006B0CD5"/>
    <w:rsid w:val="006B2FFE"/>
    <w:rsid w:val="006B5814"/>
    <w:rsid w:val="006D3FA9"/>
    <w:rsid w:val="006F13A3"/>
    <w:rsid w:val="007153E8"/>
    <w:rsid w:val="00721DFB"/>
    <w:rsid w:val="00731556"/>
    <w:rsid w:val="007408C0"/>
    <w:rsid w:val="0077579F"/>
    <w:rsid w:val="007856D6"/>
    <w:rsid w:val="007B6309"/>
    <w:rsid w:val="008615DC"/>
    <w:rsid w:val="008949B7"/>
    <w:rsid w:val="008A03F1"/>
    <w:rsid w:val="008F7B2D"/>
    <w:rsid w:val="009574CD"/>
    <w:rsid w:val="00981DF3"/>
    <w:rsid w:val="009956E8"/>
    <w:rsid w:val="009A07E9"/>
    <w:rsid w:val="009A29EA"/>
    <w:rsid w:val="009B4412"/>
    <w:rsid w:val="009B4DF1"/>
    <w:rsid w:val="009C6B31"/>
    <w:rsid w:val="009D204F"/>
    <w:rsid w:val="009F6610"/>
    <w:rsid w:val="00A428AE"/>
    <w:rsid w:val="00A8400F"/>
    <w:rsid w:val="00A8718B"/>
    <w:rsid w:val="00AB4A75"/>
    <w:rsid w:val="00AB72AA"/>
    <w:rsid w:val="00AC71C2"/>
    <w:rsid w:val="00AD5653"/>
    <w:rsid w:val="00AE45BA"/>
    <w:rsid w:val="00AF60F8"/>
    <w:rsid w:val="00AF6302"/>
    <w:rsid w:val="00B10381"/>
    <w:rsid w:val="00B1439B"/>
    <w:rsid w:val="00B22E05"/>
    <w:rsid w:val="00B853E5"/>
    <w:rsid w:val="00B8620B"/>
    <w:rsid w:val="00B94B6D"/>
    <w:rsid w:val="00BA2B15"/>
    <w:rsid w:val="00BB005D"/>
    <w:rsid w:val="00BC3E51"/>
    <w:rsid w:val="00BC6A79"/>
    <w:rsid w:val="00BE6C57"/>
    <w:rsid w:val="00C03C83"/>
    <w:rsid w:val="00C316F5"/>
    <w:rsid w:val="00C34B40"/>
    <w:rsid w:val="00C42C3E"/>
    <w:rsid w:val="00C900D5"/>
    <w:rsid w:val="00CB7741"/>
    <w:rsid w:val="00D14AB9"/>
    <w:rsid w:val="00D219F9"/>
    <w:rsid w:val="00D42F9E"/>
    <w:rsid w:val="00D46E53"/>
    <w:rsid w:val="00D6763D"/>
    <w:rsid w:val="00D87563"/>
    <w:rsid w:val="00DC22BF"/>
    <w:rsid w:val="00DC792B"/>
    <w:rsid w:val="00DF136B"/>
    <w:rsid w:val="00DF5D3F"/>
    <w:rsid w:val="00E11F1F"/>
    <w:rsid w:val="00E233D9"/>
    <w:rsid w:val="00E47643"/>
    <w:rsid w:val="00EA5934"/>
    <w:rsid w:val="00EB2152"/>
    <w:rsid w:val="00EB500E"/>
    <w:rsid w:val="00ED3B19"/>
    <w:rsid w:val="00EE0669"/>
    <w:rsid w:val="00EE46A1"/>
    <w:rsid w:val="00F04096"/>
    <w:rsid w:val="00F15F8B"/>
    <w:rsid w:val="00F16CF1"/>
    <w:rsid w:val="00F3782F"/>
    <w:rsid w:val="00F84029"/>
    <w:rsid w:val="00F938EC"/>
    <w:rsid w:val="00FB2C2B"/>
    <w:rsid w:val="00FE657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471B18"/>
  <w15:docId w15:val="{36C6B95F-1111-4775-8694-2655496255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153E8"/>
  </w:style>
  <w:style w:type="paragraph" w:styleId="Heading1">
    <w:name w:val="heading 1"/>
    <w:basedOn w:val="Normal"/>
    <w:next w:val="Normal"/>
    <w:uiPriority w:val="9"/>
    <w:qFormat/>
    <w:pPr>
      <w:keepNext/>
      <w:keepLines/>
      <w:spacing w:before="240" w:line="259" w:lineRule="auto"/>
      <w:outlineLvl w:val="0"/>
    </w:pPr>
    <w:rPr>
      <w:rFonts w:ascii="Calibri" w:eastAsia="Calibri" w:hAnsi="Calibri" w:cs="Calibri"/>
      <w:color w:val="2F5496"/>
      <w:sz w:val="32"/>
      <w:szCs w:val="32"/>
    </w:rPr>
  </w:style>
  <w:style w:type="paragraph" w:styleId="Heading2">
    <w:name w:val="heading 2"/>
    <w:basedOn w:val="Normal"/>
    <w:next w:val="Normal"/>
    <w:uiPriority w:val="9"/>
    <w:semiHidden/>
    <w:unhideWhenUsed/>
    <w:qFormat/>
    <w:pPr>
      <w:keepNext/>
      <w:keepLines/>
      <w:spacing w:before="40" w:line="259" w:lineRule="auto"/>
      <w:ind w:left="720"/>
      <w:outlineLvl w:val="1"/>
    </w:pPr>
    <w:rPr>
      <w:rFonts w:ascii="Calibri" w:eastAsia="Calibri" w:hAnsi="Calibri" w:cs="Calibri"/>
      <w:color w:val="2F5496"/>
      <w:sz w:val="26"/>
      <w:szCs w:val="26"/>
    </w:rPr>
  </w:style>
  <w:style w:type="paragraph" w:styleId="Heading3">
    <w:name w:val="heading 3"/>
    <w:basedOn w:val="Normal"/>
    <w:next w:val="Normal"/>
    <w:uiPriority w:val="9"/>
    <w:semiHidden/>
    <w:unhideWhenUsed/>
    <w:qFormat/>
    <w:pPr>
      <w:keepNext/>
      <w:keepLines/>
      <w:spacing w:before="40"/>
      <w:ind w:left="1440"/>
      <w:outlineLvl w:val="2"/>
    </w:pPr>
    <w:rPr>
      <w:rFonts w:ascii="Calibri" w:eastAsia="Calibri" w:hAnsi="Calibri" w:cs="Calibri"/>
      <w:color w:val="1F3863"/>
    </w:rPr>
  </w:style>
  <w:style w:type="paragraph" w:styleId="Heading4">
    <w:name w:val="heading 4"/>
    <w:basedOn w:val="Normal"/>
    <w:next w:val="Normal"/>
    <w:uiPriority w:val="9"/>
    <w:semiHidden/>
    <w:unhideWhenUsed/>
    <w:qFormat/>
    <w:pPr>
      <w:keepNext/>
      <w:keepLines/>
      <w:spacing w:before="40"/>
      <w:ind w:left="2160"/>
      <w:outlineLvl w:val="3"/>
    </w:pPr>
    <w:rPr>
      <w:rFonts w:ascii="Calibri" w:eastAsia="Calibri" w:hAnsi="Calibri" w:cs="Calibri"/>
      <w:i/>
      <w:color w:val="2F5496"/>
    </w:rPr>
  </w:style>
  <w:style w:type="paragraph" w:styleId="Heading5">
    <w:name w:val="heading 5"/>
    <w:basedOn w:val="Normal"/>
    <w:next w:val="Normal"/>
    <w:uiPriority w:val="9"/>
    <w:semiHidden/>
    <w:unhideWhenUsed/>
    <w:qFormat/>
    <w:pPr>
      <w:keepNext/>
      <w:keepLines/>
      <w:spacing w:before="40"/>
      <w:ind w:left="2880"/>
      <w:outlineLvl w:val="4"/>
    </w:pPr>
    <w:rPr>
      <w:rFonts w:ascii="Calibri" w:eastAsia="Calibri" w:hAnsi="Calibri" w:cs="Calibri"/>
      <w:color w:val="2F5496"/>
    </w:rPr>
  </w:style>
  <w:style w:type="paragraph" w:styleId="Heading6">
    <w:name w:val="heading 6"/>
    <w:basedOn w:val="Normal"/>
    <w:next w:val="Normal"/>
    <w:uiPriority w:val="9"/>
    <w:semiHidden/>
    <w:unhideWhenUsed/>
    <w:qFormat/>
    <w:pPr>
      <w:keepNext/>
      <w:keepLines/>
      <w:spacing w:before="40"/>
      <w:ind w:left="3600"/>
      <w:outlineLvl w:val="5"/>
    </w:pPr>
    <w:rPr>
      <w:rFonts w:ascii="Calibri" w:eastAsia="Calibri" w:hAnsi="Calibri" w:cs="Calibri"/>
      <w:color w:val="1F3863"/>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A8718B"/>
    <w:rPr>
      <w:color w:val="0000FF" w:themeColor="hyperlink"/>
      <w:u w:val="single"/>
    </w:rPr>
  </w:style>
  <w:style w:type="character" w:customStyle="1" w:styleId="UnresolvedMention1">
    <w:name w:val="Unresolved Mention1"/>
    <w:basedOn w:val="DefaultParagraphFont"/>
    <w:uiPriority w:val="99"/>
    <w:semiHidden/>
    <w:unhideWhenUsed/>
    <w:rsid w:val="00A8718B"/>
    <w:rPr>
      <w:color w:val="605E5C"/>
      <w:shd w:val="clear" w:color="auto" w:fill="E1DFDD"/>
    </w:rPr>
  </w:style>
  <w:style w:type="paragraph" w:styleId="CommentText">
    <w:name w:val="annotation text"/>
    <w:basedOn w:val="Normal"/>
    <w:link w:val="CommentTextChar"/>
    <w:uiPriority w:val="99"/>
    <w:unhideWhenUsed/>
    <w:rsid w:val="00DC22BF"/>
    <w:rPr>
      <w:rFonts w:ascii="Arial" w:eastAsia="Arial" w:hAnsi="Arial" w:cs="Arial"/>
      <w:lang w:val="en"/>
    </w:rPr>
  </w:style>
  <w:style w:type="character" w:customStyle="1" w:styleId="CommentTextChar">
    <w:name w:val="Comment Text Char"/>
    <w:basedOn w:val="DefaultParagraphFont"/>
    <w:link w:val="CommentText"/>
    <w:uiPriority w:val="99"/>
    <w:rsid w:val="00DC22BF"/>
    <w:rPr>
      <w:rFonts w:ascii="Arial" w:eastAsia="Arial" w:hAnsi="Arial" w:cs="Arial"/>
      <w:lang w:val="en"/>
    </w:rPr>
  </w:style>
  <w:style w:type="character" w:styleId="CommentReference">
    <w:name w:val="annotation reference"/>
    <w:basedOn w:val="DefaultParagraphFont"/>
    <w:uiPriority w:val="99"/>
    <w:semiHidden/>
    <w:unhideWhenUsed/>
    <w:rsid w:val="00DC22BF"/>
    <w:rPr>
      <w:sz w:val="18"/>
      <w:szCs w:val="18"/>
    </w:rPr>
  </w:style>
  <w:style w:type="paragraph" w:styleId="BalloonText">
    <w:name w:val="Balloon Text"/>
    <w:basedOn w:val="Normal"/>
    <w:link w:val="BalloonTextChar"/>
    <w:uiPriority w:val="99"/>
    <w:semiHidden/>
    <w:unhideWhenUsed/>
    <w:rsid w:val="00DC22BF"/>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C22BF"/>
    <w:rPr>
      <w:rFonts w:ascii="Segoe UI" w:hAnsi="Segoe UI" w:cs="Segoe UI"/>
      <w:sz w:val="18"/>
      <w:szCs w:val="18"/>
    </w:rPr>
  </w:style>
  <w:style w:type="table" w:styleId="LightList-Accent1">
    <w:name w:val="Light List Accent 1"/>
    <w:basedOn w:val="TableNormal"/>
    <w:uiPriority w:val="61"/>
    <w:rsid w:val="000C3774"/>
    <w:rPr>
      <w:rFonts w:asciiTheme="minorHAnsi" w:eastAsiaTheme="minorHAnsi" w:hAnsiTheme="minorHAnsi" w:cstheme="minorBidi"/>
      <w:sz w:val="22"/>
      <w:szCs w:val="22"/>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CommentSubject">
    <w:name w:val="annotation subject"/>
    <w:basedOn w:val="CommentText"/>
    <w:next w:val="CommentText"/>
    <w:link w:val="CommentSubjectChar"/>
    <w:uiPriority w:val="99"/>
    <w:semiHidden/>
    <w:unhideWhenUsed/>
    <w:rsid w:val="009A29EA"/>
    <w:rPr>
      <w:rFonts w:ascii="Times New Roman" w:eastAsia="Times New Roman" w:hAnsi="Times New Roman" w:cs="Times New Roman"/>
      <w:b/>
      <w:bCs/>
      <w:sz w:val="20"/>
      <w:szCs w:val="20"/>
      <w:lang w:val="en-US"/>
    </w:rPr>
  </w:style>
  <w:style w:type="character" w:customStyle="1" w:styleId="CommentSubjectChar">
    <w:name w:val="Comment Subject Char"/>
    <w:basedOn w:val="CommentTextChar"/>
    <w:link w:val="CommentSubject"/>
    <w:uiPriority w:val="99"/>
    <w:semiHidden/>
    <w:rsid w:val="009A29EA"/>
    <w:rPr>
      <w:rFonts w:ascii="Arial" w:eastAsia="Arial" w:hAnsi="Arial" w:cs="Arial"/>
      <w:b/>
      <w:bCs/>
      <w:sz w:val="20"/>
      <w:szCs w:val="20"/>
      <w:lang w:val="en"/>
    </w:rPr>
  </w:style>
  <w:style w:type="paragraph" w:styleId="Footer">
    <w:name w:val="footer"/>
    <w:basedOn w:val="Normal"/>
    <w:link w:val="FooterChar"/>
    <w:uiPriority w:val="99"/>
    <w:unhideWhenUsed/>
    <w:rsid w:val="002A508A"/>
    <w:pPr>
      <w:tabs>
        <w:tab w:val="center" w:pos="4680"/>
        <w:tab w:val="right" w:pos="9360"/>
      </w:tabs>
    </w:pPr>
  </w:style>
  <w:style w:type="character" w:customStyle="1" w:styleId="FooterChar">
    <w:name w:val="Footer Char"/>
    <w:basedOn w:val="DefaultParagraphFont"/>
    <w:link w:val="Footer"/>
    <w:uiPriority w:val="99"/>
    <w:rsid w:val="002A508A"/>
  </w:style>
  <w:style w:type="paragraph" w:styleId="Bibliography">
    <w:name w:val="Bibliography"/>
    <w:basedOn w:val="Normal"/>
    <w:next w:val="Normal"/>
    <w:uiPriority w:val="37"/>
    <w:unhideWhenUsed/>
    <w:rsid w:val="00164694"/>
    <w:pPr>
      <w:spacing w:line="480" w:lineRule="auto"/>
      <w:ind w:left="720" w:hanging="720"/>
    </w:pPr>
  </w:style>
  <w:style w:type="table" w:customStyle="1" w:styleId="4">
    <w:name w:val="4"/>
    <w:basedOn w:val="TableNormal"/>
    <w:rsid w:val="00B10381"/>
    <w:pPr>
      <w:spacing w:line="276" w:lineRule="auto"/>
    </w:pPr>
    <w:rPr>
      <w:rFonts w:ascii="Arial" w:eastAsia="Arial" w:hAnsi="Arial" w:cs="Arial"/>
      <w:sz w:val="22"/>
      <w:szCs w:val="22"/>
      <w:lang w:val="en"/>
    </w:rPr>
    <w:tblPr>
      <w:tblStyleRowBandSize w:val="1"/>
      <w:tblStyleColBandSize w:val="1"/>
      <w:tblCellMar>
        <w:top w:w="100" w:type="dxa"/>
        <w:left w:w="100" w:type="dxa"/>
        <w:bottom w:w="100" w:type="dxa"/>
        <w:right w:w="100"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header" Target="header3.xml"/><Relationship Id="rId3" Type="http://schemas.openxmlformats.org/officeDocument/2006/relationships/webSettings" Target="webSettings.xml"/><Relationship Id="rId7" Type="http://schemas.microsoft.com/office/2011/relationships/commentsExtended" Target="commentsExtended.xml"/><Relationship Id="rId12" Type="http://schemas.openxmlformats.org/officeDocument/2006/relationships/footer" Target="footer2.xml"/><Relationship Id="rId17" Type="http://schemas.openxmlformats.org/officeDocument/2006/relationships/theme" Target="theme/theme1.xml"/><Relationship Id="rId2" Type="http://schemas.openxmlformats.org/officeDocument/2006/relationships/settings" Target="settings.xml"/><Relationship Id="rId16" Type="http://schemas.microsoft.com/office/2011/relationships/people" Target="people.xml"/><Relationship Id="rId1" Type="http://schemas.openxmlformats.org/officeDocument/2006/relationships/styles" Target="styles.xml"/><Relationship Id="rId6" Type="http://schemas.openxmlformats.org/officeDocument/2006/relationships/comments" Target="comments.xml"/><Relationship Id="rId11" Type="http://schemas.openxmlformats.org/officeDocument/2006/relationships/footer" Target="footer1.xml"/><Relationship Id="rId5" Type="http://schemas.openxmlformats.org/officeDocument/2006/relationships/endnotes" Target="endnote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footnotes" Target="footnotes.xml"/><Relationship Id="rId9" Type="http://schemas.openxmlformats.org/officeDocument/2006/relationships/header" Target="header1.xml"/><Relationship Id="rId1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31</Pages>
  <Words>23036</Words>
  <Characters>131306</Characters>
  <Application>Microsoft Office Word</Application>
  <DocSecurity>0</DocSecurity>
  <Lines>1094</Lines>
  <Paragraphs>3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40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rne, Fiona</dc:creator>
  <cp:lastModifiedBy>Meyer, Michael Frederick</cp:lastModifiedBy>
  <cp:revision>2</cp:revision>
  <dcterms:created xsi:type="dcterms:W3CDTF">2020-10-24T20:55:00Z</dcterms:created>
  <dcterms:modified xsi:type="dcterms:W3CDTF">2020-10-24T20: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1"&gt;&lt;session id="uv3UZnpy"/&gt;&lt;style id="http://www.zotero.org/styles/limnology-and-oceanography" hasBibliography="1" bibliographyStyleHasBeenSet="1"/&gt;&lt;prefs&gt;&lt;pref name="fieldType" value="Field"/&gt;&lt;/prefs&gt;&lt;/data&gt;</vt:lpwstr>
  </property>
</Properties>
</file>